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5921A6" w14:textId="0DD25A64" w:rsidR="0063145D" w:rsidRPr="00290B12" w:rsidRDefault="00273C5F" w:rsidP="005B0FA0">
      <w:pPr>
        <w:spacing w:after="0" w:line="240" w:lineRule="auto"/>
        <w:jc w:val="both"/>
        <w:rPr>
          <w:rFonts w:ascii="Times New Roman" w:eastAsia="Times New Roman" w:hAnsi="Times New Roman" w:cs="Times New Roman"/>
          <w:b/>
          <w:bCs/>
          <w:sz w:val="24"/>
          <w:szCs w:val="24"/>
        </w:rPr>
      </w:pPr>
      <w:bookmarkStart w:id="0" w:name="_GoBack"/>
      <w:bookmarkEnd w:id="0"/>
      <w:r w:rsidRPr="00290B12">
        <w:rPr>
          <w:rFonts w:ascii="Times New Roman" w:hAnsi="Times New Roman" w:cs="Times New Roman"/>
          <w:b/>
          <w:bCs/>
          <w:sz w:val="24"/>
          <w:szCs w:val="24"/>
        </w:rPr>
        <w:t>China’s “</w:t>
      </w:r>
      <w:r w:rsidR="0063145D" w:rsidRPr="00290B12">
        <w:rPr>
          <w:rFonts w:ascii="Times New Roman" w:hAnsi="Times New Roman" w:cs="Times New Roman"/>
          <w:b/>
          <w:bCs/>
          <w:sz w:val="24"/>
          <w:szCs w:val="24"/>
        </w:rPr>
        <w:t>New Type of Great Powe</w:t>
      </w:r>
      <w:r w:rsidR="00D6659A" w:rsidRPr="00290B12">
        <w:rPr>
          <w:rFonts w:ascii="Times New Roman" w:hAnsi="Times New Roman" w:cs="Times New Roman"/>
          <w:b/>
          <w:bCs/>
          <w:sz w:val="24"/>
          <w:szCs w:val="24"/>
        </w:rPr>
        <w:t>r Relations</w:t>
      </w:r>
      <w:r w:rsidRPr="00290B12">
        <w:rPr>
          <w:rFonts w:ascii="Times New Roman" w:hAnsi="Times New Roman" w:cs="Times New Roman"/>
          <w:b/>
          <w:bCs/>
          <w:sz w:val="24"/>
          <w:szCs w:val="24"/>
        </w:rPr>
        <w:t>”</w:t>
      </w:r>
      <w:r w:rsidR="00D6659A" w:rsidRPr="00290B12">
        <w:rPr>
          <w:rFonts w:ascii="Times New Roman" w:hAnsi="Times New Roman" w:cs="Times New Roman"/>
          <w:b/>
          <w:bCs/>
          <w:sz w:val="24"/>
          <w:szCs w:val="24"/>
        </w:rPr>
        <w:t xml:space="preserve">: </w:t>
      </w:r>
      <w:r w:rsidRPr="00290B12">
        <w:rPr>
          <w:rFonts w:ascii="Times New Roman" w:hAnsi="Times New Roman" w:cs="Times New Roman"/>
          <w:b/>
          <w:bCs/>
          <w:sz w:val="24"/>
          <w:szCs w:val="24"/>
        </w:rPr>
        <w:t>A</w:t>
      </w:r>
      <w:r w:rsidR="00D32F15" w:rsidRPr="00290B12">
        <w:rPr>
          <w:rFonts w:ascii="Times New Roman" w:hAnsi="Times New Roman" w:cs="Times New Roman"/>
          <w:b/>
          <w:bCs/>
          <w:sz w:val="24"/>
          <w:szCs w:val="24"/>
        </w:rPr>
        <w:t xml:space="preserve"> G2</w:t>
      </w:r>
      <w:r w:rsidR="0063145D" w:rsidRPr="00290B12">
        <w:rPr>
          <w:rFonts w:ascii="Times New Roman" w:hAnsi="Times New Roman" w:cs="Times New Roman"/>
          <w:b/>
          <w:bCs/>
          <w:sz w:val="24"/>
          <w:szCs w:val="24"/>
        </w:rPr>
        <w:t xml:space="preserve"> with Chinese Characteristics?   </w:t>
      </w:r>
    </w:p>
    <w:p w14:paraId="36366DB7" w14:textId="77777777" w:rsidR="000964E7" w:rsidRPr="00290B12" w:rsidRDefault="000964E7" w:rsidP="005B0FA0">
      <w:pPr>
        <w:spacing w:line="240" w:lineRule="auto"/>
        <w:jc w:val="both"/>
        <w:rPr>
          <w:rFonts w:ascii="Times New Roman" w:hAnsi="Times New Roman" w:cs="Times New Roman"/>
          <w:color w:val="000000"/>
          <w:sz w:val="24"/>
          <w:szCs w:val="24"/>
        </w:rPr>
      </w:pPr>
    </w:p>
    <w:p w14:paraId="611BD08F" w14:textId="610CF042" w:rsidR="000964E7" w:rsidRPr="00290B12" w:rsidRDefault="000964E7" w:rsidP="005B0FA0">
      <w:pPr>
        <w:spacing w:line="240" w:lineRule="auto"/>
        <w:jc w:val="both"/>
        <w:rPr>
          <w:rFonts w:ascii="Times New Roman" w:hAnsi="Times New Roman" w:cs="Times New Roman"/>
          <w:b/>
          <w:color w:val="000000"/>
          <w:sz w:val="24"/>
          <w:szCs w:val="24"/>
          <w:u w:val="single"/>
        </w:rPr>
      </w:pPr>
      <w:r w:rsidRPr="00290B12">
        <w:rPr>
          <w:rFonts w:ascii="Times New Roman" w:hAnsi="Times New Roman" w:cs="Times New Roman"/>
          <w:b/>
          <w:color w:val="000000"/>
          <w:sz w:val="24"/>
          <w:szCs w:val="24"/>
          <w:u w:val="single"/>
        </w:rPr>
        <w:t xml:space="preserve">Abstract </w:t>
      </w:r>
    </w:p>
    <w:p w14:paraId="72A8E42E" w14:textId="4E0BEF02" w:rsidR="00ED5669" w:rsidRPr="00290B12" w:rsidRDefault="0075468E" w:rsidP="00AD2CFC">
      <w:pPr>
        <w:spacing w:line="240" w:lineRule="auto"/>
        <w:jc w:val="both"/>
        <w:rPr>
          <w:rFonts w:ascii="Times New Roman" w:eastAsia="Times New Roman" w:hAnsi="Times New Roman" w:cs="Times New Roman"/>
          <w:color w:val="000000"/>
          <w:sz w:val="24"/>
          <w:szCs w:val="24"/>
        </w:rPr>
      </w:pPr>
      <w:r w:rsidRPr="00290B12">
        <w:rPr>
          <w:rFonts w:ascii="Times New Roman" w:hAnsi="Times New Roman" w:cs="Times New Roman"/>
          <w:color w:val="000000"/>
          <w:sz w:val="24"/>
          <w:szCs w:val="24"/>
        </w:rPr>
        <w:t xml:space="preserve">The rise of China has been reshaping how China sees its own role in the world. China has become increasingly willing to </w:t>
      </w:r>
      <w:r w:rsidR="00287D5D" w:rsidRPr="00290B12">
        <w:rPr>
          <w:rFonts w:ascii="Times New Roman" w:hAnsi="Times New Roman" w:cs="Times New Roman"/>
          <w:color w:val="000000"/>
          <w:sz w:val="24"/>
          <w:szCs w:val="24"/>
        </w:rPr>
        <w:t>move from being a norm and system taker to a norm and system shaper (if not yet maker)</w:t>
      </w:r>
      <w:r w:rsidRPr="00290B12">
        <w:rPr>
          <w:rFonts w:ascii="Times New Roman" w:hAnsi="Times New Roman" w:cs="Times New Roman"/>
          <w:color w:val="000000"/>
          <w:sz w:val="24"/>
          <w:szCs w:val="24"/>
        </w:rPr>
        <w:t xml:space="preserve">. </w:t>
      </w:r>
      <w:r w:rsidR="0028718F" w:rsidRPr="00290B12">
        <w:rPr>
          <w:rFonts w:ascii="Times New Roman" w:hAnsi="Times New Roman" w:cs="Times New Roman"/>
          <w:color w:val="000000"/>
          <w:sz w:val="24"/>
          <w:szCs w:val="24"/>
        </w:rPr>
        <w:t>One</w:t>
      </w:r>
      <w:r w:rsidR="00B42EAE" w:rsidRPr="00290B12">
        <w:rPr>
          <w:rFonts w:ascii="Times New Roman" w:hAnsi="Times New Roman" w:cs="Times New Roman"/>
          <w:color w:val="000000"/>
          <w:sz w:val="24"/>
          <w:szCs w:val="24"/>
        </w:rPr>
        <w:t xml:space="preserve"> example is</w:t>
      </w:r>
      <w:r w:rsidRPr="00290B12">
        <w:rPr>
          <w:rFonts w:ascii="Times New Roman" w:hAnsi="Times New Roman" w:cs="Times New Roman"/>
          <w:color w:val="000000"/>
          <w:sz w:val="24"/>
          <w:szCs w:val="24"/>
        </w:rPr>
        <w:t xml:space="preserve"> </w:t>
      </w:r>
      <w:r w:rsidR="00B42EAE" w:rsidRPr="00290B12">
        <w:rPr>
          <w:rFonts w:ascii="Times New Roman" w:hAnsi="Times New Roman" w:cs="Times New Roman"/>
          <w:color w:val="000000"/>
          <w:sz w:val="24"/>
          <w:szCs w:val="24"/>
        </w:rPr>
        <w:t xml:space="preserve">Xi Jinping’s </w:t>
      </w:r>
      <w:r w:rsidR="0028718F" w:rsidRPr="00290B12">
        <w:rPr>
          <w:rFonts w:ascii="Times New Roman" w:hAnsi="Times New Roman" w:cs="Times New Roman"/>
          <w:color w:val="000000"/>
          <w:sz w:val="24"/>
          <w:szCs w:val="24"/>
        </w:rPr>
        <w:t xml:space="preserve">promotion of “a </w:t>
      </w:r>
      <w:r w:rsidRPr="00290B12">
        <w:rPr>
          <w:rFonts w:ascii="Times New Roman" w:hAnsi="Times New Roman" w:cs="Times New Roman"/>
          <w:color w:val="000000"/>
          <w:sz w:val="24"/>
          <w:szCs w:val="24"/>
        </w:rPr>
        <w:t>new type of great power relations</w:t>
      </w:r>
      <w:r w:rsidR="0028718F" w:rsidRPr="00290B12">
        <w:rPr>
          <w:rFonts w:ascii="Times New Roman" w:hAnsi="Times New Roman" w:cs="Times New Roman"/>
          <w:color w:val="000000"/>
          <w:sz w:val="24"/>
          <w:szCs w:val="24"/>
        </w:rPr>
        <w:t>” designed to create a strategic space in which to operate</w:t>
      </w:r>
      <w:r w:rsidRPr="00290B12">
        <w:rPr>
          <w:rFonts w:ascii="Times New Roman" w:hAnsi="Times New Roman" w:cs="Times New Roman"/>
          <w:color w:val="000000"/>
          <w:sz w:val="24"/>
          <w:szCs w:val="24"/>
        </w:rPr>
        <w:t xml:space="preserve">. </w:t>
      </w:r>
      <w:r w:rsidR="000207F9" w:rsidRPr="00290B12">
        <w:rPr>
          <w:rFonts w:ascii="Times New Roman" w:hAnsi="Times New Roman" w:cs="Times New Roman"/>
          <w:color w:val="000000"/>
          <w:sz w:val="24"/>
          <w:szCs w:val="24"/>
        </w:rPr>
        <w:t xml:space="preserve">By using </w:t>
      </w:r>
      <w:r w:rsidR="005929DD" w:rsidRPr="00290B12">
        <w:rPr>
          <w:rFonts w:ascii="Times New Roman" w:hAnsi="Times New Roman" w:cs="Times New Roman"/>
          <w:color w:val="000000"/>
          <w:sz w:val="24"/>
          <w:szCs w:val="24"/>
        </w:rPr>
        <w:t>content</w:t>
      </w:r>
      <w:r w:rsidR="000207F9" w:rsidRPr="00290B12">
        <w:rPr>
          <w:rFonts w:ascii="Times New Roman" w:hAnsi="Times New Roman" w:cs="Times New Roman"/>
          <w:color w:val="000000"/>
          <w:sz w:val="24"/>
          <w:szCs w:val="24"/>
        </w:rPr>
        <w:t xml:space="preserve"> analysis, we </w:t>
      </w:r>
      <w:r w:rsidR="00AD2CFC" w:rsidRPr="00290B12">
        <w:rPr>
          <w:rFonts w:ascii="Times New Roman" w:hAnsi="Times New Roman" w:cs="Times New Roman"/>
          <w:color w:val="000000"/>
          <w:sz w:val="24"/>
          <w:szCs w:val="24"/>
        </w:rPr>
        <w:t>analyze</w:t>
      </w:r>
      <w:r w:rsidR="000207F9" w:rsidRPr="00290B12">
        <w:rPr>
          <w:rFonts w:ascii="Times New Roman" w:hAnsi="Times New Roman" w:cs="Times New Roman"/>
          <w:color w:val="000000"/>
          <w:sz w:val="24"/>
          <w:szCs w:val="24"/>
        </w:rPr>
        <w:t xml:space="preserve"> 141 Chinese articles titled with “new type of great power relations”. </w:t>
      </w:r>
      <w:r w:rsidR="008C1D5A" w:rsidRPr="00290B12">
        <w:rPr>
          <w:rFonts w:ascii="Times New Roman" w:eastAsia="Times New Roman" w:hAnsi="Times New Roman" w:cs="Times New Roman"/>
          <w:color w:val="000000"/>
          <w:sz w:val="24"/>
          <w:szCs w:val="24"/>
        </w:rPr>
        <w:t xml:space="preserve">We find that </w:t>
      </w:r>
      <w:r w:rsidR="0028718F" w:rsidRPr="00290B12">
        <w:rPr>
          <w:rFonts w:ascii="Times New Roman" w:hAnsi="Times New Roman" w:cs="Times New Roman"/>
          <w:sz w:val="24"/>
          <w:szCs w:val="24"/>
        </w:rPr>
        <w:t xml:space="preserve">although Chinese analysts and policy makers rejected the idea of G2 in 2009, the </w:t>
      </w:r>
      <w:r w:rsidR="0028718F" w:rsidRPr="00290B12">
        <w:rPr>
          <w:rFonts w:ascii="Times New Roman" w:eastAsia="Times New Roman" w:hAnsi="Times New Roman" w:cs="Times New Roman"/>
          <w:color w:val="000000"/>
          <w:sz w:val="24"/>
          <w:szCs w:val="24"/>
        </w:rPr>
        <w:t xml:space="preserve">mainstream discourse </w:t>
      </w:r>
      <w:r w:rsidR="0028718F" w:rsidRPr="00290B12">
        <w:rPr>
          <w:rFonts w:ascii="Times New Roman" w:hAnsi="Times New Roman" w:cs="Times New Roman"/>
          <w:color w:val="000000"/>
          <w:sz w:val="24"/>
          <w:szCs w:val="24"/>
        </w:rPr>
        <w:t xml:space="preserve">has rapidly shifted to </w:t>
      </w:r>
      <w:r w:rsidR="0028718F" w:rsidRPr="00290B12">
        <w:rPr>
          <w:rFonts w:ascii="Times New Roman" w:eastAsia="Times New Roman" w:hAnsi="Times New Roman" w:cs="Times New Roman"/>
          <w:color w:val="000000"/>
          <w:sz w:val="24"/>
          <w:szCs w:val="24"/>
        </w:rPr>
        <w:t xml:space="preserve">what we call a “G2 with Chinese characteristics” which indicates </w:t>
      </w:r>
      <w:r w:rsidR="0028718F" w:rsidRPr="00290B12">
        <w:rPr>
          <w:rFonts w:ascii="Times New Roman" w:hAnsi="Times New Roman" w:cs="Times New Roman"/>
          <w:sz w:val="24"/>
          <w:szCs w:val="24"/>
        </w:rPr>
        <w:t>a fundamental shift in Chinese evaluation of the power status of itself and others. W</w:t>
      </w:r>
      <w:r w:rsidR="008C1D5A" w:rsidRPr="00290B12">
        <w:rPr>
          <w:rFonts w:ascii="Times New Roman" w:eastAsia="Times New Roman" w:hAnsi="Times New Roman" w:cs="Times New Roman"/>
          <w:color w:val="000000"/>
          <w:sz w:val="24"/>
          <w:szCs w:val="24"/>
        </w:rPr>
        <w:t xml:space="preserve">hile some Chinese scholars </w:t>
      </w:r>
      <w:r w:rsidR="008C1D5A" w:rsidRPr="00290B12">
        <w:rPr>
          <w:rFonts w:ascii="Times New Roman" w:hAnsi="Times New Roman" w:cs="Times New Roman"/>
          <w:sz w:val="24"/>
          <w:szCs w:val="24"/>
        </w:rPr>
        <w:t>consider China to already have achieved the status as the world’s “No.2” or even a superpower,</w:t>
      </w:r>
      <w:r w:rsidR="008C1D5A" w:rsidRPr="00290B12">
        <w:rPr>
          <w:rFonts w:ascii="Times New Roman" w:eastAsia="Times New Roman" w:hAnsi="Times New Roman" w:cs="Times New Roman"/>
          <w:color w:val="000000"/>
          <w:sz w:val="24"/>
          <w:szCs w:val="24"/>
        </w:rPr>
        <w:t xml:space="preserve"> the mainstream discourse views China as both a great power </w:t>
      </w:r>
      <w:r w:rsidR="00C55293" w:rsidRPr="00290B12">
        <w:rPr>
          <w:rFonts w:ascii="Times New Roman" w:eastAsia="Times New Roman" w:hAnsi="Times New Roman" w:cs="Times New Roman"/>
          <w:b/>
          <w:color w:val="000000"/>
          <w:sz w:val="24"/>
          <w:szCs w:val="24"/>
        </w:rPr>
        <w:t>AND</w:t>
      </w:r>
      <w:r w:rsidR="008C1D5A" w:rsidRPr="00290B12">
        <w:rPr>
          <w:rFonts w:ascii="Times New Roman" w:eastAsia="Times New Roman" w:hAnsi="Times New Roman" w:cs="Times New Roman"/>
          <w:color w:val="000000"/>
          <w:sz w:val="24"/>
          <w:szCs w:val="24"/>
        </w:rPr>
        <w:t xml:space="preserve"> </w:t>
      </w:r>
      <w:r w:rsidR="0028718F" w:rsidRPr="00290B12">
        <w:rPr>
          <w:rFonts w:ascii="Times New Roman" w:eastAsia="Times New Roman" w:hAnsi="Times New Roman" w:cs="Times New Roman"/>
          <w:color w:val="000000"/>
          <w:sz w:val="24"/>
          <w:szCs w:val="24"/>
        </w:rPr>
        <w:t xml:space="preserve">a </w:t>
      </w:r>
      <w:r w:rsidR="008C1D5A" w:rsidRPr="00290B12">
        <w:rPr>
          <w:rFonts w:ascii="Times New Roman" w:eastAsia="Times New Roman" w:hAnsi="Times New Roman" w:cs="Times New Roman"/>
          <w:color w:val="000000"/>
          <w:sz w:val="24"/>
          <w:szCs w:val="24"/>
        </w:rPr>
        <w:t xml:space="preserve">rising power </w:t>
      </w:r>
      <w:r w:rsidR="008C1D5A" w:rsidRPr="00290B12">
        <w:rPr>
          <w:rFonts w:ascii="Times New Roman" w:hAnsi="Times New Roman" w:cs="Times New Roman"/>
          <w:sz w:val="24"/>
          <w:szCs w:val="24"/>
        </w:rPr>
        <w:t xml:space="preserve">at the same time. </w:t>
      </w:r>
      <w:r w:rsidR="0028718F" w:rsidRPr="00290B12">
        <w:rPr>
          <w:rFonts w:ascii="Times New Roman" w:hAnsi="Times New Roman" w:cs="Times New Roman"/>
          <w:sz w:val="24"/>
          <w:szCs w:val="24"/>
        </w:rPr>
        <w:t>This</w:t>
      </w:r>
      <w:r w:rsidR="00EA1E10" w:rsidRPr="00290B12">
        <w:rPr>
          <w:rFonts w:ascii="Times New Roman" w:hAnsi="Times New Roman" w:cs="Times New Roman"/>
          <w:sz w:val="24"/>
          <w:szCs w:val="24"/>
        </w:rPr>
        <w:t>,</w:t>
      </w:r>
      <w:r w:rsidR="0028718F" w:rsidRPr="00290B12">
        <w:rPr>
          <w:rFonts w:ascii="Times New Roman" w:hAnsi="Times New Roman" w:cs="Times New Roman"/>
          <w:sz w:val="24"/>
          <w:szCs w:val="24"/>
        </w:rPr>
        <w:t xml:space="preserve"> we argue, moderates the expectations of what China can and should do to r</w:t>
      </w:r>
      <w:r w:rsidR="006C6F5E" w:rsidRPr="00290B12">
        <w:rPr>
          <w:rFonts w:ascii="Times New Roman" w:hAnsi="Times New Roman" w:cs="Times New Roman"/>
          <w:sz w:val="24"/>
          <w:szCs w:val="24"/>
        </w:rPr>
        <w:t>esolve global problems despite its</w:t>
      </w:r>
      <w:r w:rsidR="0028718F" w:rsidRPr="00290B12">
        <w:rPr>
          <w:rFonts w:ascii="Times New Roman" w:hAnsi="Times New Roman" w:cs="Times New Roman"/>
          <w:sz w:val="24"/>
          <w:szCs w:val="24"/>
        </w:rPr>
        <w:t xml:space="preserve"> great power status. </w:t>
      </w:r>
      <w:r w:rsidR="00EA1E10" w:rsidRPr="00290B12">
        <w:rPr>
          <w:rFonts w:ascii="Times New Roman" w:hAnsi="Times New Roman" w:cs="Times New Roman"/>
          <w:sz w:val="24"/>
          <w:szCs w:val="24"/>
        </w:rPr>
        <w:t xml:space="preserve"> </w:t>
      </w:r>
    </w:p>
    <w:p w14:paraId="08B946E4" w14:textId="4CFC53D5" w:rsidR="000207F9" w:rsidRPr="00290B12" w:rsidRDefault="00FA4E9D" w:rsidP="000207F9">
      <w:pPr>
        <w:spacing w:line="240" w:lineRule="auto"/>
        <w:jc w:val="both"/>
        <w:rPr>
          <w:rFonts w:ascii="Times New Roman" w:eastAsia="Times New Roman" w:hAnsi="Times New Roman" w:cs="Times New Roman"/>
          <w:color w:val="000000"/>
          <w:sz w:val="24"/>
          <w:szCs w:val="24"/>
          <w:highlight w:val="yellow"/>
        </w:rPr>
      </w:pPr>
      <w:r w:rsidRPr="00290B12">
        <w:rPr>
          <w:rFonts w:ascii="Times New Roman" w:eastAsia="Times New Roman" w:hAnsi="Times New Roman" w:cs="Times New Roman"/>
          <w:color w:val="000000"/>
          <w:sz w:val="24"/>
          <w:szCs w:val="24"/>
          <w:highlight w:val="yellow"/>
        </w:rPr>
        <w:t xml:space="preserve"> </w:t>
      </w:r>
    </w:p>
    <w:p w14:paraId="59A20BC4" w14:textId="77777777" w:rsidR="00B048C2" w:rsidRPr="00290B12" w:rsidRDefault="0078154E" w:rsidP="005B0FA0">
      <w:pPr>
        <w:spacing w:after="0" w:line="240" w:lineRule="auto"/>
        <w:jc w:val="both"/>
        <w:rPr>
          <w:rFonts w:ascii="Times New Roman" w:hAnsi="Times New Roman" w:cs="Times New Roman"/>
          <w:b/>
          <w:sz w:val="24"/>
          <w:szCs w:val="24"/>
          <w:u w:val="single"/>
        </w:rPr>
      </w:pPr>
      <w:r w:rsidRPr="00290B12">
        <w:rPr>
          <w:rFonts w:ascii="Times New Roman" w:eastAsia="Times New Roman" w:hAnsi="Times New Roman" w:cs="Times New Roman"/>
          <w:b/>
          <w:sz w:val="24"/>
          <w:szCs w:val="24"/>
          <w:u w:val="single"/>
        </w:rPr>
        <w:t>Introduction</w:t>
      </w:r>
    </w:p>
    <w:p w14:paraId="62E805E2" w14:textId="77777777" w:rsidR="0042125C" w:rsidRPr="00290B12" w:rsidRDefault="0042125C" w:rsidP="0042125C">
      <w:pPr>
        <w:spacing w:line="240" w:lineRule="auto"/>
        <w:jc w:val="both"/>
        <w:rPr>
          <w:rFonts w:ascii="Times New Roman" w:hAnsi="Times New Roman" w:cs="Times New Roman"/>
          <w:sz w:val="24"/>
          <w:szCs w:val="24"/>
        </w:rPr>
      </w:pPr>
    </w:p>
    <w:p w14:paraId="38AA4A2D" w14:textId="0ECE4492" w:rsidR="00B048C2" w:rsidRPr="00290B12" w:rsidRDefault="00B048C2" w:rsidP="0042125C">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When the idea of a G2 was first floated in the wake of the global financial crisis, it was met with considerable suspicion – and occasionally outright opposition </w:t>
      </w:r>
      <w:r w:rsidR="008624B4"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in China. In essence, there was a feeling that China was being expected to do things on a global scale that a country of China’s level of development neither had the ability nor the responsibility to undertake. It was being “flattered” into prematurely taking on the provision of global public goods by being treated as a near competitor by the US. </w:t>
      </w:r>
      <w:r w:rsidR="005A419D" w:rsidRPr="00290B12">
        <w:rPr>
          <w:rFonts w:ascii="Times New Roman" w:hAnsi="Times New Roman" w:cs="Times New Roman"/>
          <w:sz w:val="24"/>
          <w:szCs w:val="24"/>
        </w:rPr>
        <w:t xml:space="preserve">In response, sceptical Chinese analysts and officials argued that </w:t>
      </w:r>
      <w:r w:rsidRPr="00290B12">
        <w:rPr>
          <w:rFonts w:ascii="Times New Roman" w:hAnsi="Times New Roman" w:cs="Times New Roman"/>
          <w:sz w:val="24"/>
          <w:szCs w:val="24"/>
        </w:rPr>
        <w:t xml:space="preserve">even though China had (at the time) the world’s second largest economy, </w:t>
      </w:r>
      <w:r w:rsidR="005A419D" w:rsidRPr="00290B12">
        <w:rPr>
          <w:rFonts w:ascii="Times New Roman" w:hAnsi="Times New Roman" w:cs="Times New Roman"/>
          <w:sz w:val="24"/>
          <w:szCs w:val="24"/>
        </w:rPr>
        <w:t>“</w:t>
      </w:r>
      <w:r w:rsidRPr="00290B12">
        <w:rPr>
          <w:rFonts w:ascii="Times New Roman" w:hAnsi="Times New Roman" w:cs="Times New Roman"/>
          <w:sz w:val="24"/>
          <w:szCs w:val="24"/>
        </w:rPr>
        <w:t>large</w:t>
      </w:r>
      <w:r w:rsidR="005A419D" w:rsidRPr="00290B12">
        <w:rPr>
          <w:rFonts w:ascii="Times New Roman" w:hAnsi="Times New Roman" w:cs="Times New Roman"/>
          <w:sz w:val="24"/>
          <w:szCs w:val="24"/>
        </w:rPr>
        <w:t>”</w:t>
      </w:r>
      <w:r w:rsidRPr="00290B12">
        <w:rPr>
          <w:rFonts w:ascii="Times New Roman" w:hAnsi="Times New Roman" w:cs="Times New Roman"/>
          <w:sz w:val="24"/>
          <w:szCs w:val="24"/>
        </w:rPr>
        <w:t xml:space="preserve"> was not the same thing as </w:t>
      </w:r>
      <w:r w:rsidR="005A419D" w:rsidRPr="00290B12">
        <w:rPr>
          <w:rFonts w:ascii="Times New Roman" w:hAnsi="Times New Roman" w:cs="Times New Roman"/>
          <w:sz w:val="24"/>
          <w:szCs w:val="24"/>
        </w:rPr>
        <w:t>“</w:t>
      </w:r>
      <w:r w:rsidRPr="00290B12">
        <w:rPr>
          <w:rFonts w:ascii="Times New Roman" w:hAnsi="Times New Roman" w:cs="Times New Roman"/>
          <w:sz w:val="24"/>
          <w:szCs w:val="24"/>
        </w:rPr>
        <w:t>rich</w:t>
      </w:r>
      <w:r w:rsidR="005A419D" w:rsidRPr="00290B12">
        <w:rPr>
          <w:rFonts w:ascii="Times New Roman" w:hAnsi="Times New Roman" w:cs="Times New Roman"/>
          <w:sz w:val="24"/>
          <w:szCs w:val="24"/>
        </w:rPr>
        <w:t>” (let alone powerful)</w:t>
      </w:r>
      <w:r w:rsidRPr="00290B12">
        <w:rPr>
          <w:rFonts w:ascii="Times New Roman" w:hAnsi="Times New Roman" w:cs="Times New Roman"/>
          <w:sz w:val="24"/>
          <w:szCs w:val="24"/>
        </w:rPr>
        <w:t xml:space="preserve">. In per capita terms China was still a relatively poor country with around 150 million people living in poverty, and thus should be expected to behave on the global scene </w:t>
      </w:r>
      <w:r w:rsidR="005A419D" w:rsidRPr="00290B12">
        <w:rPr>
          <w:rFonts w:ascii="Times New Roman" w:hAnsi="Times New Roman" w:cs="Times New Roman"/>
          <w:sz w:val="24"/>
          <w:szCs w:val="24"/>
        </w:rPr>
        <w:t>accordingly as a developing and/or emerging power</w:t>
      </w:r>
      <w:r w:rsidRPr="00290B12">
        <w:rPr>
          <w:rFonts w:ascii="Times New Roman" w:hAnsi="Times New Roman" w:cs="Times New Roman"/>
          <w:sz w:val="24"/>
          <w:szCs w:val="24"/>
        </w:rPr>
        <w:t>.</w:t>
      </w:r>
      <w:r w:rsidR="00331826" w:rsidRPr="00290B12">
        <w:rPr>
          <w:rStyle w:val="FootnoteReference"/>
          <w:rFonts w:ascii="Times New Roman" w:hAnsi="Times New Roman" w:cs="Times New Roman"/>
          <w:sz w:val="24"/>
          <w:szCs w:val="24"/>
        </w:rPr>
        <w:t xml:space="preserve"> </w:t>
      </w:r>
      <w:r w:rsidR="00331826" w:rsidRPr="00290B12">
        <w:rPr>
          <w:rStyle w:val="FootnoteReference"/>
          <w:rFonts w:ascii="Times New Roman" w:hAnsi="Times New Roman" w:cs="Times New Roman"/>
          <w:sz w:val="24"/>
          <w:szCs w:val="24"/>
        </w:rPr>
        <w:footnoteReference w:id="1"/>
      </w:r>
      <w:r w:rsidRPr="00290B12">
        <w:rPr>
          <w:rFonts w:ascii="Times New Roman" w:hAnsi="Times New Roman" w:cs="Times New Roman"/>
          <w:sz w:val="24"/>
          <w:szCs w:val="24"/>
        </w:rPr>
        <w:t xml:space="preserve"> This was compounded by a suspicion that countries in the West </w:t>
      </w:r>
      <w:r w:rsidR="00C55293" w:rsidRPr="00290B12">
        <w:rPr>
          <w:rFonts w:ascii="Times New Roman" w:hAnsi="Times New Roman" w:cs="Times New Roman"/>
          <w:sz w:val="24"/>
          <w:szCs w:val="24"/>
        </w:rPr>
        <w:t>w</w:t>
      </w:r>
      <w:r w:rsidRPr="00290B12">
        <w:rPr>
          <w:rFonts w:ascii="Times New Roman" w:hAnsi="Times New Roman" w:cs="Times New Roman"/>
          <w:sz w:val="24"/>
          <w:szCs w:val="24"/>
        </w:rPr>
        <w:t>ere in some ways trying to put the blame for the financial crisis on global imbalances (and thus countries like China) rather than undertaking painful structural financial reform themselves.</w:t>
      </w:r>
      <w:r w:rsidR="00331826" w:rsidRPr="00290B12">
        <w:rPr>
          <w:rStyle w:val="FootnoteReference"/>
          <w:rFonts w:ascii="Times New Roman" w:hAnsi="Times New Roman" w:cs="Times New Roman"/>
          <w:sz w:val="24"/>
          <w:szCs w:val="24"/>
        </w:rPr>
        <w:t xml:space="preserve"> </w:t>
      </w:r>
      <w:r w:rsidR="00331826" w:rsidRPr="00290B12">
        <w:rPr>
          <w:rStyle w:val="FootnoteReference"/>
          <w:rFonts w:ascii="Times New Roman" w:hAnsi="Times New Roman" w:cs="Times New Roman"/>
          <w:sz w:val="24"/>
          <w:szCs w:val="24"/>
        </w:rPr>
        <w:footnoteReference w:id="2"/>
      </w:r>
      <w:r w:rsidR="00331826" w:rsidRPr="00290B12">
        <w:rPr>
          <w:rFonts w:ascii="Times New Roman" w:hAnsi="Times New Roman" w:cs="Times New Roman"/>
          <w:sz w:val="24"/>
          <w:szCs w:val="24"/>
        </w:rPr>
        <w:t xml:space="preserve"> </w:t>
      </w:r>
      <w:r w:rsidRPr="00290B12">
        <w:rPr>
          <w:rFonts w:ascii="Times New Roman" w:hAnsi="Times New Roman" w:cs="Times New Roman"/>
          <w:sz w:val="24"/>
          <w:szCs w:val="24"/>
        </w:rPr>
        <w:t>Why should China have to take on increased burdens in solving global problems that were not of its making, instead of focusing its (more limited than appeared at first sight) resources on dealing with its own domestic development challenges?</w:t>
      </w:r>
      <w:r w:rsidR="003C5A3D" w:rsidRPr="00290B12">
        <w:rPr>
          <w:rStyle w:val="FootnoteReference"/>
          <w:rFonts w:ascii="Times New Roman" w:hAnsi="Times New Roman" w:cs="Times New Roman"/>
          <w:sz w:val="24"/>
          <w:szCs w:val="24"/>
        </w:rPr>
        <w:footnoteReference w:id="3"/>
      </w:r>
      <w:r w:rsidRPr="00290B12">
        <w:rPr>
          <w:rFonts w:ascii="Times New Roman" w:hAnsi="Times New Roman" w:cs="Times New Roman"/>
          <w:sz w:val="24"/>
          <w:szCs w:val="24"/>
        </w:rPr>
        <w:t xml:space="preserve"> </w:t>
      </w:r>
    </w:p>
    <w:p w14:paraId="77EC705E" w14:textId="003145E9" w:rsidR="00B048C2" w:rsidRPr="00290B12" w:rsidRDefault="00B048C2" w:rsidP="005B0FA0">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Moreover, the idea of forming a special alliance with the pre-existing superpower sat uneasily with Chinese analyses of (and hopes for) the changing nature of the global order. A combination of the decline in US power, the rise (though not to be exaggerated) of new powers, and the spread of a type of globalisation that undermined the authority of states to control </w:t>
      </w:r>
      <w:r w:rsidRPr="00290B12">
        <w:rPr>
          <w:rFonts w:ascii="Times New Roman" w:hAnsi="Times New Roman" w:cs="Times New Roman"/>
          <w:sz w:val="24"/>
          <w:szCs w:val="24"/>
        </w:rPr>
        <w:lastRenderedPageBreak/>
        <w:t>economic activity meant that the world was entering a new era.</w:t>
      </w:r>
      <w:r w:rsidR="00B566B8" w:rsidRPr="00290B12">
        <w:rPr>
          <w:rStyle w:val="FootnoteReference"/>
          <w:rFonts w:ascii="Times New Roman" w:hAnsi="Times New Roman" w:cs="Times New Roman"/>
          <w:sz w:val="24"/>
          <w:szCs w:val="24"/>
        </w:rPr>
        <w:footnoteReference w:id="4"/>
      </w:r>
      <w:r w:rsidRPr="00290B12">
        <w:rPr>
          <w:rFonts w:ascii="Times New Roman" w:hAnsi="Times New Roman" w:cs="Times New Roman"/>
          <w:sz w:val="24"/>
          <w:szCs w:val="24"/>
        </w:rPr>
        <w:t xml:space="preserve"> As the then Premier Wen Jiabao put it in rejecting the G2 concept</w:t>
      </w:r>
      <w:r w:rsidR="000A2CD6" w:rsidRPr="00290B12">
        <w:rPr>
          <w:rFonts w:ascii="Times New Roman" w:hAnsi="Times New Roman" w:cs="Times New Roman"/>
          <w:sz w:val="24"/>
          <w:szCs w:val="24"/>
        </w:rPr>
        <w:t xml:space="preserve"> </w:t>
      </w:r>
    </w:p>
    <w:p w14:paraId="449FC60D" w14:textId="1243E0F8" w:rsidR="00B048C2" w:rsidRPr="00290B12" w:rsidRDefault="00B048C2" w:rsidP="005B0FA0">
      <w:pPr>
        <w:spacing w:line="240" w:lineRule="auto"/>
        <w:ind w:left="284"/>
        <w:jc w:val="both"/>
        <w:rPr>
          <w:rFonts w:ascii="Times New Roman" w:hAnsi="Times New Roman" w:cs="Times New Roman"/>
          <w:sz w:val="24"/>
          <w:szCs w:val="24"/>
        </w:rPr>
      </w:pPr>
      <w:r w:rsidRPr="00290B12">
        <w:rPr>
          <w:rFonts w:ascii="Times New Roman" w:hAnsi="Times New Roman" w:cs="Times New Roman"/>
          <w:sz w:val="24"/>
          <w:szCs w:val="24"/>
        </w:rPr>
        <w:t>“some say that world affairs will be managed solely by China and the United States. I think that view is baseless and wrong…It is impossible for a couple of countries or a group of big powers to resolve all global issues. Multipolarization and multilateralism represent the larger trend and the will of people.”</w:t>
      </w:r>
      <w:r w:rsidR="00B661B8" w:rsidRPr="00290B12">
        <w:rPr>
          <w:rStyle w:val="FootnoteReference"/>
          <w:rFonts w:ascii="Times New Roman" w:hAnsi="Times New Roman" w:cs="Times New Roman"/>
          <w:color w:val="000000"/>
          <w:sz w:val="24"/>
          <w:szCs w:val="24"/>
        </w:rPr>
        <w:t xml:space="preserve"> </w:t>
      </w:r>
      <w:r w:rsidR="00B661B8" w:rsidRPr="00290B12">
        <w:rPr>
          <w:rStyle w:val="FootnoteReference"/>
          <w:rFonts w:ascii="Times New Roman" w:hAnsi="Times New Roman" w:cs="Times New Roman"/>
          <w:color w:val="000000"/>
          <w:sz w:val="24"/>
          <w:szCs w:val="24"/>
        </w:rPr>
        <w:footnoteReference w:id="5"/>
      </w:r>
    </w:p>
    <w:p w14:paraId="407DBCF6" w14:textId="4664CD9D" w:rsidR="00B048C2" w:rsidRPr="00290B12" w:rsidRDefault="00B048C2" w:rsidP="005B0FA0">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Scroll forward four years and a very different understanding of China’s global power status (and relationship with the US) was evident when Xi Jinping proposed to establish a “new type of great power relations” (xinxing daguo guanxi) between the US and China </w:t>
      </w:r>
      <w:r w:rsidRPr="00290B12">
        <w:rPr>
          <w:rFonts w:ascii="Times New Roman" w:eastAsia="Times New Roman" w:hAnsi="Times New Roman" w:cs="Times New Roman"/>
          <w:color w:val="000000"/>
          <w:sz w:val="24"/>
          <w:szCs w:val="24"/>
        </w:rPr>
        <w:t xml:space="preserve">during his trip to Washington in 2012. Xi Jinping subsequently reiterated the concept during high level meetings between the US and China. </w:t>
      </w:r>
      <w:r w:rsidRPr="00290B12">
        <w:rPr>
          <w:rFonts w:ascii="Times New Roman" w:hAnsi="Times New Roman" w:cs="Times New Roman"/>
          <w:sz w:val="24"/>
          <w:szCs w:val="24"/>
          <w:shd w:val="clear" w:color="auto" w:fill="FFFFFF"/>
        </w:rPr>
        <w:t xml:space="preserve">For example, </w:t>
      </w:r>
      <w:r w:rsidR="00483D25" w:rsidRPr="00290B12">
        <w:rPr>
          <w:rFonts w:ascii="Times New Roman" w:eastAsia="Times New Roman" w:hAnsi="Times New Roman" w:cs="Times New Roman"/>
          <w:sz w:val="24"/>
          <w:szCs w:val="24"/>
        </w:rPr>
        <w:t xml:space="preserve">during his </w:t>
      </w:r>
      <w:r w:rsidRPr="00290B12">
        <w:rPr>
          <w:rFonts w:ascii="Times New Roman" w:eastAsia="Times New Roman" w:hAnsi="Times New Roman" w:cs="Times New Roman"/>
          <w:sz w:val="24"/>
          <w:szCs w:val="24"/>
        </w:rPr>
        <w:t>meeting with</w:t>
      </w:r>
      <w:r w:rsidRPr="00290B12">
        <w:rPr>
          <w:rFonts w:ascii="Times New Roman" w:hAnsi="Times New Roman" w:cs="Times New Roman"/>
          <w:i/>
          <w:sz w:val="24"/>
          <w:szCs w:val="24"/>
        </w:rPr>
        <w:t xml:space="preserve"> </w:t>
      </w:r>
      <w:r w:rsidRPr="00290B12">
        <w:rPr>
          <w:rFonts w:ascii="Times New Roman" w:hAnsi="Times New Roman" w:cs="Times New Roman"/>
          <w:sz w:val="24"/>
          <w:szCs w:val="24"/>
        </w:rPr>
        <w:t>Thomas Donilon, National Security Advisor to the U.S. President</w:t>
      </w:r>
      <w:r w:rsidRPr="00290B12">
        <w:rPr>
          <w:rFonts w:ascii="Times New Roman" w:eastAsia="Times New Roman" w:hAnsi="Times New Roman" w:cs="Times New Roman"/>
          <w:sz w:val="24"/>
          <w:szCs w:val="24"/>
        </w:rPr>
        <w:t xml:space="preserve">, Xi said that: </w:t>
      </w:r>
    </w:p>
    <w:p w14:paraId="32C6F3D9" w14:textId="0821FD3E" w:rsidR="00B048C2" w:rsidRPr="00290B12" w:rsidRDefault="00B048C2" w:rsidP="005B0FA0">
      <w:pPr>
        <w:pStyle w:val="ListParagraph"/>
        <w:spacing w:line="240" w:lineRule="auto"/>
        <w:ind w:left="284"/>
        <w:jc w:val="both"/>
        <w:rPr>
          <w:rFonts w:ascii="Times New Roman" w:hAnsi="Times New Roman" w:cs="Times New Roman"/>
          <w:sz w:val="24"/>
          <w:szCs w:val="24"/>
        </w:rPr>
      </w:pPr>
      <w:r w:rsidRPr="00290B12">
        <w:rPr>
          <w:rFonts w:ascii="Times New Roman" w:hAnsi="Times New Roman" w:cs="Times New Roman"/>
          <w:sz w:val="24"/>
          <w:szCs w:val="24"/>
        </w:rPr>
        <w:t xml:space="preserve">“Both sides should, from the fundamental interest of the people of the two countries and of the world, join the efforts to build up China-U.S. cooperative partnership, trying to find a completely new way for the </w:t>
      </w:r>
      <w:r w:rsidRPr="00290B12">
        <w:rPr>
          <w:rFonts w:ascii="Times New Roman" w:hAnsi="Times New Roman" w:cs="Times New Roman"/>
          <w:b/>
          <w:sz w:val="24"/>
          <w:szCs w:val="24"/>
        </w:rPr>
        <w:t>new type of great power relations</w:t>
      </w:r>
      <w:r w:rsidRPr="00290B12">
        <w:rPr>
          <w:rFonts w:ascii="Times New Roman" w:hAnsi="Times New Roman" w:cs="Times New Roman"/>
          <w:sz w:val="24"/>
          <w:szCs w:val="24"/>
        </w:rPr>
        <w:t>, which would be unprecedented in history and open up the fut</w:t>
      </w:r>
      <w:r w:rsidR="009A0FE8" w:rsidRPr="00290B12">
        <w:rPr>
          <w:rFonts w:ascii="Times New Roman" w:hAnsi="Times New Roman" w:cs="Times New Roman"/>
          <w:sz w:val="24"/>
          <w:szCs w:val="24"/>
        </w:rPr>
        <w:t>ure” (emphasis added)</w:t>
      </w:r>
      <w:r w:rsidR="00B661B8" w:rsidRPr="00290B12">
        <w:rPr>
          <w:rFonts w:ascii="Times New Roman" w:hAnsi="Times New Roman" w:cs="Times New Roman"/>
          <w:sz w:val="24"/>
          <w:szCs w:val="24"/>
        </w:rPr>
        <w:t>.</w:t>
      </w:r>
      <w:r w:rsidR="00B661B8" w:rsidRPr="00290B12">
        <w:rPr>
          <w:rStyle w:val="FootnoteReference"/>
          <w:rFonts w:ascii="Times New Roman" w:hAnsi="Times New Roman" w:cs="Times New Roman"/>
          <w:sz w:val="24"/>
          <w:szCs w:val="24"/>
        </w:rPr>
        <w:t xml:space="preserve"> </w:t>
      </w:r>
      <w:r w:rsidR="00B661B8" w:rsidRPr="00290B12">
        <w:rPr>
          <w:rStyle w:val="FootnoteReference"/>
          <w:rFonts w:ascii="Times New Roman" w:hAnsi="Times New Roman" w:cs="Times New Roman"/>
          <w:sz w:val="24"/>
          <w:szCs w:val="24"/>
        </w:rPr>
        <w:footnoteReference w:id="6"/>
      </w:r>
    </w:p>
    <w:p w14:paraId="481A4BAB" w14:textId="10BA891D" w:rsidR="0071396A" w:rsidRPr="00290B12" w:rsidRDefault="00B048C2" w:rsidP="005B0FA0">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This new relationship was partly intended to provide a basis for solving bilateral problems between China and the USA – but from a </w:t>
      </w:r>
      <w:r w:rsidRPr="00290B12">
        <w:rPr>
          <w:rFonts w:ascii="Times New Roman" w:hAnsi="Times New Roman" w:cs="Times New Roman"/>
          <w:b/>
          <w:i/>
          <w:sz w:val="24"/>
          <w:szCs w:val="24"/>
        </w:rPr>
        <w:t>more</w:t>
      </w:r>
      <w:r w:rsidRPr="00290B12">
        <w:rPr>
          <w:rFonts w:ascii="Times New Roman" w:hAnsi="Times New Roman" w:cs="Times New Roman"/>
          <w:sz w:val="24"/>
          <w:szCs w:val="24"/>
        </w:rPr>
        <w:t xml:space="preserve"> symmetrical </w:t>
      </w:r>
      <w:r w:rsidR="00483D25" w:rsidRPr="00290B12">
        <w:rPr>
          <w:rFonts w:ascii="Times New Roman" w:hAnsi="Times New Roman" w:cs="Times New Roman"/>
          <w:sz w:val="24"/>
          <w:szCs w:val="24"/>
        </w:rPr>
        <w:t>position than</w:t>
      </w:r>
      <w:r w:rsidRPr="00290B12">
        <w:rPr>
          <w:rFonts w:ascii="Times New Roman" w:hAnsi="Times New Roman" w:cs="Times New Roman"/>
          <w:sz w:val="24"/>
          <w:szCs w:val="24"/>
        </w:rPr>
        <w:t xml:space="preserve"> before</w:t>
      </w:r>
      <w:r w:rsidR="006303E9" w:rsidRPr="00290B12">
        <w:rPr>
          <w:rFonts w:ascii="Times New Roman" w:hAnsi="Times New Roman" w:cs="Times New Roman"/>
          <w:sz w:val="24"/>
          <w:szCs w:val="24"/>
        </w:rPr>
        <w:t>. T</w:t>
      </w:r>
      <w:r w:rsidR="002D7AB1" w:rsidRPr="00290B12">
        <w:rPr>
          <w:rFonts w:ascii="Times New Roman" w:hAnsi="Times New Roman" w:cs="Times New Roman"/>
          <w:sz w:val="24"/>
          <w:szCs w:val="24"/>
        </w:rPr>
        <w:t xml:space="preserve">o be sure, </w:t>
      </w:r>
      <w:r w:rsidR="006303E9" w:rsidRPr="00290B12">
        <w:rPr>
          <w:rFonts w:ascii="Times New Roman" w:hAnsi="Times New Roman" w:cs="Times New Roman"/>
          <w:sz w:val="24"/>
          <w:szCs w:val="24"/>
        </w:rPr>
        <w:t xml:space="preserve">in the majority of China’s eyes, </w:t>
      </w:r>
      <w:r w:rsidR="002D7AB1" w:rsidRPr="00290B12">
        <w:rPr>
          <w:rFonts w:ascii="Times New Roman" w:hAnsi="Times New Roman" w:cs="Times New Roman"/>
          <w:sz w:val="24"/>
          <w:szCs w:val="24"/>
        </w:rPr>
        <w:t xml:space="preserve">the US remains the predominant global power, </w:t>
      </w:r>
      <w:r w:rsidR="006303E9" w:rsidRPr="00290B12">
        <w:rPr>
          <w:rFonts w:ascii="Times New Roman" w:hAnsi="Times New Roman" w:cs="Times New Roman"/>
          <w:sz w:val="24"/>
          <w:szCs w:val="24"/>
        </w:rPr>
        <w:t>and will continue to do so for some time to come. B</w:t>
      </w:r>
      <w:r w:rsidR="002D7AB1" w:rsidRPr="00290B12">
        <w:rPr>
          <w:rFonts w:ascii="Times New Roman" w:hAnsi="Times New Roman" w:cs="Times New Roman"/>
          <w:sz w:val="24"/>
          <w:szCs w:val="24"/>
        </w:rPr>
        <w:t xml:space="preserve">ut this is now a relationship between </w:t>
      </w:r>
      <w:r w:rsidRPr="00290B12">
        <w:rPr>
          <w:rFonts w:ascii="Times New Roman" w:hAnsi="Times New Roman" w:cs="Times New Roman"/>
          <w:sz w:val="24"/>
          <w:szCs w:val="24"/>
        </w:rPr>
        <w:t xml:space="preserve">two </w:t>
      </w:r>
      <w:r w:rsidR="002D7AB1" w:rsidRPr="00290B12">
        <w:rPr>
          <w:rFonts w:ascii="Times New Roman" w:hAnsi="Times New Roman" w:cs="Times New Roman"/>
          <w:sz w:val="24"/>
          <w:szCs w:val="24"/>
        </w:rPr>
        <w:t>G</w:t>
      </w:r>
      <w:r w:rsidRPr="00290B12">
        <w:rPr>
          <w:rFonts w:ascii="Times New Roman" w:hAnsi="Times New Roman" w:cs="Times New Roman"/>
          <w:sz w:val="24"/>
          <w:szCs w:val="24"/>
        </w:rPr>
        <w:t xml:space="preserve">reat </w:t>
      </w:r>
      <w:r w:rsidR="002D7AB1" w:rsidRPr="00290B12">
        <w:rPr>
          <w:rFonts w:ascii="Times New Roman" w:hAnsi="Times New Roman" w:cs="Times New Roman"/>
          <w:sz w:val="24"/>
          <w:szCs w:val="24"/>
        </w:rPr>
        <w:t>P</w:t>
      </w:r>
      <w:r w:rsidRPr="00290B12">
        <w:rPr>
          <w:rFonts w:ascii="Times New Roman" w:hAnsi="Times New Roman" w:cs="Times New Roman"/>
          <w:sz w:val="24"/>
          <w:szCs w:val="24"/>
        </w:rPr>
        <w:t xml:space="preserve">owers rather than </w:t>
      </w:r>
      <w:r w:rsidR="002D7AB1" w:rsidRPr="00290B12">
        <w:rPr>
          <w:rFonts w:ascii="Times New Roman" w:hAnsi="Times New Roman" w:cs="Times New Roman"/>
          <w:sz w:val="24"/>
          <w:szCs w:val="24"/>
        </w:rPr>
        <w:t xml:space="preserve">between </w:t>
      </w:r>
      <w:r w:rsidRPr="00290B12">
        <w:rPr>
          <w:rFonts w:ascii="Times New Roman" w:hAnsi="Times New Roman" w:cs="Times New Roman"/>
          <w:sz w:val="24"/>
          <w:szCs w:val="24"/>
        </w:rPr>
        <w:t xml:space="preserve">one great power and one developing economy. </w:t>
      </w:r>
      <w:r w:rsidR="002D7AB1" w:rsidRPr="00290B12">
        <w:rPr>
          <w:rFonts w:ascii="Times New Roman" w:hAnsi="Times New Roman" w:cs="Times New Roman"/>
          <w:sz w:val="24"/>
          <w:szCs w:val="24"/>
        </w:rPr>
        <w:t xml:space="preserve">It was also partly a </w:t>
      </w:r>
      <w:r w:rsidRPr="00290B12">
        <w:rPr>
          <w:rFonts w:ascii="Times New Roman" w:hAnsi="Times New Roman" w:cs="Times New Roman"/>
          <w:sz w:val="24"/>
          <w:szCs w:val="24"/>
        </w:rPr>
        <w:t>signal</w:t>
      </w:r>
      <w:r w:rsidR="002D7AB1" w:rsidRPr="00290B12">
        <w:rPr>
          <w:rFonts w:ascii="Times New Roman" w:hAnsi="Times New Roman" w:cs="Times New Roman"/>
          <w:sz w:val="24"/>
          <w:szCs w:val="24"/>
        </w:rPr>
        <w:t xml:space="preserve"> of an </w:t>
      </w:r>
      <w:r w:rsidRPr="00290B12">
        <w:rPr>
          <w:rFonts w:ascii="Times New Roman" w:hAnsi="Times New Roman" w:cs="Times New Roman"/>
          <w:sz w:val="24"/>
          <w:szCs w:val="24"/>
        </w:rPr>
        <w:t>acceptance that China ha</w:t>
      </w:r>
      <w:r w:rsidR="002D7AB1" w:rsidRPr="00290B12">
        <w:rPr>
          <w:rFonts w:ascii="Times New Roman" w:hAnsi="Times New Roman" w:cs="Times New Roman"/>
          <w:sz w:val="24"/>
          <w:szCs w:val="24"/>
        </w:rPr>
        <w:t>s</w:t>
      </w:r>
      <w:r w:rsidRPr="00290B12">
        <w:rPr>
          <w:rFonts w:ascii="Times New Roman" w:hAnsi="Times New Roman" w:cs="Times New Roman"/>
          <w:sz w:val="24"/>
          <w:szCs w:val="24"/>
        </w:rPr>
        <w:t xml:space="preserve"> a special role and duty as a great power to work with other Great Powers/the US to solve global problems. Here it is perhaps worth noting that Xi’s Washington visit took place prior to the 2012 G8 meeting – a meeting which in 2012 was hosted by the US, and to which China was not invited.</w:t>
      </w:r>
      <w:r w:rsidRPr="00290B12">
        <w:rPr>
          <w:rStyle w:val="FootnoteReference"/>
          <w:rFonts w:ascii="Times New Roman" w:hAnsi="Times New Roman" w:cs="Times New Roman"/>
          <w:sz w:val="24"/>
          <w:szCs w:val="24"/>
        </w:rPr>
        <w:footnoteReference w:id="7"/>
      </w:r>
      <w:r w:rsidRPr="00290B12">
        <w:rPr>
          <w:rFonts w:ascii="Times New Roman" w:hAnsi="Times New Roman" w:cs="Times New Roman"/>
          <w:sz w:val="24"/>
          <w:szCs w:val="24"/>
        </w:rPr>
        <w:t xml:space="preserve"> So perhaps the timing of Xi’s overture to Obama had something to do with reminding Washington of the new realities of global power configurations and the utility (or lack of it) of trying to solve global problems without China’s active participation. </w:t>
      </w:r>
    </w:p>
    <w:p w14:paraId="409C66E7" w14:textId="17942661" w:rsidR="00B048C2" w:rsidRPr="00290B12" w:rsidRDefault="00B048C2" w:rsidP="005B0FA0">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Whilst not so apparent in 2012, as more time has passed, it has become clear that under Xi Jinping, China has abandoned its strategy of “keeping a low profile” and is instead proactively striving to establish “</w:t>
      </w:r>
      <w:r w:rsidRPr="00290B12">
        <w:rPr>
          <w:rFonts w:ascii="Times New Roman" w:hAnsi="Times New Roman" w:cs="Times New Roman"/>
          <w:sz w:val="24"/>
          <w:szCs w:val="24"/>
          <w:lang w:eastAsia="en-US"/>
        </w:rPr>
        <w:t xml:space="preserve">a favorable </w:t>
      </w:r>
      <w:r w:rsidR="0038511C" w:rsidRPr="00290B12">
        <w:rPr>
          <w:rFonts w:ascii="Times New Roman" w:hAnsi="Times New Roman" w:cs="Times New Roman"/>
          <w:sz w:val="24"/>
          <w:szCs w:val="24"/>
        </w:rPr>
        <w:t>(global)</w:t>
      </w:r>
      <w:r w:rsidRPr="00290B12">
        <w:rPr>
          <w:rFonts w:ascii="Times New Roman" w:hAnsi="Times New Roman" w:cs="Times New Roman"/>
          <w:sz w:val="24"/>
          <w:szCs w:val="24"/>
        </w:rPr>
        <w:t xml:space="preserve"> </w:t>
      </w:r>
      <w:r w:rsidRPr="00290B12">
        <w:rPr>
          <w:rFonts w:ascii="Times New Roman" w:hAnsi="Times New Roman" w:cs="Times New Roman"/>
          <w:sz w:val="24"/>
          <w:szCs w:val="24"/>
          <w:lang w:eastAsia="en-US"/>
        </w:rPr>
        <w:t>environment for China’s national rejuvenation</w:t>
      </w:r>
      <w:r w:rsidRPr="00290B12">
        <w:rPr>
          <w:rFonts w:ascii="Times New Roman" w:hAnsi="Times New Roman" w:cs="Times New Roman"/>
          <w:sz w:val="24"/>
          <w:szCs w:val="24"/>
        </w:rPr>
        <w:t>”.</w:t>
      </w:r>
      <w:r w:rsidR="0051493C" w:rsidRPr="00290B12">
        <w:rPr>
          <w:rStyle w:val="FootnoteReference"/>
          <w:rFonts w:ascii="Times New Roman" w:hAnsi="Times New Roman" w:cs="Times New Roman"/>
          <w:sz w:val="24"/>
          <w:szCs w:val="24"/>
        </w:rPr>
        <w:footnoteReference w:id="8"/>
      </w:r>
      <w:r w:rsidRPr="00290B12">
        <w:rPr>
          <w:rFonts w:ascii="Times New Roman" w:hAnsi="Times New Roman" w:cs="Times New Roman"/>
          <w:sz w:val="24"/>
          <w:szCs w:val="24"/>
        </w:rPr>
        <w:t xml:space="preserve"> This is in part based on a re-assessment of what is often referred to in China as its comprehensive national strength relative to the strength of others, and the increasingly wide-spread belief that whilst China cannot challenge the US as the world’s predominant power just yet (or indeed, for some time to come), it has already attained “Great Power” status, and now </w:t>
      </w:r>
      <w:r w:rsidRPr="00290B12">
        <w:rPr>
          <w:rFonts w:ascii="Times New Roman" w:hAnsi="Times New Roman" w:cs="Times New Roman"/>
          <w:sz w:val="24"/>
          <w:szCs w:val="24"/>
        </w:rPr>
        <w:lastRenderedPageBreak/>
        <w:t xml:space="preserve">has a strategic opportunity period in which to exercise this great power to serve Chinese interests. The strategic opportunity period was initially typically described as the first decade of </w:t>
      </w:r>
      <w:r w:rsidR="00F83522" w:rsidRPr="00290B12">
        <w:rPr>
          <w:rFonts w:ascii="Times New Roman" w:hAnsi="Times New Roman" w:cs="Times New Roman"/>
          <w:sz w:val="24"/>
          <w:szCs w:val="24"/>
        </w:rPr>
        <w:t>t</w:t>
      </w:r>
      <w:r w:rsidRPr="00290B12">
        <w:rPr>
          <w:rFonts w:ascii="Times New Roman" w:hAnsi="Times New Roman" w:cs="Times New Roman"/>
          <w:sz w:val="24"/>
          <w:szCs w:val="24"/>
        </w:rPr>
        <w:t>he twenty first century. However, as we have moved into the second decade, some argue that the moment of opportunity is still there, but China must act quickly as the US is trying to create a new Washington-based global governance structure antithetical to Chinese interests – for example, through the creation of the T</w:t>
      </w:r>
      <w:r w:rsidR="00647D47" w:rsidRPr="00290B12">
        <w:rPr>
          <w:rFonts w:ascii="Times New Roman" w:hAnsi="Times New Roman" w:cs="Times New Roman"/>
          <w:sz w:val="24"/>
          <w:szCs w:val="24"/>
        </w:rPr>
        <w:t xml:space="preserve">rans </w:t>
      </w:r>
      <w:r w:rsidRPr="00290B12">
        <w:rPr>
          <w:rFonts w:ascii="Times New Roman" w:hAnsi="Times New Roman" w:cs="Times New Roman"/>
          <w:sz w:val="24"/>
          <w:szCs w:val="24"/>
        </w:rPr>
        <w:t>P</w:t>
      </w:r>
      <w:r w:rsidR="00647D47" w:rsidRPr="00290B12">
        <w:rPr>
          <w:rFonts w:ascii="Times New Roman" w:hAnsi="Times New Roman" w:cs="Times New Roman"/>
          <w:sz w:val="24"/>
          <w:szCs w:val="24"/>
        </w:rPr>
        <w:t xml:space="preserve">acific </w:t>
      </w:r>
      <w:r w:rsidRPr="00290B12">
        <w:rPr>
          <w:rFonts w:ascii="Times New Roman" w:hAnsi="Times New Roman" w:cs="Times New Roman"/>
          <w:sz w:val="24"/>
          <w:szCs w:val="24"/>
        </w:rPr>
        <w:t>P</w:t>
      </w:r>
      <w:r w:rsidR="00647D47" w:rsidRPr="00290B12">
        <w:rPr>
          <w:rFonts w:ascii="Times New Roman" w:hAnsi="Times New Roman" w:cs="Times New Roman"/>
          <w:sz w:val="24"/>
          <w:szCs w:val="24"/>
        </w:rPr>
        <w:t>artnership</w:t>
      </w:r>
      <w:r w:rsidRPr="00290B12">
        <w:rPr>
          <w:rFonts w:ascii="Times New Roman" w:hAnsi="Times New Roman" w:cs="Times New Roman"/>
          <w:sz w:val="24"/>
          <w:szCs w:val="24"/>
        </w:rPr>
        <w:t>.</w:t>
      </w:r>
      <w:r w:rsidRPr="00290B12">
        <w:rPr>
          <w:rStyle w:val="FootnoteReference"/>
          <w:rFonts w:ascii="Times New Roman" w:hAnsi="Times New Roman" w:cs="Times New Roman"/>
          <w:sz w:val="24"/>
          <w:szCs w:val="24"/>
        </w:rPr>
        <w:footnoteReference w:id="9"/>
      </w:r>
      <w:r w:rsidRPr="00290B12">
        <w:rPr>
          <w:rFonts w:ascii="Times New Roman" w:hAnsi="Times New Roman" w:cs="Times New Roman"/>
          <w:sz w:val="24"/>
          <w:szCs w:val="24"/>
        </w:rPr>
        <w:t xml:space="preserve"> </w:t>
      </w:r>
      <w:r w:rsidR="006303E9" w:rsidRPr="00290B12">
        <w:rPr>
          <w:rFonts w:ascii="Times New Roman" w:hAnsi="Times New Roman" w:cs="Times New Roman"/>
          <w:sz w:val="24"/>
          <w:szCs w:val="24"/>
        </w:rPr>
        <w:t xml:space="preserve">And whilst China is only one of a number of rising powers that are increasingly prepared to challenge the legitimacy of the existing global order, the increasingly dominant position sees China as at least first amongst equals, and in many cases, as the global Number Two. </w:t>
      </w:r>
    </w:p>
    <w:p w14:paraId="4B247A11" w14:textId="2D4E6EF9" w:rsidR="00681581" w:rsidRPr="00290B12" w:rsidRDefault="005B5FEF" w:rsidP="00152023">
      <w:pPr>
        <w:spacing w:line="240" w:lineRule="auto"/>
        <w:ind w:firstLine="567"/>
        <w:jc w:val="both"/>
        <w:rPr>
          <w:rFonts w:ascii="Times New Roman" w:eastAsia="Times New Roman" w:hAnsi="Times New Roman" w:cs="Times New Roman"/>
          <w:color w:val="000000"/>
          <w:sz w:val="24"/>
          <w:szCs w:val="24"/>
        </w:rPr>
      </w:pPr>
      <w:r w:rsidRPr="00290B12">
        <w:rPr>
          <w:rFonts w:ascii="Times New Roman" w:hAnsi="Times New Roman" w:cs="Times New Roman"/>
          <w:sz w:val="24"/>
          <w:szCs w:val="24"/>
        </w:rPr>
        <w:t>W</w:t>
      </w:r>
      <w:r w:rsidR="00B048C2" w:rsidRPr="00290B12">
        <w:rPr>
          <w:rFonts w:ascii="Times New Roman" w:hAnsi="Times New Roman" w:cs="Times New Roman"/>
          <w:sz w:val="24"/>
          <w:szCs w:val="24"/>
        </w:rPr>
        <w:t xml:space="preserve">hile the idea of China as Great Power is widely accepted within China, once you </w:t>
      </w:r>
      <w:r w:rsidR="002D7AB1" w:rsidRPr="00290B12">
        <w:rPr>
          <w:rFonts w:ascii="Times New Roman" w:hAnsi="Times New Roman" w:cs="Times New Roman"/>
          <w:sz w:val="24"/>
          <w:szCs w:val="24"/>
        </w:rPr>
        <w:t xml:space="preserve">dig a little and </w:t>
      </w:r>
      <w:r w:rsidR="00B048C2" w:rsidRPr="00290B12">
        <w:rPr>
          <w:rFonts w:ascii="Times New Roman" w:hAnsi="Times New Roman" w:cs="Times New Roman"/>
          <w:sz w:val="24"/>
          <w:szCs w:val="24"/>
        </w:rPr>
        <w:t xml:space="preserve">try to discover what being a </w:t>
      </w:r>
      <w:r w:rsidR="00647D47" w:rsidRPr="00290B12">
        <w:rPr>
          <w:rFonts w:ascii="Times New Roman" w:hAnsi="Times New Roman" w:cs="Times New Roman"/>
          <w:sz w:val="24"/>
          <w:szCs w:val="24"/>
        </w:rPr>
        <w:t xml:space="preserve">Great Power </w:t>
      </w:r>
      <w:r w:rsidR="00B048C2" w:rsidRPr="00290B12">
        <w:rPr>
          <w:rFonts w:ascii="Times New Roman" w:hAnsi="Times New Roman" w:cs="Times New Roman"/>
          <w:sz w:val="24"/>
          <w:szCs w:val="24"/>
        </w:rPr>
        <w:t xml:space="preserve">actually means (or put another way, what you need to be defined as a </w:t>
      </w:r>
      <w:r w:rsidR="00647D47" w:rsidRPr="00290B12">
        <w:rPr>
          <w:rFonts w:ascii="Times New Roman" w:hAnsi="Times New Roman" w:cs="Times New Roman"/>
          <w:sz w:val="24"/>
          <w:szCs w:val="24"/>
        </w:rPr>
        <w:t>Great Power</w:t>
      </w:r>
      <w:r w:rsidR="00B048C2" w:rsidRPr="00290B12">
        <w:rPr>
          <w:rFonts w:ascii="Times New Roman" w:hAnsi="Times New Roman" w:cs="Times New Roman"/>
          <w:sz w:val="24"/>
          <w:szCs w:val="24"/>
        </w:rPr>
        <w:t xml:space="preserve">), then broad consensus is replaced by ambiguity and uncertainty. </w:t>
      </w:r>
      <w:r w:rsidR="00ED755E" w:rsidRPr="00290B12">
        <w:rPr>
          <w:rFonts w:ascii="Times New Roman" w:hAnsi="Times New Roman" w:cs="Times New Roman"/>
          <w:sz w:val="24"/>
          <w:szCs w:val="24"/>
        </w:rPr>
        <w:t>And it is exactly this lack of clarity that is the focus of this paper.</w:t>
      </w:r>
      <w:r w:rsidR="00C57D54" w:rsidRPr="00290B12">
        <w:rPr>
          <w:rStyle w:val="FootnoteReference"/>
          <w:rFonts w:ascii="Times New Roman" w:eastAsia="Times New Roman" w:hAnsi="Times New Roman" w:cs="Times New Roman"/>
          <w:color w:val="000000"/>
          <w:sz w:val="24"/>
          <w:szCs w:val="24"/>
        </w:rPr>
        <w:footnoteReference w:id="10"/>
      </w:r>
      <w:r w:rsidR="00C57D54" w:rsidRPr="00290B12">
        <w:rPr>
          <w:rFonts w:ascii="Times New Roman" w:hAnsi="Times New Roman" w:cs="Times New Roman"/>
          <w:sz w:val="24"/>
          <w:szCs w:val="24"/>
        </w:rPr>
        <w:t xml:space="preserve"> </w:t>
      </w:r>
      <w:r w:rsidR="00ED755E" w:rsidRPr="00290B12">
        <w:rPr>
          <w:rFonts w:ascii="Times New Roman" w:hAnsi="Times New Roman" w:cs="Times New Roman"/>
          <w:sz w:val="24"/>
          <w:szCs w:val="24"/>
        </w:rPr>
        <w:t>B</w:t>
      </w:r>
      <w:r w:rsidR="00B048C2" w:rsidRPr="00290B12">
        <w:rPr>
          <w:rFonts w:ascii="Times New Roman" w:hAnsi="Times New Roman" w:cs="Times New Roman"/>
          <w:sz w:val="24"/>
          <w:szCs w:val="24"/>
        </w:rPr>
        <w:t xml:space="preserve">y analysing 141 Chinese </w:t>
      </w:r>
      <w:r w:rsidR="00ED755E" w:rsidRPr="00290B12">
        <w:rPr>
          <w:rFonts w:ascii="Times New Roman" w:hAnsi="Times New Roman" w:cs="Times New Roman"/>
          <w:sz w:val="24"/>
          <w:szCs w:val="24"/>
        </w:rPr>
        <w:t xml:space="preserve">language </w:t>
      </w:r>
      <w:r w:rsidR="00B048C2" w:rsidRPr="00290B12">
        <w:rPr>
          <w:rFonts w:ascii="Times New Roman" w:hAnsi="Times New Roman" w:cs="Times New Roman"/>
          <w:sz w:val="24"/>
          <w:szCs w:val="24"/>
        </w:rPr>
        <w:t xml:space="preserve">articles, we </w:t>
      </w:r>
      <w:r w:rsidR="00ED755E" w:rsidRPr="00290B12">
        <w:rPr>
          <w:rFonts w:ascii="Times New Roman" w:hAnsi="Times New Roman" w:cs="Times New Roman"/>
          <w:sz w:val="24"/>
          <w:szCs w:val="24"/>
        </w:rPr>
        <w:t xml:space="preserve">open domestic “insider” debates </w:t>
      </w:r>
      <w:r w:rsidR="00152023" w:rsidRPr="00290B12">
        <w:rPr>
          <w:rFonts w:ascii="Times New Roman" w:hAnsi="Times New Roman" w:cs="Times New Roman"/>
          <w:sz w:val="24"/>
          <w:szCs w:val="24"/>
        </w:rPr>
        <w:t xml:space="preserve">- </w:t>
      </w:r>
      <w:r w:rsidR="00ED755E" w:rsidRPr="00290B12">
        <w:rPr>
          <w:rFonts w:ascii="Times New Roman" w:hAnsi="Times New Roman" w:cs="Times New Roman"/>
          <w:sz w:val="24"/>
          <w:szCs w:val="24"/>
        </w:rPr>
        <w:t>o</w:t>
      </w:r>
      <w:r w:rsidR="00647D47" w:rsidRPr="00290B12">
        <w:rPr>
          <w:rFonts w:ascii="Times New Roman" w:eastAsia="Times New Roman" w:hAnsi="Times New Roman" w:cs="Times New Roman"/>
          <w:color w:val="000000"/>
          <w:sz w:val="24"/>
          <w:szCs w:val="24"/>
        </w:rPr>
        <w:t>ver the nature of China’s international identity</w:t>
      </w:r>
      <w:r w:rsidR="00152023" w:rsidRPr="00290B12">
        <w:rPr>
          <w:rFonts w:ascii="Times New Roman" w:eastAsia="Times New Roman" w:hAnsi="Times New Roman" w:cs="Times New Roman"/>
          <w:color w:val="000000"/>
          <w:sz w:val="24"/>
          <w:szCs w:val="24"/>
        </w:rPr>
        <w:t xml:space="preserve">, the nature of Chinese power, and the nature of the global order – to a wider non-Chinese-speaking community. </w:t>
      </w:r>
      <w:r w:rsidR="00032B5B" w:rsidRPr="00290B12">
        <w:rPr>
          <w:rFonts w:ascii="Times New Roman" w:eastAsia="Times New Roman" w:hAnsi="Times New Roman" w:cs="Times New Roman"/>
          <w:color w:val="000000"/>
          <w:sz w:val="24"/>
          <w:szCs w:val="24"/>
        </w:rPr>
        <w:t xml:space="preserve">As already noted, </w:t>
      </w:r>
      <w:r w:rsidR="004905D7" w:rsidRPr="00290B12">
        <w:rPr>
          <w:rFonts w:ascii="Times New Roman" w:eastAsia="Times New Roman" w:hAnsi="Times New Roman" w:cs="Times New Roman"/>
          <w:color w:val="000000"/>
          <w:sz w:val="24"/>
          <w:szCs w:val="24"/>
        </w:rPr>
        <w:t xml:space="preserve">while some Chinese scholars </w:t>
      </w:r>
      <w:r w:rsidR="004905D7" w:rsidRPr="00290B12">
        <w:rPr>
          <w:rFonts w:ascii="Times New Roman" w:hAnsi="Times New Roman" w:cs="Times New Roman"/>
          <w:sz w:val="24"/>
          <w:szCs w:val="24"/>
        </w:rPr>
        <w:t>even consider China to already have achieved the status as the world’s “No.2” or even a superpower,</w:t>
      </w:r>
      <w:r w:rsidR="004905D7" w:rsidRPr="00290B12">
        <w:rPr>
          <w:rFonts w:ascii="Times New Roman" w:eastAsia="Times New Roman" w:hAnsi="Times New Roman" w:cs="Times New Roman"/>
          <w:color w:val="000000"/>
          <w:sz w:val="24"/>
          <w:szCs w:val="24"/>
        </w:rPr>
        <w:t xml:space="preserve"> </w:t>
      </w:r>
      <w:r w:rsidR="00156DDF" w:rsidRPr="00290B12">
        <w:rPr>
          <w:rFonts w:ascii="Times New Roman" w:eastAsia="Times New Roman" w:hAnsi="Times New Roman" w:cs="Times New Roman"/>
          <w:color w:val="000000"/>
          <w:sz w:val="24"/>
          <w:szCs w:val="24"/>
        </w:rPr>
        <w:t xml:space="preserve">the mainstream discourse views China as </w:t>
      </w:r>
      <w:r w:rsidR="00824FD5" w:rsidRPr="00290B12">
        <w:rPr>
          <w:rFonts w:ascii="Times New Roman" w:eastAsia="Times New Roman" w:hAnsi="Times New Roman" w:cs="Times New Roman"/>
          <w:b/>
          <w:i/>
          <w:color w:val="000000"/>
          <w:sz w:val="24"/>
          <w:szCs w:val="24"/>
        </w:rPr>
        <w:t>both</w:t>
      </w:r>
      <w:r w:rsidR="00824FD5" w:rsidRPr="00290B12">
        <w:rPr>
          <w:rFonts w:ascii="Times New Roman" w:eastAsia="Times New Roman" w:hAnsi="Times New Roman" w:cs="Times New Roman"/>
          <w:color w:val="000000"/>
          <w:sz w:val="24"/>
          <w:szCs w:val="24"/>
        </w:rPr>
        <w:t xml:space="preserve"> </w:t>
      </w:r>
      <w:r w:rsidR="00156DDF" w:rsidRPr="00290B12">
        <w:rPr>
          <w:rFonts w:ascii="Times New Roman" w:eastAsia="Times New Roman" w:hAnsi="Times New Roman" w:cs="Times New Roman"/>
          <w:color w:val="000000"/>
          <w:sz w:val="24"/>
          <w:szCs w:val="24"/>
        </w:rPr>
        <w:t xml:space="preserve">a </w:t>
      </w:r>
      <w:r w:rsidR="00032B5B" w:rsidRPr="00290B12">
        <w:rPr>
          <w:rFonts w:ascii="Times New Roman" w:eastAsia="Times New Roman" w:hAnsi="Times New Roman" w:cs="Times New Roman"/>
          <w:color w:val="000000"/>
          <w:sz w:val="24"/>
          <w:szCs w:val="24"/>
        </w:rPr>
        <w:t>Great Power</w:t>
      </w:r>
      <w:r w:rsidR="00156DDF" w:rsidRPr="00290B12">
        <w:rPr>
          <w:rFonts w:ascii="Times New Roman" w:eastAsia="Times New Roman" w:hAnsi="Times New Roman" w:cs="Times New Roman"/>
          <w:color w:val="000000"/>
          <w:sz w:val="24"/>
          <w:szCs w:val="24"/>
        </w:rPr>
        <w:t xml:space="preserve"> and rising power </w:t>
      </w:r>
      <w:r w:rsidR="004905D7" w:rsidRPr="00290B12">
        <w:rPr>
          <w:rFonts w:ascii="Times New Roman" w:hAnsi="Times New Roman" w:cs="Times New Roman"/>
          <w:sz w:val="24"/>
          <w:szCs w:val="24"/>
        </w:rPr>
        <w:t xml:space="preserve">at the same time. </w:t>
      </w:r>
      <w:r w:rsidR="00681581" w:rsidRPr="00290B12">
        <w:rPr>
          <w:rFonts w:ascii="Times New Roman" w:hAnsi="Times New Roman" w:cs="Times New Roman"/>
          <w:sz w:val="24"/>
          <w:szCs w:val="24"/>
        </w:rPr>
        <w:t xml:space="preserve">And it is this double identity (or perhaps identity confusion) that makes it hard to pin down what exactly </w:t>
      </w:r>
      <w:r w:rsidR="00681581" w:rsidRPr="00290B12">
        <w:rPr>
          <w:rFonts w:ascii="Times New Roman" w:eastAsia="Times New Roman" w:hAnsi="Times New Roman" w:cs="Times New Roman"/>
          <w:color w:val="000000"/>
          <w:sz w:val="24"/>
          <w:szCs w:val="24"/>
        </w:rPr>
        <w:t xml:space="preserve">is at the heart of a great power relationship (be it a new one or not). </w:t>
      </w:r>
      <w:r w:rsidR="00945739" w:rsidRPr="00290B12">
        <w:rPr>
          <w:rFonts w:ascii="Times New Roman" w:eastAsia="Times New Roman" w:hAnsi="Times New Roman" w:cs="Times New Roman"/>
          <w:color w:val="000000"/>
          <w:sz w:val="24"/>
          <w:szCs w:val="24"/>
        </w:rPr>
        <w:t xml:space="preserve">As the boundary between great power and non-great power is unclear, this conceptual vagueness has made China’s strategic intentions more difficult to predict. </w:t>
      </w:r>
    </w:p>
    <w:p w14:paraId="6B9D9C97" w14:textId="12B2AB3F" w:rsidR="00B86FF0" w:rsidRDefault="00681581" w:rsidP="00032B5B">
      <w:pPr>
        <w:spacing w:line="240" w:lineRule="auto"/>
        <w:ind w:firstLine="567"/>
        <w:jc w:val="both"/>
        <w:rPr>
          <w:rFonts w:ascii="Times New Roman" w:eastAsia="Times New Roman" w:hAnsi="Times New Roman" w:cs="Times New Roman"/>
          <w:color w:val="000000"/>
          <w:sz w:val="24"/>
          <w:szCs w:val="24"/>
        </w:rPr>
      </w:pPr>
      <w:r w:rsidRPr="00290B12">
        <w:rPr>
          <w:rFonts w:ascii="Times New Roman" w:hAnsi="Times New Roman" w:cs="Times New Roman"/>
          <w:sz w:val="24"/>
          <w:szCs w:val="24"/>
        </w:rPr>
        <w:t xml:space="preserve">There is also some disagreement over whether only the US qualifies as the Great Power that China needs to establish a new type of relationship with, or whether it applies to other countries as well (and if so, which ones). But only </w:t>
      </w:r>
      <w:r w:rsidRPr="00290B12">
        <w:rPr>
          <w:rFonts w:ascii="Times New Roman" w:hAnsi="Times New Roman" w:cs="Times New Roman"/>
          <w:b/>
          <w:i/>
          <w:sz w:val="24"/>
          <w:szCs w:val="24"/>
        </w:rPr>
        <w:t>some</w:t>
      </w:r>
      <w:r w:rsidRPr="00290B12">
        <w:rPr>
          <w:rFonts w:ascii="Times New Roman" w:hAnsi="Times New Roman" w:cs="Times New Roman"/>
          <w:sz w:val="24"/>
          <w:szCs w:val="24"/>
        </w:rPr>
        <w:t xml:space="preserve"> disagreement – the </w:t>
      </w:r>
      <w:r w:rsidRPr="00290B12">
        <w:rPr>
          <w:rFonts w:ascii="Times New Roman" w:eastAsia="Times New Roman" w:hAnsi="Times New Roman" w:cs="Times New Roman"/>
          <w:color w:val="000000"/>
          <w:sz w:val="24"/>
          <w:szCs w:val="24"/>
        </w:rPr>
        <w:t xml:space="preserve">vast </w:t>
      </w:r>
      <w:r w:rsidR="00945739" w:rsidRPr="00290B12">
        <w:rPr>
          <w:rFonts w:ascii="Times New Roman" w:eastAsia="Times New Roman" w:hAnsi="Times New Roman" w:cs="Times New Roman"/>
          <w:color w:val="000000"/>
          <w:sz w:val="24"/>
          <w:szCs w:val="24"/>
        </w:rPr>
        <w:t xml:space="preserve">majority of Chinese scholars </w:t>
      </w:r>
      <w:r w:rsidRPr="00290B12">
        <w:rPr>
          <w:rFonts w:ascii="Times New Roman" w:eastAsia="Times New Roman" w:hAnsi="Times New Roman" w:cs="Times New Roman"/>
          <w:color w:val="000000"/>
          <w:sz w:val="24"/>
          <w:szCs w:val="24"/>
        </w:rPr>
        <w:t xml:space="preserve">build their analysis solely around </w:t>
      </w:r>
      <w:r w:rsidR="00945739" w:rsidRPr="00290B12">
        <w:rPr>
          <w:rFonts w:ascii="Times New Roman" w:eastAsia="Times New Roman" w:hAnsi="Times New Roman" w:cs="Times New Roman"/>
          <w:color w:val="000000"/>
          <w:sz w:val="24"/>
          <w:szCs w:val="24"/>
        </w:rPr>
        <w:t xml:space="preserve">Sino-US relations. </w:t>
      </w:r>
      <w:r w:rsidRPr="00290B12">
        <w:rPr>
          <w:rFonts w:ascii="Times New Roman" w:eastAsia="Times New Roman" w:hAnsi="Times New Roman" w:cs="Times New Roman"/>
          <w:color w:val="000000"/>
          <w:sz w:val="24"/>
          <w:szCs w:val="24"/>
        </w:rPr>
        <w:t>As such, we might suggest that the</w:t>
      </w:r>
      <w:r w:rsidR="00945739" w:rsidRPr="00290B12">
        <w:rPr>
          <w:rFonts w:ascii="Times New Roman" w:eastAsia="Times New Roman" w:hAnsi="Times New Roman" w:cs="Times New Roman"/>
          <w:color w:val="000000"/>
          <w:sz w:val="24"/>
          <w:szCs w:val="24"/>
        </w:rPr>
        <w:t xml:space="preserve"> mainstream discourse of this concept </w:t>
      </w:r>
      <w:r w:rsidRPr="00290B12">
        <w:rPr>
          <w:rFonts w:ascii="Times New Roman" w:eastAsia="Times New Roman" w:hAnsi="Times New Roman" w:cs="Times New Roman"/>
          <w:color w:val="000000"/>
          <w:sz w:val="24"/>
          <w:szCs w:val="24"/>
        </w:rPr>
        <w:t>is</w:t>
      </w:r>
      <w:r w:rsidR="00945739" w:rsidRPr="00290B12">
        <w:rPr>
          <w:rFonts w:ascii="Times New Roman" w:eastAsia="Times New Roman" w:hAnsi="Times New Roman" w:cs="Times New Roman"/>
          <w:color w:val="000000"/>
          <w:sz w:val="24"/>
          <w:szCs w:val="24"/>
        </w:rPr>
        <w:t xml:space="preserve"> moving toward</w:t>
      </w:r>
      <w:r w:rsidRPr="00290B12">
        <w:rPr>
          <w:rFonts w:ascii="Times New Roman" w:eastAsia="Times New Roman" w:hAnsi="Times New Roman" w:cs="Times New Roman"/>
          <w:color w:val="000000"/>
          <w:sz w:val="24"/>
          <w:szCs w:val="24"/>
        </w:rPr>
        <w:t>s what we might call a</w:t>
      </w:r>
      <w:r w:rsidR="00945739" w:rsidRPr="00290B12">
        <w:rPr>
          <w:rFonts w:ascii="Times New Roman" w:eastAsia="Times New Roman" w:hAnsi="Times New Roman" w:cs="Times New Roman"/>
          <w:color w:val="000000"/>
          <w:sz w:val="24"/>
          <w:szCs w:val="24"/>
        </w:rPr>
        <w:t xml:space="preserve"> “G2</w:t>
      </w:r>
      <w:r w:rsidR="00061789" w:rsidRPr="00290B12">
        <w:rPr>
          <w:rFonts w:ascii="Times New Roman" w:eastAsia="Times New Roman" w:hAnsi="Times New Roman" w:cs="Times New Roman"/>
          <w:color w:val="000000"/>
          <w:sz w:val="24"/>
          <w:szCs w:val="24"/>
        </w:rPr>
        <w:t xml:space="preserve"> with Chinese </w:t>
      </w:r>
      <w:r w:rsidRPr="00290B12">
        <w:rPr>
          <w:rFonts w:ascii="Times New Roman" w:eastAsia="Times New Roman" w:hAnsi="Times New Roman" w:cs="Times New Roman"/>
          <w:color w:val="000000"/>
          <w:sz w:val="24"/>
          <w:szCs w:val="24"/>
        </w:rPr>
        <w:t>characteristics”. This is a G2 relati</w:t>
      </w:r>
      <w:r w:rsidR="008A26F5" w:rsidRPr="00290B12">
        <w:rPr>
          <w:rFonts w:ascii="Times New Roman" w:eastAsia="Times New Roman" w:hAnsi="Times New Roman" w:cs="Times New Roman"/>
          <w:color w:val="000000"/>
          <w:sz w:val="24"/>
          <w:szCs w:val="24"/>
        </w:rPr>
        <w:t xml:space="preserve">onship defined </w:t>
      </w:r>
      <w:r w:rsidR="008A26F5" w:rsidRPr="00290B12">
        <w:rPr>
          <w:rFonts w:ascii="Times New Roman" w:eastAsia="Times New Roman" w:hAnsi="Times New Roman" w:cs="Times New Roman"/>
          <w:b/>
          <w:i/>
          <w:color w:val="000000"/>
          <w:sz w:val="24"/>
          <w:szCs w:val="24"/>
        </w:rPr>
        <w:t>by</w:t>
      </w:r>
      <w:r w:rsidR="008A26F5" w:rsidRPr="00290B12">
        <w:rPr>
          <w:rFonts w:ascii="Times New Roman" w:eastAsia="Times New Roman" w:hAnsi="Times New Roman" w:cs="Times New Roman"/>
          <w:color w:val="000000"/>
          <w:sz w:val="24"/>
          <w:szCs w:val="24"/>
        </w:rPr>
        <w:t xml:space="preserve"> and </w:t>
      </w:r>
      <w:r w:rsidR="008A26F5" w:rsidRPr="00290B12">
        <w:rPr>
          <w:rFonts w:ascii="Times New Roman" w:eastAsia="Times New Roman" w:hAnsi="Times New Roman" w:cs="Times New Roman"/>
          <w:b/>
          <w:i/>
          <w:color w:val="000000"/>
          <w:sz w:val="24"/>
          <w:szCs w:val="24"/>
        </w:rPr>
        <w:t>for</w:t>
      </w:r>
      <w:r w:rsidR="008A26F5" w:rsidRPr="00290B12">
        <w:rPr>
          <w:rFonts w:ascii="Times New Roman" w:eastAsia="Times New Roman" w:hAnsi="Times New Roman" w:cs="Times New Roman"/>
          <w:color w:val="000000"/>
          <w:sz w:val="24"/>
          <w:szCs w:val="24"/>
        </w:rPr>
        <w:t xml:space="preserve"> China/Chinese interests on Chinese terms, rather than one established by outsiders to primarily serve the interests of others. In this respect, China can be seen as increasingly playing the role of a norm contester and </w:t>
      </w:r>
      <w:r w:rsidR="00032B5B" w:rsidRPr="00290B12">
        <w:rPr>
          <w:rFonts w:ascii="Times New Roman" w:eastAsia="Times New Roman" w:hAnsi="Times New Roman" w:cs="Times New Roman"/>
          <w:color w:val="000000"/>
          <w:sz w:val="24"/>
          <w:szCs w:val="24"/>
        </w:rPr>
        <w:t xml:space="preserve">perhaps even a </w:t>
      </w:r>
      <w:r w:rsidR="008A26F5" w:rsidRPr="00290B12">
        <w:rPr>
          <w:rFonts w:ascii="Times New Roman" w:eastAsia="Times New Roman" w:hAnsi="Times New Roman" w:cs="Times New Roman"/>
          <w:color w:val="000000"/>
          <w:sz w:val="24"/>
          <w:szCs w:val="24"/>
        </w:rPr>
        <w:t xml:space="preserve">norm shaper, rather than just a norm taker. </w:t>
      </w:r>
    </w:p>
    <w:p w14:paraId="6B603F8A" w14:textId="77777777" w:rsidR="00032B5B" w:rsidRDefault="00032B5B" w:rsidP="005B0FA0">
      <w:pPr>
        <w:spacing w:after="0" w:line="240" w:lineRule="auto"/>
        <w:jc w:val="both"/>
        <w:rPr>
          <w:rFonts w:ascii="Times New Roman" w:eastAsia="Times New Roman" w:hAnsi="Times New Roman" w:cs="Times New Roman"/>
          <w:color w:val="000000"/>
          <w:sz w:val="24"/>
          <w:szCs w:val="24"/>
        </w:rPr>
      </w:pPr>
    </w:p>
    <w:p w14:paraId="77B75E11" w14:textId="77777777" w:rsidR="00F64E82" w:rsidRPr="00290B12" w:rsidRDefault="00F64E82" w:rsidP="005B0FA0">
      <w:pPr>
        <w:spacing w:after="0" w:line="240" w:lineRule="auto"/>
        <w:jc w:val="both"/>
        <w:rPr>
          <w:rFonts w:ascii="Times New Roman" w:eastAsia="Times New Roman" w:hAnsi="Times New Roman" w:cs="Times New Roman"/>
          <w:b/>
          <w:color w:val="000000"/>
          <w:sz w:val="24"/>
          <w:szCs w:val="24"/>
        </w:rPr>
      </w:pPr>
    </w:p>
    <w:p w14:paraId="48C25948" w14:textId="01694D11" w:rsidR="0042125C" w:rsidRPr="00290B12" w:rsidRDefault="00032B5B" w:rsidP="005C69A1">
      <w:pPr>
        <w:spacing w:after="0" w:line="240" w:lineRule="auto"/>
        <w:jc w:val="both"/>
        <w:rPr>
          <w:rFonts w:ascii="Times New Roman" w:eastAsia="Times New Roman" w:hAnsi="Times New Roman" w:cs="Times New Roman"/>
          <w:b/>
          <w:sz w:val="24"/>
          <w:szCs w:val="24"/>
          <w:u w:val="single"/>
        </w:rPr>
      </w:pPr>
      <w:r w:rsidRPr="00290B12">
        <w:rPr>
          <w:rFonts w:ascii="Times New Roman" w:eastAsia="Times New Roman" w:hAnsi="Times New Roman" w:cs="Times New Roman"/>
          <w:b/>
          <w:color w:val="000000"/>
          <w:sz w:val="24"/>
          <w:szCs w:val="24"/>
          <w:u w:val="single"/>
        </w:rPr>
        <w:t xml:space="preserve">Contextualising the Study: </w:t>
      </w:r>
      <w:r w:rsidR="00CF2A44" w:rsidRPr="00290B12">
        <w:rPr>
          <w:rFonts w:ascii="Times New Roman" w:eastAsia="Times New Roman" w:hAnsi="Times New Roman" w:cs="Times New Roman"/>
          <w:b/>
          <w:color w:val="000000"/>
          <w:sz w:val="24"/>
          <w:szCs w:val="24"/>
          <w:u w:val="single"/>
        </w:rPr>
        <w:t>Methods</w:t>
      </w:r>
      <w:r w:rsidR="001C64D6" w:rsidRPr="00290B12">
        <w:rPr>
          <w:rFonts w:ascii="Times New Roman" w:eastAsia="Times New Roman" w:hAnsi="Times New Roman" w:cs="Times New Roman"/>
          <w:b/>
          <w:color w:val="000000"/>
          <w:sz w:val="24"/>
          <w:szCs w:val="24"/>
          <w:u w:val="single"/>
        </w:rPr>
        <w:t xml:space="preserve">, </w:t>
      </w:r>
      <w:r w:rsidRPr="00290B12">
        <w:rPr>
          <w:rFonts w:ascii="Times New Roman" w:eastAsia="Times New Roman" w:hAnsi="Times New Roman" w:cs="Times New Roman"/>
          <w:b/>
          <w:color w:val="000000"/>
          <w:sz w:val="24"/>
          <w:szCs w:val="24"/>
          <w:u w:val="single"/>
        </w:rPr>
        <w:t>Theories</w:t>
      </w:r>
      <w:r w:rsidR="008132AC" w:rsidRPr="00290B12">
        <w:rPr>
          <w:rFonts w:ascii="Times New Roman" w:eastAsia="Times New Roman" w:hAnsi="Times New Roman" w:cs="Times New Roman"/>
          <w:b/>
          <w:color w:val="000000"/>
          <w:sz w:val="24"/>
          <w:szCs w:val="24"/>
          <w:u w:val="single"/>
        </w:rPr>
        <w:t xml:space="preserve"> and Strategic</w:t>
      </w:r>
    </w:p>
    <w:p w14:paraId="5D7D0C58" w14:textId="77777777" w:rsidR="005C69A1" w:rsidRPr="00290B12" w:rsidRDefault="005C69A1" w:rsidP="005C69A1">
      <w:pPr>
        <w:spacing w:after="0" w:line="240" w:lineRule="auto"/>
        <w:jc w:val="both"/>
        <w:rPr>
          <w:rFonts w:ascii="Times New Roman" w:eastAsia="Times New Roman" w:hAnsi="Times New Roman" w:cs="Times New Roman"/>
          <w:b/>
          <w:sz w:val="24"/>
          <w:szCs w:val="24"/>
          <w:u w:val="single"/>
        </w:rPr>
      </w:pPr>
    </w:p>
    <w:p w14:paraId="7D567252" w14:textId="2BB71B93" w:rsidR="00607414" w:rsidRPr="00290B12" w:rsidRDefault="00607414" w:rsidP="0042125C">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This paper forms part of a broader study that </w:t>
      </w:r>
      <w:r w:rsidR="00AB502C" w:rsidRPr="00290B12">
        <w:rPr>
          <w:rFonts w:ascii="Times New Roman" w:hAnsi="Times New Roman" w:cs="Times New Roman"/>
          <w:sz w:val="24"/>
          <w:szCs w:val="24"/>
        </w:rPr>
        <w:t xml:space="preserve">has its roots in trying to understand how China’s changing global role is understood within China itself, and how these debates translate into calls for a change in Chinese policy positions. </w:t>
      </w:r>
      <w:r w:rsidR="008132AC" w:rsidRPr="00290B12">
        <w:rPr>
          <w:rFonts w:ascii="Times New Roman" w:hAnsi="Times New Roman" w:cs="Times New Roman"/>
          <w:sz w:val="24"/>
          <w:szCs w:val="24"/>
        </w:rPr>
        <w:t xml:space="preserve">It is important to say at the outset that this is a diverse debate with numerous different voices and opinions. Of course the nature of the Chinese </w:t>
      </w:r>
      <w:r w:rsidR="00012FB3" w:rsidRPr="00290B12">
        <w:rPr>
          <w:rFonts w:ascii="Times New Roman" w:hAnsi="Times New Roman" w:cs="Times New Roman"/>
          <w:sz w:val="24"/>
          <w:szCs w:val="24"/>
        </w:rPr>
        <w:t>politics</w:t>
      </w:r>
      <w:r w:rsidR="008132AC" w:rsidRPr="00290B12">
        <w:rPr>
          <w:rFonts w:ascii="Times New Roman" w:hAnsi="Times New Roman" w:cs="Times New Roman"/>
          <w:sz w:val="24"/>
          <w:szCs w:val="24"/>
        </w:rPr>
        <w:t xml:space="preserve"> places certain constraints on </w:t>
      </w:r>
      <w:r w:rsidR="00012FB3" w:rsidRPr="00290B12">
        <w:rPr>
          <w:rFonts w:ascii="Times New Roman" w:hAnsi="Times New Roman" w:cs="Times New Roman"/>
          <w:sz w:val="24"/>
          <w:szCs w:val="24"/>
        </w:rPr>
        <w:t xml:space="preserve">what can be discussed; </w:t>
      </w:r>
      <w:r w:rsidR="00F15CB7" w:rsidRPr="00290B12">
        <w:rPr>
          <w:rFonts w:ascii="Times New Roman" w:hAnsi="Times New Roman" w:cs="Times New Roman"/>
          <w:sz w:val="24"/>
          <w:szCs w:val="24"/>
        </w:rPr>
        <w:t>it is not easy, for example, to find calls for Taiwanese independence. But as long as China’s core interests are respected,</w:t>
      </w:r>
      <w:r w:rsidR="00F15CB7" w:rsidRPr="00290B12">
        <w:rPr>
          <w:rStyle w:val="FootnoteReference"/>
          <w:rFonts w:ascii="Times New Roman" w:hAnsi="Times New Roman" w:cs="Times New Roman"/>
          <w:sz w:val="24"/>
          <w:szCs w:val="24"/>
        </w:rPr>
        <w:footnoteReference w:id="11"/>
      </w:r>
      <w:r w:rsidR="00F15CB7" w:rsidRPr="00290B12">
        <w:rPr>
          <w:rFonts w:ascii="Times New Roman" w:hAnsi="Times New Roman" w:cs="Times New Roman"/>
          <w:sz w:val="24"/>
          <w:szCs w:val="24"/>
        </w:rPr>
        <w:t xml:space="preserve"> </w:t>
      </w:r>
      <w:r w:rsidR="00F15CB7" w:rsidRPr="00290B12">
        <w:rPr>
          <w:rFonts w:ascii="Times New Roman" w:hAnsi="Times New Roman" w:cs="Times New Roman"/>
          <w:sz w:val="24"/>
          <w:szCs w:val="24"/>
        </w:rPr>
        <w:lastRenderedPageBreak/>
        <w:t>then there is considerable room for a spread of different views to be articulated about what China’s place in the world is today, could be/should be in the future, and the best way of achieving a broadly agreed on national rejuvenation.</w:t>
      </w:r>
    </w:p>
    <w:p w14:paraId="47A53246" w14:textId="5543B4D3" w:rsidR="00CE4516" w:rsidRPr="00290B12" w:rsidRDefault="009F5791" w:rsidP="005F0A81">
      <w:pPr>
        <w:spacing w:line="240" w:lineRule="auto"/>
        <w:ind w:firstLine="567"/>
        <w:jc w:val="both"/>
        <w:rPr>
          <w:rFonts w:ascii="Times New Roman" w:hAnsi="Times New Roman" w:cs="Times New Roman"/>
          <w:color w:val="333333"/>
          <w:sz w:val="24"/>
          <w:szCs w:val="24"/>
        </w:rPr>
      </w:pPr>
      <w:r w:rsidRPr="00290B12">
        <w:rPr>
          <w:rFonts w:ascii="Times New Roman" w:hAnsi="Times New Roman" w:cs="Times New Roman"/>
          <w:sz w:val="24"/>
          <w:szCs w:val="24"/>
        </w:rPr>
        <w:t>Nevertheless,</w:t>
      </w:r>
      <w:r w:rsidR="00F15CB7" w:rsidRPr="00290B12">
        <w:rPr>
          <w:rFonts w:ascii="Times New Roman" w:hAnsi="Times New Roman" w:cs="Times New Roman"/>
          <w:sz w:val="24"/>
          <w:szCs w:val="24"/>
        </w:rPr>
        <w:t xml:space="preserve"> there are some broad areas of consensus </w:t>
      </w:r>
      <w:r w:rsidR="00085E3C" w:rsidRPr="00290B12">
        <w:rPr>
          <w:rFonts w:ascii="Times New Roman" w:hAnsi="Times New Roman" w:cs="Times New Roman"/>
          <w:sz w:val="24"/>
          <w:szCs w:val="24"/>
        </w:rPr>
        <w:t>that provide a background context to the specific debate around China’s great power status and the new type of great power relations.</w:t>
      </w:r>
      <w:r w:rsidR="00220D0A">
        <w:rPr>
          <w:rStyle w:val="FootnoteReference"/>
          <w:rFonts w:ascii="Times New Roman" w:hAnsi="Times New Roman" w:cs="Times New Roman"/>
          <w:sz w:val="24"/>
          <w:szCs w:val="24"/>
        </w:rPr>
        <w:footnoteReference w:id="12"/>
      </w:r>
      <w:r w:rsidR="00085E3C" w:rsidRPr="00290B12">
        <w:rPr>
          <w:rFonts w:ascii="Times New Roman" w:hAnsi="Times New Roman" w:cs="Times New Roman"/>
          <w:sz w:val="24"/>
          <w:szCs w:val="24"/>
        </w:rPr>
        <w:t xml:space="preserve"> The first is </w:t>
      </w:r>
      <w:r w:rsidRPr="00290B12">
        <w:rPr>
          <w:rFonts w:ascii="Times New Roman" w:hAnsi="Times New Roman" w:cs="Times New Roman"/>
          <w:sz w:val="24"/>
          <w:szCs w:val="24"/>
        </w:rPr>
        <w:t xml:space="preserve">the belief that there really has been a significant shift in the distribution of power in the global order (particularly after the global financial crisis), and China has been one of the major recipients of this power shift. Importantly, this does not mean that China is on the verge of replacing the US as the world’s dominant power any time soon, and that any changes China wants to push for will have to take place from within the existing </w:t>
      </w:r>
      <w:r w:rsidR="00175421" w:rsidRPr="00290B12">
        <w:rPr>
          <w:rFonts w:ascii="Times New Roman" w:hAnsi="Times New Roman" w:cs="Times New Roman"/>
          <w:sz w:val="24"/>
          <w:szCs w:val="24"/>
        </w:rPr>
        <w:t xml:space="preserve">structure of US predominance, which places considerable constraints on what China can achieve and how it can operate. </w:t>
      </w:r>
      <w:r w:rsidR="00CE4516" w:rsidRPr="00290B12">
        <w:rPr>
          <w:rFonts w:ascii="Times New Roman" w:hAnsi="Times New Roman" w:cs="Times New Roman"/>
          <w:sz w:val="24"/>
          <w:szCs w:val="24"/>
        </w:rPr>
        <w:t xml:space="preserve">A second emerging consensus is that </w:t>
      </w:r>
      <w:r w:rsidR="00D2480E" w:rsidRPr="00290B12">
        <w:rPr>
          <w:rFonts w:ascii="Times New Roman" w:hAnsi="Times New Roman" w:cs="Times New Roman"/>
          <w:sz w:val="24"/>
          <w:szCs w:val="24"/>
        </w:rPr>
        <w:t xml:space="preserve">China (or perhaps more correctly, China’s leaders) were not prepared this rapid rise and relative change in power capabilities and are now struggling to </w:t>
      </w:r>
      <w:r w:rsidR="006D5651" w:rsidRPr="00290B12">
        <w:rPr>
          <w:rFonts w:ascii="Times New Roman" w:hAnsi="Times New Roman" w:cs="Times New Roman"/>
          <w:sz w:val="24"/>
          <w:szCs w:val="24"/>
        </w:rPr>
        <w:t xml:space="preserve">learn how best to evaluate, exercise and use its newly found power in ways that lead to real influence and change. Or as </w:t>
      </w:r>
      <w:r w:rsidR="006D5651" w:rsidRPr="00290B12">
        <w:rPr>
          <w:rFonts w:ascii="Times New Roman" w:eastAsia="Times New Roman" w:hAnsi="Times New Roman" w:cs="Times New Roman"/>
          <w:sz w:val="24"/>
          <w:szCs w:val="24"/>
          <w:shd w:val="clear" w:color="auto" w:fill="FFFFFF"/>
          <w:lang w:eastAsia="en-US"/>
        </w:rPr>
        <w:t>Vice Minister of Foreign Affairs</w:t>
      </w:r>
      <w:r w:rsidR="008C70C0" w:rsidRPr="00290B12">
        <w:rPr>
          <w:rFonts w:ascii="Times New Roman" w:eastAsia="Times New Roman" w:hAnsi="Times New Roman" w:cs="Times New Roman"/>
          <w:color w:val="545454"/>
          <w:sz w:val="24"/>
          <w:szCs w:val="24"/>
          <w:shd w:val="clear" w:color="auto" w:fill="FFFFFF"/>
          <w:lang w:eastAsia="en-US"/>
        </w:rPr>
        <w:t xml:space="preserve"> </w:t>
      </w:r>
      <w:r w:rsidR="006D5651" w:rsidRPr="00290B12">
        <w:rPr>
          <w:rFonts w:ascii="Times New Roman" w:hAnsi="Times New Roman" w:cs="Times New Roman"/>
          <w:sz w:val="24"/>
          <w:szCs w:val="24"/>
        </w:rPr>
        <w:t xml:space="preserve">Fu Ying put it, China “needs time” to “grow into </w:t>
      </w:r>
      <w:r w:rsidR="006D5651" w:rsidRPr="00290B12">
        <w:rPr>
          <w:rFonts w:ascii="Times New Roman" w:hAnsi="Times New Roman" w:cs="Times New Roman"/>
          <w:color w:val="333333"/>
          <w:sz w:val="24"/>
          <w:szCs w:val="24"/>
        </w:rPr>
        <w:t>the role as a world citizen”.</w:t>
      </w:r>
      <w:r w:rsidR="006D5651" w:rsidRPr="00290B12">
        <w:rPr>
          <w:rStyle w:val="FootnoteReference"/>
          <w:rFonts w:ascii="Times New Roman" w:hAnsi="Times New Roman" w:cs="Times New Roman"/>
          <w:color w:val="333333"/>
          <w:sz w:val="24"/>
          <w:szCs w:val="24"/>
        </w:rPr>
        <w:footnoteReference w:id="13"/>
      </w:r>
      <w:r w:rsidR="006D5651" w:rsidRPr="00290B12">
        <w:rPr>
          <w:rFonts w:ascii="Times New Roman" w:hAnsi="Times New Roman" w:cs="Times New Roman"/>
          <w:color w:val="333333"/>
          <w:sz w:val="24"/>
          <w:szCs w:val="24"/>
        </w:rPr>
        <w:t xml:space="preserve"> </w:t>
      </w:r>
    </w:p>
    <w:p w14:paraId="35AFF608" w14:textId="0A67154B" w:rsidR="009F5791" w:rsidRPr="00290B12" w:rsidRDefault="00175421" w:rsidP="00D9676A">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The </w:t>
      </w:r>
      <w:r w:rsidR="006D5651" w:rsidRPr="00290B12">
        <w:rPr>
          <w:rFonts w:ascii="Times New Roman" w:hAnsi="Times New Roman" w:cs="Times New Roman"/>
          <w:sz w:val="24"/>
          <w:szCs w:val="24"/>
        </w:rPr>
        <w:t>third</w:t>
      </w:r>
      <w:r w:rsidRPr="00290B12">
        <w:rPr>
          <w:rFonts w:ascii="Times New Roman" w:hAnsi="Times New Roman" w:cs="Times New Roman"/>
          <w:sz w:val="24"/>
          <w:szCs w:val="24"/>
        </w:rPr>
        <w:t xml:space="preserve"> broad consensus is built around a recognition that the current international order has served China rather well since the end of the Cold War, and provided an international environment that has facilitated China’s growth and re-emergence as a global power. To be sure, there are concerns about the distribution of power in the current institutions of global governance and some of the norms that underpin them. This is related to the belief that China’s voice is not given as much weight as it should be i</w:t>
      </w:r>
      <w:r w:rsidR="00CE4516" w:rsidRPr="00290B12">
        <w:rPr>
          <w:rFonts w:ascii="Times New Roman" w:hAnsi="Times New Roman" w:cs="Times New Roman"/>
          <w:sz w:val="24"/>
          <w:szCs w:val="24"/>
        </w:rPr>
        <w:t>n global politics, and a</w:t>
      </w:r>
      <w:r w:rsidRPr="00290B12">
        <w:rPr>
          <w:rFonts w:ascii="Times New Roman" w:hAnsi="Times New Roman" w:cs="Times New Roman"/>
          <w:sz w:val="24"/>
          <w:szCs w:val="24"/>
        </w:rPr>
        <w:t xml:space="preserve"> </w:t>
      </w:r>
      <w:r w:rsidR="00CE4516" w:rsidRPr="00290B12">
        <w:rPr>
          <w:rFonts w:ascii="Times New Roman" w:hAnsi="Times New Roman" w:cs="Times New Roman"/>
          <w:sz w:val="24"/>
          <w:szCs w:val="24"/>
        </w:rPr>
        <w:t xml:space="preserve">general but difficult to quantify </w:t>
      </w:r>
      <w:r w:rsidR="006D5651" w:rsidRPr="00290B12">
        <w:rPr>
          <w:rFonts w:ascii="Times New Roman" w:hAnsi="Times New Roman" w:cs="Times New Roman"/>
          <w:sz w:val="24"/>
          <w:szCs w:val="24"/>
        </w:rPr>
        <w:t xml:space="preserve">feeling that China isn’t given enough respect by others. </w:t>
      </w:r>
      <w:r w:rsidR="008C70C0" w:rsidRPr="00290B12">
        <w:rPr>
          <w:rFonts w:ascii="Times New Roman" w:hAnsi="Times New Roman" w:cs="Times New Roman"/>
          <w:sz w:val="24"/>
          <w:szCs w:val="24"/>
        </w:rPr>
        <w:t>What this means is that China is pushing a reform agenda rather than seeking to replace the current global order with a new sinocentric – and reform has to be achieved in ways that don't fracture the existing system and in the process harm China’s own self interests.</w:t>
      </w:r>
      <w:r w:rsidR="00521A2A" w:rsidRPr="00290B12">
        <w:rPr>
          <w:rFonts w:ascii="Times New Roman" w:hAnsi="Times New Roman" w:cs="Times New Roman"/>
          <w:sz w:val="24"/>
          <w:szCs w:val="24"/>
        </w:rPr>
        <w:t xml:space="preserve"> And for many Chinese analysts, </w:t>
      </w:r>
      <w:r w:rsidR="006E0F6B" w:rsidRPr="00290B12">
        <w:rPr>
          <w:rFonts w:ascii="Times New Roman" w:hAnsi="Times New Roman" w:cs="Times New Roman"/>
          <w:sz w:val="24"/>
          <w:szCs w:val="24"/>
        </w:rPr>
        <w:t xml:space="preserve">this already complicated endeavour will be </w:t>
      </w:r>
      <w:r w:rsidR="00521A2A" w:rsidRPr="00290B12">
        <w:rPr>
          <w:rFonts w:ascii="Times New Roman" w:hAnsi="Times New Roman" w:cs="Times New Roman"/>
          <w:sz w:val="24"/>
          <w:szCs w:val="24"/>
        </w:rPr>
        <w:t xml:space="preserve">made more difficult by a perceived US turn away from multilateralism to putative governance institutions like the Trans Pacific Partnership that </w:t>
      </w:r>
      <w:r w:rsidR="006E0F6B" w:rsidRPr="00290B12">
        <w:rPr>
          <w:rFonts w:ascii="Times New Roman" w:hAnsi="Times New Roman" w:cs="Times New Roman"/>
          <w:sz w:val="24"/>
          <w:szCs w:val="24"/>
        </w:rPr>
        <w:t>would once more place China as an outsider as new rules of economic governance are developed.</w:t>
      </w:r>
    </w:p>
    <w:p w14:paraId="40BE4391" w14:textId="6690325E" w:rsidR="00BE0BC5" w:rsidRPr="006D70FC" w:rsidRDefault="006E0F6B" w:rsidP="006D70FC">
      <w:pPr>
        <w:ind w:firstLine="567"/>
        <w:jc w:val="both"/>
        <w:rPr>
          <w:rFonts w:ascii="Times New Roman" w:hAnsi="Times New Roman" w:cs="Times New Roman"/>
          <w:sz w:val="24"/>
          <w:szCs w:val="24"/>
          <w:lang w:val="en-US"/>
        </w:rPr>
      </w:pPr>
      <w:r w:rsidRPr="00290B12">
        <w:rPr>
          <w:rFonts w:ascii="Times New Roman" w:hAnsi="Times New Roman" w:cs="Times New Roman"/>
          <w:sz w:val="24"/>
          <w:szCs w:val="24"/>
        </w:rPr>
        <w:t>W</w:t>
      </w:r>
      <w:r w:rsidR="0097781C" w:rsidRPr="00290B12">
        <w:rPr>
          <w:rFonts w:ascii="Times New Roman" w:hAnsi="Times New Roman" w:cs="Times New Roman"/>
          <w:sz w:val="24"/>
          <w:szCs w:val="24"/>
        </w:rPr>
        <w:t xml:space="preserve">hile China may not have what Vice Premier Wang Yang calls </w:t>
      </w:r>
      <w:r w:rsidR="0097781C" w:rsidRPr="00290B12">
        <w:rPr>
          <w:rFonts w:ascii="Times New Roman" w:hAnsi="Times New Roman" w:cs="Times New Roman"/>
          <w:sz w:val="24"/>
          <w:szCs w:val="24"/>
          <w:lang w:val="en-US"/>
        </w:rPr>
        <w:t>“</w:t>
      </w:r>
      <w:r w:rsidR="00175421" w:rsidRPr="00290B12">
        <w:rPr>
          <w:rFonts w:ascii="Times New Roman" w:hAnsi="Times New Roman" w:cs="Times New Roman"/>
          <w:bCs/>
          <w:sz w:val="24"/>
          <w:szCs w:val="24"/>
          <w:lang w:val="en-US"/>
        </w:rPr>
        <w:t>the ability nor the intent</w:t>
      </w:r>
      <w:r w:rsidR="0097781C" w:rsidRPr="00290B12">
        <w:rPr>
          <w:rFonts w:ascii="Times New Roman" w:hAnsi="Times New Roman" w:cs="Times New Roman"/>
          <w:sz w:val="24"/>
          <w:szCs w:val="24"/>
          <w:lang w:val="en-US"/>
        </w:rPr>
        <w:t> to challenge the United States</w:t>
      </w:r>
      <w:r w:rsidR="00175421" w:rsidRPr="00290B12">
        <w:rPr>
          <w:rFonts w:ascii="Times New Roman" w:hAnsi="Times New Roman" w:cs="Times New Roman"/>
          <w:sz w:val="24"/>
          <w:szCs w:val="24"/>
          <w:lang w:val="en-US"/>
        </w:rPr>
        <w:t>”</w:t>
      </w:r>
      <w:r w:rsidR="0097781C" w:rsidRPr="00290B12">
        <w:rPr>
          <w:rFonts w:ascii="Times New Roman" w:hAnsi="Times New Roman" w:cs="Times New Roman"/>
          <w:sz w:val="24"/>
          <w:szCs w:val="24"/>
          <w:lang w:val="en-US"/>
        </w:rPr>
        <w:t xml:space="preserve"> and overthrow the existing global order,</w:t>
      </w:r>
      <w:r w:rsidR="0097781C" w:rsidRPr="00290B12">
        <w:rPr>
          <w:rStyle w:val="FootnoteReference"/>
          <w:rFonts w:ascii="Times New Roman" w:hAnsi="Times New Roman" w:cs="Times New Roman"/>
          <w:sz w:val="24"/>
          <w:szCs w:val="24"/>
          <w:lang w:val="en-US"/>
        </w:rPr>
        <w:footnoteReference w:id="14"/>
      </w:r>
      <w:r w:rsidR="0097781C" w:rsidRPr="00290B12">
        <w:rPr>
          <w:rFonts w:ascii="Times New Roman" w:hAnsi="Times New Roman" w:cs="Times New Roman"/>
          <w:sz w:val="24"/>
          <w:szCs w:val="24"/>
          <w:lang w:val="en-US"/>
        </w:rPr>
        <w:t xml:space="preserve"> the fourth consensus is that there is now a greater appetite to both assert China’s interests and objectives, and to take action to r</w:t>
      </w:r>
      <w:r w:rsidR="00521A2A" w:rsidRPr="00290B12">
        <w:rPr>
          <w:rFonts w:ascii="Times New Roman" w:hAnsi="Times New Roman" w:cs="Times New Roman"/>
          <w:sz w:val="24"/>
          <w:szCs w:val="24"/>
          <w:lang w:val="en-US"/>
        </w:rPr>
        <w:t xml:space="preserve">edress perceived </w:t>
      </w:r>
      <w:r w:rsidR="006D70FC">
        <w:rPr>
          <w:rFonts w:ascii="Times New Roman" w:hAnsi="Times New Roman" w:cs="Times New Roman"/>
          <w:sz w:val="24"/>
          <w:szCs w:val="24"/>
          <w:lang w:val="en-US"/>
        </w:rPr>
        <w:t>inequities and governance gaps by increasing China’s “institutional voice” (zhiduxing huayuquan).</w:t>
      </w:r>
      <w:r w:rsidR="006D70FC">
        <w:rPr>
          <w:rStyle w:val="FootnoteReference"/>
          <w:rFonts w:ascii="Times New Roman" w:hAnsi="Times New Roman" w:cs="Times New Roman"/>
          <w:sz w:val="24"/>
          <w:szCs w:val="24"/>
          <w:lang w:val="en-US"/>
        </w:rPr>
        <w:footnoteReference w:id="15"/>
      </w:r>
      <w:r w:rsidR="006D70FC">
        <w:rPr>
          <w:rFonts w:ascii="Times New Roman" w:hAnsi="Times New Roman" w:cs="Times New Roman"/>
          <w:sz w:val="24"/>
          <w:szCs w:val="24"/>
          <w:lang w:val="en-US"/>
        </w:rPr>
        <w:t xml:space="preserve"> </w:t>
      </w:r>
      <w:r w:rsidR="00521A2A" w:rsidRPr="00290B12">
        <w:rPr>
          <w:rFonts w:ascii="Times New Roman" w:hAnsi="Times New Roman" w:cs="Times New Roman"/>
          <w:sz w:val="24"/>
          <w:szCs w:val="24"/>
          <w:lang w:val="en-US"/>
        </w:rPr>
        <w:t xml:space="preserve">This has in part taken the form of providing new forms of </w:t>
      </w:r>
      <w:r w:rsidRPr="00290B12">
        <w:rPr>
          <w:rFonts w:ascii="Times New Roman" w:hAnsi="Times New Roman" w:cs="Times New Roman"/>
          <w:sz w:val="24"/>
          <w:szCs w:val="24"/>
          <w:lang w:val="en-US"/>
        </w:rPr>
        <w:t xml:space="preserve">governance through, for example, the Asian Infrastructure Investment Bank, and the </w:t>
      </w:r>
      <w:r w:rsidRPr="00290B12">
        <w:rPr>
          <w:rFonts w:ascii="Times New Roman" w:hAnsi="Times New Roman" w:cs="Times New Roman"/>
          <w:sz w:val="24"/>
          <w:szCs w:val="24"/>
          <w:lang w:val="en-US"/>
        </w:rPr>
        <w:lastRenderedPageBreak/>
        <w:t xml:space="preserve">BRICS New Development Bank. While it is too soon to know yet exactly how </w:t>
      </w:r>
      <w:r w:rsidRPr="00290B12">
        <w:rPr>
          <w:rFonts w:ascii="Times New Roman" w:hAnsi="Times New Roman" w:cs="Times New Roman"/>
          <w:sz w:val="24"/>
          <w:szCs w:val="24"/>
          <w:lang w:eastAsia="en-US"/>
        </w:rPr>
        <w:t xml:space="preserve">The Silk Road Economic Belt and the 21st-century Maritime Silk Road initiatives will pan out, they </w:t>
      </w:r>
      <w:r w:rsidR="007F5099" w:rsidRPr="00290B12">
        <w:rPr>
          <w:rFonts w:ascii="Times New Roman" w:hAnsi="Times New Roman" w:cs="Times New Roman"/>
          <w:sz w:val="24"/>
          <w:szCs w:val="24"/>
          <w:lang w:eastAsia="en-US"/>
        </w:rPr>
        <w:t xml:space="preserve">are widely seen within China as manifestations of a new proactive China seeking to establish itself as a major global actor. </w:t>
      </w:r>
    </w:p>
    <w:p w14:paraId="74CA199B" w14:textId="28638E00" w:rsidR="007105B7" w:rsidRDefault="007F5099" w:rsidP="006D70FC">
      <w:pPr>
        <w:ind w:firstLine="720"/>
        <w:jc w:val="both"/>
        <w:rPr>
          <w:rFonts w:ascii="Times New Roman" w:hAnsi="Times New Roman" w:cs="Times New Roman"/>
          <w:sz w:val="24"/>
          <w:szCs w:val="24"/>
        </w:rPr>
      </w:pPr>
      <w:r w:rsidRPr="00290B12">
        <w:rPr>
          <w:rFonts w:ascii="Times New Roman" w:hAnsi="Times New Roman" w:cs="Times New Roman"/>
          <w:sz w:val="24"/>
          <w:szCs w:val="24"/>
          <w:lang w:eastAsia="en-US"/>
        </w:rPr>
        <w:t xml:space="preserve">This proactivity is also seen in the </w:t>
      </w:r>
      <w:r w:rsidR="00521A2A" w:rsidRPr="00290B12">
        <w:rPr>
          <w:rFonts w:ascii="Times New Roman" w:hAnsi="Times New Roman" w:cs="Times New Roman"/>
          <w:sz w:val="24"/>
          <w:szCs w:val="24"/>
          <w:lang w:val="en-US"/>
        </w:rPr>
        <w:t>establish</w:t>
      </w:r>
      <w:r w:rsidRPr="00290B12">
        <w:rPr>
          <w:rFonts w:ascii="Times New Roman" w:hAnsi="Times New Roman" w:cs="Times New Roman"/>
          <w:sz w:val="24"/>
          <w:szCs w:val="24"/>
          <w:lang w:val="en-US"/>
        </w:rPr>
        <w:t>ment of</w:t>
      </w:r>
      <w:r w:rsidR="00521A2A" w:rsidRPr="00290B12">
        <w:rPr>
          <w:rFonts w:ascii="Times New Roman" w:hAnsi="Times New Roman" w:cs="Times New Roman"/>
          <w:sz w:val="24"/>
          <w:szCs w:val="24"/>
          <w:lang w:val="en-US"/>
        </w:rPr>
        <w:t xml:space="preserve"> a wide range of different types of relationships with other states depending on the partners’ levels of development and/or alignment with China on major policy issue areas. </w:t>
      </w:r>
      <w:r w:rsidR="00BF20B0" w:rsidRPr="00290B12">
        <w:rPr>
          <w:rFonts w:ascii="Times New Roman" w:hAnsi="Times New Roman" w:cs="Times New Roman"/>
          <w:sz w:val="24"/>
          <w:szCs w:val="24"/>
          <w:lang w:val="en-US"/>
        </w:rPr>
        <w:t xml:space="preserve">The aim is to establish a network of global hub-and-spoke partnerships with China at the centre. </w:t>
      </w:r>
      <w:r w:rsidR="00521A2A" w:rsidRPr="00290B12">
        <w:rPr>
          <w:rFonts w:ascii="Times New Roman" w:hAnsi="Times New Roman" w:cs="Times New Roman"/>
          <w:sz w:val="24"/>
          <w:szCs w:val="24"/>
        </w:rPr>
        <w:t xml:space="preserve">Here we can point to </w:t>
      </w:r>
      <w:r w:rsidR="00BF20B0" w:rsidRPr="00290B12">
        <w:rPr>
          <w:rFonts w:ascii="Times New Roman" w:hAnsi="Times New Roman" w:cs="Times New Roman"/>
          <w:sz w:val="24"/>
          <w:szCs w:val="24"/>
        </w:rPr>
        <w:t xml:space="preserve">the example of </w:t>
      </w:r>
      <w:r w:rsidR="00521A2A" w:rsidRPr="00290B12">
        <w:rPr>
          <w:rFonts w:ascii="Times New Roman" w:hAnsi="Times New Roman" w:cs="Times New Roman"/>
          <w:sz w:val="24"/>
          <w:szCs w:val="24"/>
        </w:rPr>
        <w:t>a partnership based on a shared dissatisfaction with reform of global govern</w:t>
      </w:r>
      <w:r w:rsidR="00BF20B0" w:rsidRPr="00290B12">
        <w:rPr>
          <w:rFonts w:ascii="Times New Roman" w:hAnsi="Times New Roman" w:cs="Times New Roman"/>
          <w:sz w:val="24"/>
          <w:szCs w:val="24"/>
        </w:rPr>
        <w:t>ance with the rest of the BRICs. At the same time China has developed</w:t>
      </w:r>
      <w:r w:rsidR="00521A2A" w:rsidRPr="00290B12">
        <w:rPr>
          <w:rFonts w:ascii="Times New Roman" w:hAnsi="Times New Roman" w:cs="Times New Roman"/>
          <w:sz w:val="24"/>
          <w:szCs w:val="24"/>
        </w:rPr>
        <w:t xml:space="preserve"> a more paternalistic (shared) development partnership with African states </w:t>
      </w:r>
      <w:r w:rsidR="00BF20B0" w:rsidRPr="00290B12">
        <w:rPr>
          <w:rFonts w:ascii="Times New Roman" w:hAnsi="Times New Roman" w:cs="Times New Roman"/>
          <w:sz w:val="24"/>
          <w:szCs w:val="24"/>
        </w:rPr>
        <w:t xml:space="preserve">as epitomised by the Forum on China Africa Cooperation. And in China’s own neighbourhood, it has built a </w:t>
      </w:r>
      <w:r w:rsidR="00521A2A" w:rsidRPr="00290B12">
        <w:rPr>
          <w:rFonts w:ascii="Times New Roman" w:hAnsi="Times New Roman" w:cs="Times New Roman"/>
          <w:sz w:val="24"/>
          <w:szCs w:val="24"/>
        </w:rPr>
        <w:t>separate partnership built on shared trade a</w:t>
      </w:r>
      <w:r w:rsidR="00BF20B0" w:rsidRPr="00290B12">
        <w:rPr>
          <w:rFonts w:ascii="Times New Roman" w:hAnsi="Times New Roman" w:cs="Times New Roman"/>
          <w:sz w:val="24"/>
          <w:szCs w:val="24"/>
        </w:rPr>
        <w:t xml:space="preserve">nd financial futures with </w:t>
      </w:r>
      <w:r w:rsidR="00D20C0D" w:rsidRPr="00290B12">
        <w:rPr>
          <w:rFonts w:ascii="Times New Roman" w:hAnsi="Times New Roman" w:cs="Times New Roman"/>
          <w:sz w:val="24"/>
          <w:szCs w:val="24"/>
        </w:rPr>
        <w:t>Southeast</w:t>
      </w:r>
      <w:r w:rsidR="00BF20B0" w:rsidRPr="00290B12">
        <w:rPr>
          <w:rFonts w:ascii="Times New Roman" w:hAnsi="Times New Roman" w:cs="Times New Roman"/>
          <w:sz w:val="24"/>
          <w:szCs w:val="24"/>
        </w:rPr>
        <w:t xml:space="preserve"> Asian states (and ASEAN as an organisation), and another set of relationships with neighbours to the north and northwest through the Shanghai Cooperation Organisation. </w:t>
      </w:r>
      <w:r w:rsidR="00BE0BC5" w:rsidRPr="00290B12">
        <w:rPr>
          <w:rFonts w:ascii="Times New Roman" w:hAnsi="Times New Roman" w:cs="Times New Roman"/>
          <w:sz w:val="24"/>
          <w:szCs w:val="24"/>
        </w:rPr>
        <w:t>It also entails building different sorts of relationships with (other) great powers - a</w:t>
      </w:r>
      <w:r w:rsidR="00521A2A" w:rsidRPr="00290B12">
        <w:rPr>
          <w:rFonts w:ascii="Times New Roman" w:hAnsi="Times New Roman" w:cs="Times New Roman"/>
          <w:sz w:val="24"/>
          <w:szCs w:val="24"/>
        </w:rPr>
        <w:t xml:space="preserve">nd this, of course is where the new type of great power relations comes back to the centre of attention. </w:t>
      </w:r>
    </w:p>
    <w:p w14:paraId="6ED8667B" w14:textId="77777777" w:rsidR="008B31A3" w:rsidRPr="00290B12" w:rsidRDefault="008B31A3" w:rsidP="006D70FC">
      <w:pPr>
        <w:ind w:firstLine="720"/>
        <w:jc w:val="both"/>
        <w:rPr>
          <w:rFonts w:ascii="Times New Roman" w:hAnsi="Times New Roman" w:cs="Times New Roman"/>
          <w:sz w:val="24"/>
          <w:szCs w:val="24"/>
        </w:rPr>
      </w:pPr>
    </w:p>
    <w:p w14:paraId="7BFD17B5" w14:textId="5218C7E4" w:rsidR="00607414" w:rsidRPr="00290B12" w:rsidRDefault="00BE0BC5" w:rsidP="00BE0BC5">
      <w:pPr>
        <w:spacing w:line="240" w:lineRule="auto"/>
        <w:jc w:val="both"/>
        <w:rPr>
          <w:rFonts w:ascii="Times New Roman" w:hAnsi="Times New Roman" w:cs="Times New Roman"/>
          <w:b/>
          <w:sz w:val="24"/>
          <w:szCs w:val="24"/>
        </w:rPr>
      </w:pPr>
      <w:r w:rsidRPr="00290B12">
        <w:rPr>
          <w:rFonts w:ascii="Times New Roman" w:hAnsi="Times New Roman" w:cs="Times New Roman"/>
          <w:b/>
          <w:sz w:val="24"/>
          <w:szCs w:val="24"/>
        </w:rPr>
        <w:t>Methods</w:t>
      </w:r>
    </w:p>
    <w:p w14:paraId="6A335284" w14:textId="398B3BF5" w:rsidR="00045CB9" w:rsidRPr="00290B12" w:rsidRDefault="0058241D" w:rsidP="00110530">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In order to study the Chinese discourse of new type of great power relations, we </w:t>
      </w:r>
      <w:r w:rsidR="001D0867" w:rsidRPr="00290B12">
        <w:rPr>
          <w:rFonts w:ascii="Times New Roman" w:hAnsi="Times New Roman" w:cs="Times New Roman"/>
          <w:sz w:val="24"/>
          <w:szCs w:val="24"/>
        </w:rPr>
        <w:t>used the term “new type of great power relations” (</w:t>
      </w:r>
      <w:r w:rsidR="00BE0BC5" w:rsidRPr="00290B12">
        <w:rPr>
          <w:rFonts w:ascii="Times New Roman" w:hAnsi="Times New Roman" w:cs="Times New Roman"/>
          <w:sz w:val="24"/>
          <w:szCs w:val="24"/>
        </w:rPr>
        <w:t xml:space="preserve">xinxing daguo guanxi </w:t>
      </w:r>
      <w:r w:rsidR="001D0867" w:rsidRPr="00290B12">
        <w:rPr>
          <w:rFonts w:ascii="Times New Roman" w:hAnsi="Times New Roman" w:cs="Times New Roman"/>
          <w:sz w:val="24"/>
          <w:szCs w:val="24"/>
        </w:rPr>
        <w:t xml:space="preserve">or </w:t>
      </w:r>
      <w:r w:rsidR="00BE0BC5" w:rsidRPr="00290B12">
        <w:rPr>
          <w:rFonts w:ascii="Times New Roman" w:hAnsi="Times New Roman" w:cs="Times New Roman"/>
          <w:sz w:val="24"/>
          <w:szCs w:val="24"/>
        </w:rPr>
        <w:t>xinxing de daguo guanxi</w:t>
      </w:r>
      <w:r w:rsidR="001D0867" w:rsidRPr="00290B12">
        <w:rPr>
          <w:rFonts w:ascii="Times New Roman" w:hAnsi="Times New Roman" w:cs="Times New Roman"/>
          <w:sz w:val="24"/>
          <w:szCs w:val="24"/>
        </w:rPr>
        <w:t xml:space="preserve">) to search Chinese academic articles from China’s largest journal database, China National Knowledge Infrastructure. </w:t>
      </w:r>
      <w:r w:rsidR="00BC2814" w:rsidRPr="00290B12">
        <w:rPr>
          <w:rFonts w:ascii="Times New Roman" w:hAnsi="Times New Roman" w:cs="Times New Roman"/>
          <w:sz w:val="24"/>
          <w:szCs w:val="24"/>
        </w:rPr>
        <w:t xml:space="preserve">This helped us to </w:t>
      </w:r>
      <w:r w:rsidR="00012FB0" w:rsidRPr="00290B12">
        <w:rPr>
          <w:rFonts w:ascii="Times New Roman" w:hAnsi="Times New Roman" w:cs="Times New Roman"/>
          <w:sz w:val="24"/>
          <w:szCs w:val="24"/>
        </w:rPr>
        <w:t>identify</w:t>
      </w:r>
      <w:r w:rsidR="000D768D"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141 articles with </w:t>
      </w:r>
      <w:r w:rsidR="000D768D" w:rsidRPr="00290B12">
        <w:rPr>
          <w:rFonts w:ascii="Times New Roman" w:hAnsi="Times New Roman" w:cs="Times New Roman"/>
          <w:sz w:val="24"/>
          <w:szCs w:val="24"/>
        </w:rPr>
        <w:t xml:space="preserve">the term in the title. </w:t>
      </w:r>
      <w:r w:rsidR="008A26F5" w:rsidRPr="00290B12">
        <w:rPr>
          <w:rFonts w:ascii="Times New Roman" w:hAnsi="Times New Roman" w:cs="Times New Roman"/>
          <w:sz w:val="24"/>
          <w:szCs w:val="24"/>
        </w:rPr>
        <w:t>W</w:t>
      </w:r>
      <w:r w:rsidRPr="00290B12">
        <w:rPr>
          <w:rFonts w:ascii="Times New Roman" w:hAnsi="Times New Roman" w:cs="Times New Roman"/>
          <w:sz w:val="24"/>
          <w:szCs w:val="24"/>
        </w:rPr>
        <w:t xml:space="preserve">e </w:t>
      </w:r>
      <w:r w:rsidR="008A26F5" w:rsidRPr="00290B12">
        <w:rPr>
          <w:rFonts w:ascii="Times New Roman" w:hAnsi="Times New Roman" w:cs="Times New Roman"/>
          <w:sz w:val="24"/>
          <w:szCs w:val="24"/>
        </w:rPr>
        <w:t xml:space="preserve">then </w:t>
      </w:r>
      <w:r w:rsidR="00C55293" w:rsidRPr="00290B12">
        <w:rPr>
          <w:rFonts w:ascii="Times New Roman" w:hAnsi="Times New Roman" w:cs="Times New Roman"/>
          <w:sz w:val="24"/>
          <w:szCs w:val="24"/>
        </w:rPr>
        <w:t>developed a code manual in order to best undertake content analyses of these articles.</w:t>
      </w:r>
      <w:r w:rsidRPr="00290B12">
        <w:rPr>
          <w:rFonts w:ascii="Times New Roman" w:hAnsi="Times New Roman" w:cs="Times New Roman"/>
          <w:sz w:val="24"/>
          <w:szCs w:val="24"/>
        </w:rPr>
        <w:t xml:space="preserve"> </w:t>
      </w:r>
      <w:r w:rsidR="004C7CB5" w:rsidRPr="00290B12">
        <w:rPr>
          <w:rFonts w:ascii="Times New Roman" w:hAnsi="Times New Roman" w:cs="Times New Roman"/>
          <w:sz w:val="24"/>
          <w:szCs w:val="24"/>
        </w:rPr>
        <w:t xml:space="preserve">We divided our data analysis into two: “new type of relations” and “great power”. </w:t>
      </w:r>
      <w:r w:rsidR="00177E31" w:rsidRPr="00290B12">
        <w:rPr>
          <w:rFonts w:ascii="Times New Roman" w:hAnsi="Times New Roman" w:cs="Times New Roman"/>
          <w:sz w:val="24"/>
          <w:szCs w:val="24"/>
        </w:rPr>
        <w:t xml:space="preserve">This article will focus on the “great power” dimension </w:t>
      </w:r>
      <w:r w:rsidR="00B80FF3">
        <w:rPr>
          <w:rFonts w:ascii="Times New Roman" w:hAnsi="Times New Roman" w:cs="Times New Roman"/>
          <w:sz w:val="24"/>
          <w:szCs w:val="24"/>
        </w:rPr>
        <w:t>– it builds on</w:t>
      </w:r>
      <w:r w:rsidR="00177E31" w:rsidRPr="00290B12">
        <w:rPr>
          <w:rFonts w:ascii="Times New Roman" w:hAnsi="Times New Roman" w:cs="Times New Roman"/>
          <w:sz w:val="24"/>
          <w:szCs w:val="24"/>
        </w:rPr>
        <w:t xml:space="preserve"> a previous paper </w:t>
      </w:r>
      <w:r w:rsidR="00B80FF3">
        <w:rPr>
          <w:rFonts w:ascii="Times New Roman" w:hAnsi="Times New Roman" w:cs="Times New Roman"/>
          <w:sz w:val="24"/>
          <w:szCs w:val="24"/>
        </w:rPr>
        <w:t xml:space="preserve">that </w:t>
      </w:r>
      <w:r w:rsidR="00177E31" w:rsidRPr="00290B12">
        <w:rPr>
          <w:rFonts w:ascii="Times New Roman" w:hAnsi="Times New Roman" w:cs="Times New Roman"/>
          <w:sz w:val="24"/>
          <w:szCs w:val="24"/>
        </w:rPr>
        <w:t xml:space="preserve">has considered the </w:t>
      </w:r>
      <w:r w:rsidR="004C7CB5" w:rsidRPr="00290B12">
        <w:rPr>
          <w:rFonts w:ascii="Times New Roman" w:hAnsi="Times New Roman" w:cs="Times New Roman"/>
          <w:sz w:val="24"/>
          <w:szCs w:val="24"/>
        </w:rPr>
        <w:t>“new type of relations”.</w:t>
      </w:r>
      <w:r w:rsidR="00813E4E" w:rsidRPr="00813E4E">
        <w:rPr>
          <w:rStyle w:val="FootnoteReference"/>
          <w:rFonts w:ascii="Times New Roman" w:hAnsi="Times New Roman" w:cs="Times New Roman"/>
          <w:sz w:val="24"/>
          <w:szCs w:val="24"/>
        </w:rPr>
        <w:t xml:space="preserve"> </w:t>
      </w:r>
      <w:r w:rsidR="00813E4E">
        <w:rPr>
          <w:rStyle w:val="FootnoteReference"/>
          <w:rFonts w:ascii="Times New Roman" w:hAnsi="Times New Roman" w:cs="Times New Roman"/>
          <w:sz w:val="24"/>
          <w:szCs w:val="24"/>
        </w:rPr>
        <w:footnoteReference w:id="16"/>
      </w:r>
      <w:r w:rsidR="00813E4E">
        <w:rPr>
          <w:rFonts w:ascii="Times New Roman" w:hAnsi="Times New Roman" w:cs="Times New Roman"/>
          <w:sz w:val="24"/>
          <w:szCs w:val="24"/>
        </w:rPr>
        <w:t xml:space="preserve"> </w:t>
      </w:r>
      <w:r w:rsidRPr="00290B12">
        <w:rPr>
          <w:rFonts w:ascii="Times New Roman" w:hAnsi="Times New Roman" w:cs="Times New Roman"/>
          <w:sz w:val="24"/>
          <w:szCs w:val="24"/>
        </w:rPr>
        <w:t xml:space="preserve">In order to </w:t>
      </w:r>
      <w:r w:rsidR="00AE623B" w:rsidRPr="00290B12">
        <w:rPr>
          <w:rFonts w:ascii="Times New Roman" w:hAnsi="Times New Roman" w:cs="Times New Roman"/>
          <w:sz w:val="24"/>
          <w:szCs w:val="24"/>
        </w:rPr>
        <w:t>validate and contextualise our</w:t>
      </w:r>
      <w:r w:rsidRPr="00290B12">
        <w:rPr>
          <w:rFonts w:ascii="Times New Roman" w:hAnsi="Times New Roman" w:cs="Times New Roman"/>
          <w:sz w:val="24"/>
          <w:szCs w:val="24"/>
        </w:rPr>
        <w:t xml:space="preserve"> findings, we conducted </w:t>
      </w:r>
      <w:r w:rsidR="00177E31" w:rsidRPr="00290B12">
        <w:rPr>
          <w:rFonts w:ascii="Times New Roman" w:hAnsi="Times New Roman" w:cs="Times New Roman"/>
          <w:sz w:val="24"/>
          <w:szCs w:val="24"/>
        </w:rPr>
        <w:t xml:space="preserve">two sets of </w:t>
      </w:r>
      <w:r w:rsidRPr="00290B12">
        <w:rPr>
          <w:rFonts w:ascii="Times New Roman" w:hAnsi="Times New Roman" w:cs="Times New Roman"/>
          <w:sz w:val="24"/>
          <w:szCs w:val="24"/>
        </w:rPr>
        <w:t xml:space="preserve">interviews </w:t>
      </w:r>
      <w:r w:rsidR="00177E31" w:rsidRPr="00290B12">
        <w:rPr>
          <w:rFonts w:ascii="Times New Roman" w:hAnsi="Times New Roman" w:cs="Times New Roman"/>
          <w:sz w:val="24"/>
          <w:szCs w:val="24"/>
        </w:rPr>
        <w:t xml:space="preserve">with </w:t>
      </w:r>
      <w:r w:rsidR="00EE1902" w:rsidRPr="00290B12">
        <w:rPr>
          <w:rFonts w:ascii="Times New Roman" w:hAnsi="Times New Roman" w:cs="Times New Roman"/>
          <w:sz w:val="24"/>
          <w:szCs w:val="24"/>
        </w:rPr>
        <w:t xml:space="preserve">representative academics </w:t>
      </w:r>
      <w:r w:rsidRPr="00290B12">
        <w:rPr>
          <w:rFonts w:ascii="Times New Roman" w:hAnsi="Times New Roman" w:cs="Times New Roman"/>
          <w:sz w:val="24"/>
          <w:szCs w:val="24"/>
        </w:rPr>
        <w:t xml:space="preserve">in Beijing in April </w:t>
      </w:r>
      <w:r w:rsidR="00EE1902" w:rsidRPr="00290B12">
        <w:rPr>
          <w:rFonts w:ascii="Times New Roman" w:hAnsi="Times New Roman" w:cs="Times New Roman"/>
          <w:sz w:val="24"/>
          <w:szCs w:val="24"/>
        </w:rPr>
        <w:t xml:space="preserve">and June </w:t>
      </w:r>
      <w:r w:rsidRPr="00290B12">
        <w:rPr>
          <w:rFonts w:ascii="Times New Roman" w:hAnsi="Times New Roman" w:cs="Times New Roman"/>
          <w:sz w:val="24"/>
          <w:szCs w:val="24"/>
        </w:rPr>
        <w:t>2015</w:t>
      </w:r>
      <w:r w:rsidR="00AB502C" w:rsidRPr="00290B12">
        <w:rPr>
          <w:rFonts w:ascii="Times New Roman" w:hAnsi="Times New Roman" w:cs="Times New Roman"/>
          <w:sz w:val="24"/>
          <w:szCs w:val="24"/>
        </w:rPr>
        <w:t xml:space="preserve">, with final adjustments made after </w:t>
      </w:r>
      <w:r w:rsidR="00EA1FE9">
        <w:rPr>
          <w:rFonts w:ascii="Times New Roman" w:hAnsi="Times New Roman" w:cs="Times New Roman"/>
          <w:sz w:val="24"/>
          <w:szCs w:val="24"/>
        </w:rPr>
        <w:t>further discussions with</w:t>
      </w:r>
      <w:r w:rsidR="00AB502C" w:rsidRPr="00290B12">
        <w:rPr>
          <w:rFonts w:ascii="Times New Roman" w:hAnsi="Times New Roman" w:cs="Times New Roman"/>
          <w:sz w:val="24"/>
          <w:szCs w:val="24"/>
        </w:rPr>
        <w:t xml:space="preserve"> Chinese academics at the Beijing Forum in November 2015</w:t>
      </w:r>
      <w:r w:rsidRPr="00290B12">
        <w:rPr>
          <w:rFonts w:ascii="Times New Roman" w:hAnsi="Times New Roman" w:cs="Times New Roman"/>
          <w:sz w:val="24"/>
          <w:szCs w:val="24"/>
        </w:rPr>
        <w:t xml:space="preserve">. All data including our coding manual, codebook, online-appendix and other replication materials are available </w:t>
      </w:r>
      <w:r w:rsidR="00EE1902" w:rsidRPr="00290B12">
        <w:rPr>
          <w:rFonts w:ascii="Times New Roman" w:hAnsi="Times New Roman" w:cs="Times New Roman"/>
          <w:sz w:val="24"/>
          <w:szCs w:val="24"/>
        </w:rPr>
        <w:t xml:space="preserve">online </w:t>
      </w:r>
      <w:r w:rsidRPr="00290B12">
        <w:rPr>
          <w:rFonts w:ascii="Times New Roman" w:hAnsi="Times New Roman" w:cs="Times New Roman"/>
          <w:sz w:val="24"/>
          <w:szCs w:val="24"/>
        </w:rPr>
        <w:t>from our research page.</w:t>
      </w:r>
      <w:r w:rsidRPr="00290B12">
        <w:rPr>
          <w:rStyle w:val="FootnoteReference"/>
          <w:rFonts w:ascii="Times New Roman" w:eastAsia="SimSun" w:hAnsi="Times New Roman" w:cs="Times New Roman"/>
          <w:bCs/>
          <w:sz w:val="24"/>
          <w:szCs w:val="24"/>
        </w:rPr>
        <w:footnoteReference w:id="17"/>
      </w:r>
      <w:r w:rsidRPr="00290B12">
        <w:rPr>
          <w:rFonts w:ascii="Times New Roman" w:hAnsi="Times New Roman" w:cs="Times New Roman"/>
          <w:sz w:val="24"/>
          <w:szCs w:val="24"/>
        </w:rPr>
        <w:t xml:space="preserve">   </w:t>
      </w:r>
    </w:p>
    <w:p w14:paraId="1D2965B3" w14:textId="00784253" w:rsidR="00CF304D" w:rsidRPr="00290B12" w:rsidRDefault="004854B8" w:rsidP="00B413F7">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This </w:t>
      </w:r>
      <w:r w:rsidR="006606F5" w:rsidRPr="006606F5">
        <w:rPr>
          <w:rFonts w:ascii="Times New Roman" w:hAnsi="Times New Roman" w:cs="Times New Roman"/>
          <w:sz w:val="24"/>
          <w:szCs w:val="24"/>
        </w:rPr>
        <w:t xml:space="preserve">methodological approach </w:t>
      </w:r>
      <w:r w:rsidRPr="00290B12">
        <w:rPr>
          <w:rFonts w:ascii="Times New Roman" w:hAnsi="Times New Roman" w:cs="Times New Roman"/>
          <w:sz w:val="24"/>
          <w:szCs w:val="24"/>
        </w:rPr>
        <w:t>allows us to cover a wide range of material</w:t>
      </w:r>
      <w:r w:rsidR="00110530">
        <w:rPr>
          <w:rFonts w:ascii="Times New Roman" w:hAnsi="Times New Roman" w:cs="Times New Roman"/>
          <w:sz w:val="24"/>
          <w:szCs w:val="24"/>
        </w:rPr>
        <w:t>, which contrasts with studies that instead choose to focus on the arguments of a small selected number of key partic</w:t>
      </w:r>
      <w:r w:rsidR="006D70FC">
        <w:rPr>
          <w:rFonts w:ascii="Times New Roman" w:hAnsi="Times New Roman" w:cs="Times New Roman"/>
          <w:sz w:val="24"/>
          <w:szCs w:val="24"/>
        </w:rPr>
        <w:t>ipants in the debate</w:t>
      </w:r>
      <w:r w:rsidR="007F1F8F">
        <w:rPr>
          <w:rFonts w:ascii="Times New Roman" w:hAnsi="Times New Roman" w:cs="Times New Roman"/>
          <w:sz w:val="24"/>
          <w:szCs w:val="24"/>
        </w:rPr>
        <w:t>.</w:t>
      </w:r>
      <w:r w:rsidR="00110530" w:rsidRPr="00110530">
        <w:rPr>
          <w:rStyle w:val="FootnoteReference"/>
          <w:rFonts w:ascii="Times New Roman" w:hAnsi="Times New Roman" w:cs="Times New Roman"/>
          <w:sz w:val="24"/>
          <w:szCs w:val="24"/>
        </w:rPr>
        <w:footnoteReference w:id="18"/>
      </w:r>
      <w:r w:rsidR="007F1F8F">
        <w:rPr>
          <w:rFonts w:ascii="Times New Roman" w:hAnsi="Times New Roman" w:cs="Times New Roman"/>
          <w:sz w:val="24"/>
          <w:szCs w:val="24"/>
        </w:rPr>
        <w:t xml:space="preserve"> </w:t>
      </w:r>
      <w:r w:rsidR="00123739">
        <w:rPr>
          <w:rFonts w:ascii="Times New Roman" w:hAnsi="Times New Roman" w:cs="Times New Roman"/>
          <w:sz w:val="24"/>
          <w:szCs w:val="24"/>
        </w:rPr>
        <w:t>Its</w:t>
      </w:r>
      <w:r w:rsidR="00110530">
        <w:rPr>
          <w:rFonts w:ascii="Times New Roman" w:hAnsi="Times New Roman" w:cs="Times New Roman"/>
          <w:sz w:val="24"/>
          <w:szCs w:val="24"/>
        </w:rPr>
        <w:t xml:space="preserve"> main advantage over this more selective method is to provide a</w:t>
      </w:r>
      <w:r w:rsidR="00110530" w:rsidRPr="00290B12">
        <w:rPr>
          <w:rFonts w:ascii="Times New Roman" w:hAnsi="Times New Roman" w:cs="Times New Roman"/>
          <w:sz w:val="24"/>
          <w:szCs w:val="24"/>
        </w:rPr>
        <w:t xml:space="preserve"> comprehensive overvie</w:t>
      </w:r>
      <w:r w:rsidR="00110530">
        <w:rPr>
          <w:rFonts w:ascii="Times New Roman" w:hAnsi="Times New Roman" w:cs="Times New Roman"/>
          <w:sz w:val="24"/>
          <w:szCs w:val="24"/>
        </w:rPr>
        <w:t>w of the breadth of the debate</w:t>
      </w:r>
      <w:r w:rsidR="0098287F">
        <w:rPr>
          <w:rFonts w:ascii="Times New Roman" w:hAnsi="Times New Roman" w:cs="Times New Roman"/>
          <w:sz w:val="24"/>
          <w:szCs w:val="24"/>
        </w:rPr>
        <w:t xml:space="preserve"> in general and take the temperature of the </w:t>
      </w:r>
      <w:r w:rsidR="006D70FC">
        <w:rPr>
          <w:rFonts w:ascii="Times New Roman" w:hAnsi="Times New Roman" w:cs="Times New Roman"/>
          <w:sz w:val="24"/>
          <w:szCs w:val="24"/>
        </w:rPr>
        <w:t xml:space="preserve">national debate as a whole, including the voices of those not often heard in analyses of Chinese debates. </w:t>
      </w:r>
      <w:r w:rsidRPr="00290B12">
        <w:rPr>
          <w:rFonts w:ascii="Times New Roman" w:hAnsi="Times New Roman" w:cs="Times New Roman"/>
          <w:sz w:val="24"/>
          <w:szCs w:val="24"/>
        </w:rPr>
        <w:t xml:space="preserve">What it doesn't allow for very easily is to consider which voices are more authoritative and influential – both in the debate itself and in translating the academic </w:t>
      </w:r>
      <w:r w:rsidRPr="00290B12">
        <w:rPr>
          <w:rFonts w:ascii="Times New Roman" w:hAnsi="Times New Roman" w:cs="Times New Roman"/>
          <w:sz w:val="24"/>
          <w:szCs w:val="24"/>
        </w:rPr>
        <w:lastRenderedPageBreak/>
        <w:t xml:space="preserve">debates into </w:t>
      </w:r>
      <w:r w:rsidR="0042125C" w:rsidRPr="00290B12">
        <w:rPr>
          <w:rFonts w:ascii="Times New Roman" w:hAnsi="Times New Roman" w:cs="Times New Roman"/>
          <w:sz w:val="24"/>
          <w:szCs w:val="24"/>
        </w:rPr>
        <w:t xml:space="preserve">actual policy. In terms of the </w:t>
      </w:r>
      <w:r w:rsidR="00667653">
        <w:rPr>
          <w:rFonts w:ascii="Times New Roman" w:hAnsi="Times New Roman" w:cs="Times New Roman"/>
          <w:sz w:val="24"/>
          <w:szCs w:val="24"/>
        </w:rPr>
        <w:t xml:space="preserve">quantitative </w:t>
      </w:r>
      <w:r w:rsidR="0042125C" w:rsidRPr="00290B12">
        <w:rPr>
          <w:rFonts w:ascii="Times New Roman" w:hAnsi="Times New Roman" w:cs="Times New Roman"/>
          <w:sz w:val="24"/>
          <w:szCs w:val="24"/>
        </w:rPr>
        <w:t xml:space="preserve">analysis in the paper, this approach is rather “democratic” as it treats all publications equally irrespective of the weight and importance of either the journal or the author. To adjust for this, our analysis is supported by examples of representative positions and understandings, </w:t>
      </w:r>
      <w:r w:rsidR="00CF304D" w:rsidRPr="00290B12">
        <w:rPr>
          <w:rFonts w:ascii="Times New Roman" w:hAnsi="Times New Roman" w:cs="Times New Roman"/>
          <w:sz w:val="24"/>
          <w:szCs w:val="24"/>
        </w:rPr>
        <w:t xml:space="preserve">which draw wherever possible from those writings identified as the most significant by colleagues in China. </w:t>
      </w:r>
    </w:p>
    <w:p w14:paraId="790F5414" w14:textId="577F4D91" w:rsidR="00B413F7" w:rsidRPr="00A75E84" w:rsidRDefault="006303E9" w:rsidP="00B413F7">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China’s call for new type of great power relations </w:t>
      </w:r>
      <w:r w:rsidR="009129AE" w:rsidRPr="00290B12">
        <w:rPr>
          <w:rFonts w:ascii="Times New Roman" w:hAnsi="Times New Roman" w:cs="Times New Roman"/>
          <w:sz w:val="24"/>
          <w:szCs w:val="24"/>
        </w:rPr>
        <w:t xml:space="preserve">has </w:t>
      </w:r>
      <w:r w:rsidRPr="00290B12">
        <w:rPr>
          <w:rFonts w:ascii="Times New Roman" w:hAnsi="Times New Roman" w:cs="Times New Roman"/>
          <w:sz w:val="24"/>
          <w:szCs w:val="24"/>
        </w:rPr>
        <w:t>a</w:t>
      </w:r>
      <w:r w:rsidR="00EE6348" w:rsidRPr="00290B12">
        <w:rPr>
          <w:rFonts w:ascii="Times New Roman" w:hAnsi="Times New Roman" w:cs="Times New Roman"/>
          <w:sz w:val="24"/>
          <w:szCs w:val="24"/>
        </w:rPr>
        <w:t>n important</w:t>
      </w:r>
      <w:r w:rsidRPr="00290B12">
        <w:rPr>
          <w:rFonts w:ascii="Times New Roman" w:hAnsi="Times New Roman" w:cs="Times New Roman"/>
          <w:sz w:val="24"/>
          <w:szCs w:val="24"/>
        </w:rPr>
        <w:t xml:space="preserve"> theoretical context</w:t>
      </w:r>
      <w:r w:rsidR="00CF304D" w:rsidRPr="00290B12">
        <w:rPr>
          <w:rFonts w:ascii="Times New Roman" w:hAnsi="Times New Roman" w:cs="Times New Roman"/>
          <w:sz w:val="24"/>
          <w:szCs w:val="24"/>
        </w:rPr>
        <w:t xml:space="preserve">; </w:t>
      </w:r>
      <w:r w:rsidR="00EC497F" w:rsidRPr="00290B12">
        <w:rPr>
          <w:rFonts w:ascii="Times New Roman" w:hAnsi="Times New Roman" w:cs="Times New Roman"/>
          <w:sz w:val="24"/>
          <w:szCs w:val="24"/>
        </w:rPr>
        <w:t>or more</w:t>
      </w:r>
      <w:r w:rsidR="009129AE" w:rsidRPr="00290B12">
        <w:rPr>
          <w:rFonts w:ascii="Times New Roman" w:hAnsi="Times New Roman" w:cs="Times New Roman"/>
          <w:sz w:val="24"/>
          <w:szCs w:val="24"/>
        </w:rPr>
        <w:t xml:space="preserve"> correct</w:t>
      </w:r>
      <w:r w:rsidR="00EC497F" w:rsidRPr="00290B12">
        <w:rPr>
          <w:rFonts w:ascii="Times New Roman" w:hAnsi="Times New Roman" w:cs="Times New Roman"/>
          <w:sz w:val="24"/>
          <w:szCs w:val="24"/>
        </w:rPr>
        <w:t xml:space="preserve">ly, </w:t>
      </w:r>
      <w:r w:rsidR="009129AE" w:rsidRPr="00290B12">
        <w:rPr>
          <w:rFonts w:ascii="Times New Roman" w:hAnsi="Times New Roman" w:cs="Times New Roman"/>
          <w:sz w:val="24"/>
          <w:szCs w:val="24"/>
        </w:rPr>
        <w:t xml:space="preserve">two theoretical contexts. The first is ours as observers and analysts of Chinese debates, and shifting Chinese </w:t>
      </w:r>
      <w:r w:rsidR="00EC497F" w:rsidRPr="00290B12">
        <w:rPr>
          <w:rFonts w:ascii="Times New Roman" w:hAnsi="Times New Roman" w:cs="Times New Roman"/>
          <w:sz w:val="24"/>
          <w:szCs w:val="24"/>
        </w:rPr>
        <w:t>policy</w:t>
      </w:r>
      <w:r w:rsidR="009129AE" w:rsidRPr="00290B12">
        <w:rPr>
          <w:rFonts w:ascii="Times New Roman" w:hAnsi="Times New Roman" w:cs="Times New Roman"/>
          <w:sz w:val="24"/>
          <w:szCs w:val="24"/>
        </w:rPr>
        <w:t xml:space="preserve">. </w:t>
      </w:r>
      <w:r w:rsidR="008D31FE" w:rsidRPr="00290B12">
        <w:rPr>
          <w:rFonts w:ascii="Times New Roman" w:hAnsi="Times New Roman" w:cs="Times New Roman"/>
          <w:sz w:val="24"/>
          <w:szCs w:val="24"/>
        </w:rPr>
        <w:t xml:space="preserve">The second is the theoretical context of the debates </w:t>
      </w:r>
      <w:r w:rsidR="00EC497F" w:rsidRPr="00290B12">
        <w:rPr>
          <w:rFonts w:ascii="Times New Roman" w:hAnsi="Times New Roman" w:cs="Times New Roman"/>
          <w:sz w:val="24"/>
          <w:szCs w:val="24"/>
        </w:rPr>
        <w:t>with</w:t>
      </w:r>
      <w:r w:rsidR="008D31FE" w:rsidRPr="00290B12">
        <w:rPr>
          <w:rFonts w:ascii="Times New Roman" w:hAnsi="Times New Roman" w:cs="Times New Roman"/>
          <w:sz w:val="24"/>
          <w:szCs w:val="24"/>
        </w:rPr>
        <w:t xml:space="preserve">in China itself. And it is important </w:t>
      </w:r>
      <w:r w:rsidR="00EC497F" w:rsidRPr="00290B12">
        <w:rPr>
          <w:rFonts w:ascii="Times New Roman" w:hAnsi="Times New Roman" w:cs="Times New Roman"/>
          <w:sz w:val="24"/>
          <w:szCs w:val="24"/>
        </w:rPr>
        <w:t xml:space="preserve">in a paper like this </w:t>
      </w:r>
      <w:r w:rsidR="008D31FE" w:rsidRPr="00290B12">
        <w:rPr>
          <w:rFonts w:ascii="Times New Roman" w:hAnsi="Times New Roman" w:cs="Times New Roman"/>
          <w:sz w:val="24"/>
          <w:szCs w:val="24"/>
        </w:rPr>
        <w:t xml:space="preserve">to point out that </w:t>
      </w:r>
      <w:r w:rsidR="00EC497F" w:rsidRPr="00290B12">
        <w:rPr>
          <w:rFonts w:ascii="Times New Roman" w:hAnsi="Times New Roman" w:cs="Times New Roman"/>
          <w:sz w:val="24"/>
          <w:szCs w:val="24"/>
        </w:rPr>
        <w:t xml:space="preserve">the two are not the same. For example, many analysts have argued that realism remains the dominant theoretical approach used in Chinese international relations academia. But identifying a realist predilection does not mean that those analysts are themselves starting from the same realist position; indeed, as they are trying to identify different domestic discourses, it is rather likely that they start from alternative competing positions. </w:t>
      </w:r>
      <w:r w:rsidR="00FD6B9D" w:rsidRPr="00290B12">
        <w:rPr>
          <w:rFonts w:ascii="Times New Roman" w:hAnsi="Times New Roman" w:cs="Times New Roman"/>
          <w:sz w:val="24"/>
          <w:szCs w:val="24"/>
        </w:rPr>
        <w:t xml:space="preserve">In our case, as </w:t>
      </w:r>
      <w:r w:rsidR="009129AE" w:rsidRPr="00290B12">
        <w:rPr>
          <w:rFonts w:ascii="Times New Roman" w:hAnsi="Times New Roman" w:cs="Times New Roman"/>
          <w:sz w:val="24"/>
          <w:szCs w:val="24"/>
        </w:rPr>
        <w:t xml:space="preserve">we are interested in the way that </w:t>
      </w:r>
      <w:r w:rsidR="008D31FE" w:rsidRPr="00290B12">
        <w:rPr>
          <w:rFonts w:ascii="Times New Roman" w:hAnsi="Times New Roman" w:cs="Times New Roman"/>
          <w:sz w:val="24"/>
          <w:szCs w:val="24"/>
        </w:rPr>
        <w:t xml:space="preserve">different </w:t>
      </w:r>
      <w:r w:rsidR="009129AE" w:rsidRPr="00290B12">
        <w:rPr>
          <w:rFonts w:ascii="Times New Roman" w:hAnsi="Times New Roman" w:cs="Times New Roman"/>
          <w:sz w:val="24"/>
          <w:szCs w:val="24"/>
        </w:rPr>
        <w:t xml:space="preserve">identities </w:t>
      </w:r>
      <w:r w:rsidR="008D31FE" w:rsidRPr="00290B12">
        <w:rPr>
          <w:rFonts w:ascii="Times New Roman" w:hAnsi="Times New Roman" w:cs="Times New Roman"/>
          <w:sz w:val="24"/>
          <w:szCs w:val="24"/>
        </w:rPr>
        <w:t>co-exist, how they emerge evolve and change, and</w:t>
      </w:r>
      <w:r w:rsidR="009129AE" w:rsidRPr="00290B12">
        <w:rPr>
          <w:rFonts w:ascii="Times New Roman" w:hAnsi="Times New Roman" w:cs="Times New Roman"/>
          <w:sz w:val="24"/>
          <w:szCs w:val="24"/>
        </w:rPr>
        <w:t xml:space="preserve"> how these identities influence </w:t>
      </w:r>
      <w:r w:rsidR="008D31FE" w:rsidRPr="00290B12">
        <w:rPr>
          <w:rFonts w:ascii="Times New Roman" w:hAnsi="Times New Roman" w:cs="Times New Roman"/>
          <w:sz w:val="24"/>
          <w:szCs w:val="24"/>
        </w:rPr>
        <w:t>the</w:t>
      </w:r>
      <w:r w:rsidR="009129AE" w:rsidRPr="00290B12">
        <w:rPr>
          <w:rFonts w:ascii="Times New Roman" w:hAnsi="Times New Roman" w:cs="Times New Roman"/>
          <w:sz w:val="24"/>
          <w:szCs w:val="24"/>
        </w:rPr>
        <w:t xml:space="preserve"> policy</w:t>
      </w:r>
      <w:r w:rsidR="008D31FE" w:rsidRPr="00290B12">
        <w:rPr>
          <w:rFonts w:ascii="Times New Roman" w:hAnsi="Times New Roman" w:cs="Times New Roman"/>
          <w:sz w:val="24"/>
          <w:szCs w:val="24"/>
        </w:rPr>
        <w:t xml:space="preserve"> arena</w:t>
      </w:r>
      <w:r w:rsidR="009129AE" w:rsidRPr="00290B12">
        <w:rPr>
          <w:rFonts w:ascii="Times New Roman" w:hAnsi="Times New Roman" w:cs="Times New Roman"/>
          <w:sz w:val="24"/>
          <w:szCs w:val="24"/>
        </w:rPr>
        <w:t xml:space="preserve">, then </w:t>
      </w:r>
      <w:r w:rsidR="008D31FE" w:rsidRPr="00290B12">
        <w:rPr>
          <w:rFonts w:ascii="Times New Roman" w:hAnsi="Times New Roman" w:cs="Times New Roman"/>
          <w:sz w:val="24"/>
          <w:szCs w:val="24"/>
        </w:rPr>
        <w:t xml:space="preserve">it goes without saying that we </w:t>
      </w:r>
      <w:r w:rsidR="009129AE" w:rsidRPr="00290B12">
        <w:rPr>
          <w:rFonts w:ascii="Times New Roman" w:hAnsi="Times New Roman" w:cs="Times New Roman"/>
          <w:sz w:val="24"/>
          <w:szCs w:val="24"/>
        </w:rPr>
        <w:t>do not think that national interests are systemically</w:t>
      </w:r>
      <w:r w:rsidR="005700D5" w:rsidRPr="00290B12">
        <w:rPr>
          <w:rFonts w:ascii="Times New Roman" w:hAnsi="Times New Roman" w:cs="Times New Roman"/>
          <w:sz w:val="24"/>
          <w:szCs w:val="24"/>
        </w:rPr>
        <w:t xml:space="preserve"> or otherwise simply</w:t>
      </w:r>
      <w:r w:rsidR="009129AE" w:rsidRPr="00290B12">
        <w:rPr>
          <w:rFonts w:ascii="Times New Roman" w:hAnsi="Times New Roman" w:cs="Times New Roman"/>
          <w:sz w:val="24"/>
          <w:szCs w:val="24"/>
        </w:rPr>
        <w:t xml:space="preserve"> “given</w:t>
      </w:r>
      <w:r w:rsidR="008D31FE" w:rsidRPr="00290B12">
        <w:rPr>
          <w:rFonts w:ascii="Times New Roman" w:hAnsi="Times New Roman" w:cs="Times New Roman"/>
          <w:sz w:val="24"/>
          <w:szCs w:val="24"/>
        </w:rPr>
        <w:t xml:space="preserve">”. </w:t>
      </w:r>
      <w:r w:rsidR="005700D5" w:rsidRPr="00290B12">
        <w:rPr>
          <w:rFonts w:ascii="Times New Roman" w:hAnsi="Times New Roman" w:cs="Times New Roman"/>
          <w:sz w:val="24"/>
          <w:szCs w:val="24"/>
        </w:rPr>
        <w:t xml:space="preserve">While this specific study only concerns itself with the </w:t>
      </w:r>
      <w:r w:rsidR="00EE6348" w:rsidRPr="00290B12">
        <w:rPr>
          <w:rFonts w:ascii="Times New Roman" w:hAnsi="Times New Roman" w:cs="Times New Roman"/>
          <w:sz w:val="24"/>
          <w:szCs w:val="24"/>
        </w:rPr>
        <w:t>manifestation of identity politics in the specific form of great power relations, it is built on a wider interest in the way that these identities are formed in the first place. Moreover, we a</w:t>
      </w:r>
      <w:r w:rsidR="00B413F7" w:rsidRPr="00290B12">
        <w:rPr>
          <w:rFonts w:ascii="Times New Roman" w:hAnsi="Times New Roman" w:cs="Times New Roman"/>
          <w:sz w:val="24"/>
          <w:szCs w:val="24"/>
        </w:rPr>
        <w:t xml:space="preserve">rgue that many of the core terms that are associated with international politics and great power relations lack intersubjective meaning – including the term great power itself. We thus need to parse what these terms mean to different people in different settings to ensure that we do not simply impose our meaning and understanding on what others are saying. </w:t>
      </w:r>
      <w:r w:rsidR="00A75E84">
        <w:rPr>
          <w:rFonts w:ascii="Times New Roman" w:hAnsi="Times New Roman" w:cs="Times New Roman"/>
          <w:sz w:val="24"/>
          <w:szCs w:val="24"/>
        </w:rPr>
        <w:t xml:space="preserve">We are not suggesting that the way that academics and policy analysts debate key concepts is the </w:t>
      </w:r>
      <w:r w:rsidR="00A75E84" w:rsidRPr="00A75E84">
        <w:rPr>
          <w:rFonts w:ascii="Times New Roman" w:hAnsi="Times New Roman" w:cs="Times New Roman"/>
          <w:b/>
          <w:i/>
          <w:sz w:val="24"/>
          <w:szCs w:val="24"/>
        </w:rPr>
        <w:t>only</w:t>
      </w:r>
      <w:r w:rsidR="00A75E84">
        <w:rPr>
          <w:rFonts w:ascii="Times New Roman" w:hAnsi="Times New Roman" w:cs="Times New Roman"/>
          <w:sz w:val="24"/>
          <w:szCs w:val="24"/>
        </w:rPr>
        <w:t xml:space="preserve"> determinant of Chinese foreign policy – far from it. But we do suggest that these debates </w:t>
      </w:r>
      <w:r w:rsidR="00522639">
        <w:rPr>
          <w:rFonts w:ascii="Times New Roman" w:hAnsi="Times New Roman" w:cs="Times New Roman"/>
          <w:sz w:val="24"/>
          <w:szCs w:val="24"/>
        </w:rPr>
        <w:t xml:space="preserve">shed some light onto how China might act in the future. </w:t>
      </w:r>
    </w:p>
    <w:p w14:paraId="5C198112" w14:textId="01CF09FC" w:rsidR="00B413F7" w:rsidRPr="00290B12" w:rsidRDefault="00B413F7" w:rsidP="00B413F7">
      <w:pPr>
        <w:spacing w:line="240" w:lineRule="auto"/>
        <w:ind w:firstLine="567"/>
        <w:jc w:val="both"/>
        <w:rPr>
          <w:rFonts w:ascii="Times New Roman" w:hAnsi="Times New Roman" w:cs="Times New Roman"/>
          <w:sz w:val="24"/>
          <w:szCs w:val="24"/>
        </w:rPr>
      </w:pPr>
      <w:r w:rsidRPr="00290B12">
        <w:rPr>
          <w:rFonts w:ascii="Times New Roman" w:eastAsia="Times New Roman" w:hAnsi="Times New Roman" w:cs="Times New Roman"/>
          <w:sz w:val="24"/>
          <w:szCs w:val="24"/>
        </w:rPr>
        <w:t xml:space="preserve">Although this is primarily a study of academic discourses, there is a close connection between academic research and policy analysis in China, and these debates have important </w:t>
      </w:r>
      <w:r w:rsidRPr="00290B12">
        <w:rPr>
          <w:rFonts w:ascii="Times New Roman" w:hAnsi="Times New Roman" w:cs="Times New Roman"/>
          <w:sz w:val="24"/>
          <w:szCs w:val="24"/>
        </w:rPr>
        <w:t xml:space="preserve">policy implications. </w:t>
      </w:r>
      <w:r w:rsidR="005069E2" w:rsidRPr="00290B12">
        <w:rPr>
          <w:rFonts w:ascii="Times New Roman" w:hAnsi="Times New Roman" w:cs="Times New Roman"/>
          <w:sz w:val="24"/>
          <w:szCs w:val="24"/>
        </w:rPr>
        <w:t>T</w:t>
      </w:r>
      <w:r w:rsidRPr="00290B12">
        <w:rPr>
          <w:rFonts w:ascii="Times New Roman" w:hAnsi="Times New Roman" w:cs="Times New Roman"/>
          <w:sz w:val="24"/>
          <w:szCs w:val="24"/>
        </w:rPr>
        <w:t xml:space="preserve">he policy community is well represented </w:t>
      </w:r>
      <w:r w:rsidR="005069E2" w:rsidRPr="00290B12">
        <w:rPr>
          <w:rFonts w:ascii="Times New Roman" w:hAnsi="Times New Roman" w:cs="Times New Roman"/>
          <w:sz w:val="24"/>
          <w:szCs w:val="24"/>
        </w:rPr>
        <w:t xml:space="preserve">in our selection of papers </w:t>
      </w:r>
      <w:r w:rsidRPr="00290B12">
        <w:rPr>
          <w:rFonts w:ascii="Times New Roman" w:hAnsi="Times New Roman" w:cs="Times New Roman"/>
          <w:sz w:val="24"/>
          <w:szCs w:val="24"/>
        </w:rPr>
        <w:t xml:space="preserve">with 24.1% articles written by scholars at Chinese state-affiliated think tanks, and 4% written by senior officials. This latter group includes a number of high profile officials including Wang Yi, the minister of foreign affairs, Cui Tiankai, the Chinese ambassador to the US, Yu Hongjun, the vice minister of the </w:t>
      </w:r>
      <w:r w:rsidR="00E7162C">
        <w:rPr>
          <w:rFonts w:ascii="Times New Roman" w:hAnsi="Times New Roman" w:cs="Times New Roman"/>
          <w:sz w:val="24"/>
          <w:szCs w:val="24"/>
        </w:rPr>
        <w:t>Chinese Communist Party</w:t>
      </w:r>
      <w:r w:rsidR="001D0BD2">
        <w:rPr>
          <w:rFonts w:ascii="Times New Roman" w:hAnsi="Times New Roman" w:cs="Times New Roman"/>
          <w:sz w:val="24"/>
          <w:szCs w:val="24"/>
        </w:rPr>
        <w:t xml:space="preserve">’s </w:t>
      </w:r>
      <w:r w:rsidR="00E7162C">
        <w:rPr>
          <w:rFonts w:ascii="Times New Roman" w:hAnsi="Times New Roman" w:cs="Times New Roman"/>
          <w:sz w:val="24"/>
          <w:szCs w:val="24"/>
        </w:rPr>
        <w:t>(</w:t>
      </w:r>
      <w:r w:rsidRPr="00290B12">
        <w:rPr>
          <w:rFonts w:ascii="Times New Roman" w:hAnsi="Times New Roman" w:cs="Times New Roman"/>
          <w:sz w:val="24"/>
          <w:szCs w:val="24"/>
        </w:rPr>
        <w:t>CCP</w:t>
      </w:r>
      <w:r w:rsidR="00E7162C">
        <w:rPr>
          <w:rFonts w:ascii="Times New Roman" w:hAnsi="Times New Roman" w:cs="Times New Roman"/>
          <w:sz w:val="24"/>
          <w:szCs w:val="24"/>
        </w:rPr>
        <w:t>)</w:t>
      </w:r>
      <w:r w:rsidRPr="00290B12">
        <w:rPr>
          <w:rFonts w:ascii="Times New Roman" w:hAnsi="Times New Roman" w:cs="Times New Roman"/>
          <w:sz w:val="24"/>
          <w:szCs w:val="24"/>
        </w:rPr>
        <w:t xml:space="preserve"> International Department, He Yafei, the Deputy director of the Overseas Chinese Affairs Office of the State Council (and the former vice-minister of foreign affairs), and Ma Zhengang, the former Chinese ambassador to the UK. Moreover, making policy suggestions is a key objective of Chinese academic writings on politics</w:t>
      </w:r>
      <w:r w:rsidR="009A27E9">
        <w:rPr>
          <w:rFonts w:ascii="Times New Roman" w:hAnsi="Times New Roman" w:cs="Times New Roman"/>
          <w:sz w:val="24"/>
          <w:szCs w:val="24"/>
        </w:rPr>
        <w:t xml:space="preserve"> –</w:t>
      </w:r>
      <w:r w:rsidRPr="00290B12">
        <w:rPr>
          <w:rFonts w:ascii="Times New Roman" w:hAnsi="Times New Roman" w:cs="Times New Roman"/>
          <w:sz w:val="24"/>
          <w:szCs w:val="24"/>
        </w:rPr>
        <w:t xml:space="preserve"> perhaps even the principal purpose. </w:t>
      </w:r>
      <w:r w:rsidR="005069E2" w:rsidRPr="00290B12">
        <w:rPr>
          <w:rFonts w:ascii="Times New Roman" w:hAnsi="Times New Roman" w:cs="Times New Roman"/>
          <w:sz w:val="24"/>
          <w:szCs w:val="24"/>
        </w:rPr>
        <w:t xml:space="preserve">It is not uncommon for China’s leaders to introduce new policy initiatives (or concepts) in a top down manner without the concept being fully fleshed out or understood. Once announced, </w:t>
      </w:r>
      <w:r w:rsidRPr="00290B12">
        <w:rPr>
          <w:rFonts w:ascii="Times New Roman" w:hAnsi="Times New Roman" w:cs="Times New Roman"/>
          <w:sz w:val="24"/>
          <w:szCs w:val="24"/>
        </w:rPr>
        <w:t>scholar</w:t>
      </w:r>
      <w:r w:rsidR="005069E2" w:rsidRPr="00290B12">
        <w:rPr>
          <w:rFonts w:ascii="Times New Roman" w:hAnsi="Times New Roman" w:cs="Times New Roman"/>
          <w:sz w:val="24"/>
          <w:szCs w:val="24"/>
        </w:rPr>
        <w:t xml:space="preserve">ly debate (noting the blurred lines between academic and policy-based research) gradually and incrementally </w:t>
      </w:r>
      <w:r w:rsidRPr="00290B12">
        <w:rPr>
          <w:rFonts w:ascii="Times New Roman" w:hAnsi="Times New Roman" w:cs="Times New Roman"/>
          <w:sz w:val="24"/>
          <w:szCs w:val="24"/>
        </w:rPr>
        <w:t>fill</w:t>
      </w:r>
      <w:r w:rsidR="005069E2" w:rsidRPr="00290B12">
        <w:rPr>
          <w:rFonts w:ascii="Times New Roman" w:hAnsi="Times New Roman" w:cs="Times New Roman"/>
          <w:sz w:val="24"/>
          <w:szCs w:val="24"/>
        </w:rPr>
        <w:t>s the concept with</w:t>
      </w:r>
      <w:r w:rsidRPr="00290B12">
        <w:rPr>
          <w:rFonts w:ascii="Times New Roman" w:hAnsi="Times New Roman" w:cs="Times New Roman"/>
          <w:sz w:val="24"/>
          <w:szCs w:val="24"/>
        </w:rPr>
        <w:t xml:space="preserve"> substance and meaning in a subsequent and incremental manner. </w:t>
      </w:r>
      <w:r w:rsidR="0026724E" w:rsidRPr="00290B12">
        <w:rPr>
          <w:rFonts w:ascii="Times New Roman" w:hAnsi="Times New Roman" w:cs="Times New Roman"/>
          <w:sz w:val="24"/>
          <w:szCs w:val="24"/>
        </w:rPr>
        <w:t xml:space="preserve">The need to do so is sometimes made more urgent by outsiders’ attempts to impose their (rather than Chinese) meanings on the concept, as they try to interpret Chinese objectives and intentions in ways that </w:t>
      </w:r>
      <w:r w:rsidRPr="00290B12">
        <w:rPr>
          <w:rFonts w:ascii="Times New Roman" w:hAnsi="Times New Roman" w:cs="Times New Roman"/>
          <w:sz w:val="24"/>
          <w:szCs w:val="24"/>
        </w:rPr>
        <w:t xml:space="preserve">serve others’ interests, rather than China’s. Thus, to become a system shaper, it is important </w:t>
      </w:r>
      <w:r w:rsidR="0026724E" w:rsidRPr="00290B12">
        <w:rPr>
          <w:rFonts w:ascii="Times New Roman" w:hAnsi="Times New Roman" w:cs="Times New Roman"/>
          <w:sz w:val="24"/>
          <w:szCs w:val="24"/>
        </w:rPr>
        <w:t>for Chinese thinkers to</w:t>
      </w:r>
      <w:r w:rsidRPr="00290B12">
        <w:rPr>
          <w:rFonts w:ascii="Times New Roman" w:hAnsi="Times New Roman" w:cs="Times New Roman"/>
          <w:sz w:val="24"/>
          <w:szCs w:val="24"/>
        </w:rPr>
        <w:t xml:space="preserve"> develop China’s discursive power and ability to define and operationalise core concepts </w:t>
      </w:r>
      <w:r w:rsidR="0026724E" w:rsidRPr="00290B12">
        <w:rPr>
          <w:rFonts w:ascii="Times New Roman" w:hAnsi="Times New Roman" w:cs="Times New Roman"/>
          <w:sz w:val="24"/>
          <w:szCs w:val="24"/>
        </w:rPr>
        <w:t xml:space="preserve">themselves to lay a foundation for articulating Chinese interests and objectives to others. </w:t>
      </w:r>
    </w:p>
    <w:p w14:paraId="2950DC3B" w14:textId="3DAB537C" w:rsidR="0010659F" w:rsidRPr="00290B12" w:rsidRDefault="005069E2" w:rsidP="0010659F">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lastRenderedPageBreak/>
        <w:t xml:space="preserve">Which brings us to the theoretical context of the studies within China themselves. </w:t>
      </w:r>
      <w:r w:rsidR="00AB4FAD" w:rsidRPr="00290B12">
        <w:rPr>
          <w:rFonts w:ascii="Times New Roman" w:hAnsi="Times New Roman" w:cs="Times New Roman"/>
          <w:sz w:val="24"/>
          <w:szCs w:val="24"/>
        </w:rPr>
        <w:t xml:space="preserve">There remains </w:t>
      </w:r>
      <w:r w:rsidR="007F2BB8" w:rsidRPr="00290B12">
        <w:rPr>
          <w:rFonts w:ascii="Times New Roman" w:hAnsi="Times New Roman" w:cs="Times New Roman"/>
          <w:sz w:val="24"/>
          <w:szCs w:val="24"/>
        </w:rPr>
        <w:t>some</w:t>
      </w:r>
      <w:r w:rsidR="00AB4FAD" w:rsidRPr="00290B12">
        <w:rPr>
          <w:rFonts w:ascii="Times New Roman" w:hAnsi="Times New Roman" w:cs="Times New Roman"/>
          <w:sz w:val="24"/>
          <w:szCs w:val="24"/>
        </w:rPr>
        <w:t xml:space="preserve"> suspicion in China that there</w:t>
      </w:r>
      <w:r w:rsidR="0047779A" w:rsidRPr="00290B12">
        <w:rPr>
          <w:rFonts w:ascii="Times New Roman" w:hAnsi="Times New Roman" w:cs="Times New Roman"/>
          <w:sz w:val="24"/>
          <w:szCs w:val="24"/>
        </w:rPr>
        <w:t xml:space="preserve"> is an attempt by some in the west to deliberately misinterpret Chinese intentions</w:t>
      </w:r>
      <w:r w:rsidR="00B85025" w:rsidRPr="00290B12">
        <w:rPr>
          <w:rFonts w:ascii="Times New Roman" w:hAnsi="Times New Roman" w:cs="Times New Roman"/>
          <w:sz w:val="24"/>
          <w:szCs w:val="24"/>
        </w:rPr>
        <w:t>. But even when there is no</w:t>
      </w:r>
      <w:r w:rsidR="0047779A" w:rsidRPr="00290B12">
        <w:rPr>
          <w:rFonts w:ascii="Times New Roman" w:hAnsi="Times New Roman" w:cs="Times New Roman"/>
          <w:sz w:val="24"/>
          <w:szCs w:val="24"/>
        </w:rPr>
        <w:t xml:space="preserve"> </w:t>
      </w:r>
      <w:r w:rsidR="00B85025" w:rsidRPr="00290B12">
        <w:rPr>
          <w:rFonts w:ascii="Times New Roman" w:hAnsi="Times New Roman" w:cs="Times New Roman"/>
          <w:sz w:val="24"/>
          <w:szCs w:val="24"/>
        </w:rPr>
        <w:t xml:space="preserve">nefarious deliberate attempt to misrepresent China’s future, such a misrepresentation can still emerge, so the argument goes, through the use of theories and historical precedents that are simply not appropriate for studying China’s rise today. </w:t>
      </w:r>
      <w:r w:rsidR="00243D63" w:rsidRPr="00290B12">
        <w:rPr>
          <w:rFonts w:ascii="Times New Roman" w:hAnsi="Times New Roman" w:cs="Times New Roman"/>
          <w:sz w:val="24"/>
          <w:szCs w:val="24"/>
        </w:rPr>
        <w:t xml:space="preserve">Western theories are just that – Western; they are built on the study of Western (and mostly European) experiences in a very different historical epoch. </w:t>
      </w:r>
      <w:r w:rsidR="001C64D6" w:rsidRPr="00290B12">
        <w:rPr>
          <w:rFonts w:ascii="Times New Roman" w:hAnsi="Times New Roman" w:cs="Times New Roman"/>
          <w:sz w:val="24"/>
          <w:szCs w:val="24"/>
        </w:rPr>
        <w:t>For those who hold this view, c</w:t>
      </w:r>
      <w:r w:rsidR="00243D63" w:rsidRPr="00290B12">
        <w:rPr>
          <w:rFonts w:ascii="Times New Roman" w:hAnsi="Times New Roman" w:cs="Times New Roman"/>
          <w:sz w:val="24"/>
          <w:szCs w:val="24"/>
        </w:rPr>
        <w:t xml:space="preserve">hief amongst these misguided theoretical starting points </w:t>
      </w:r>
      <w:r w:rsidR="0010659F" w:rsidRPr="00290B12">
        <w:rPr>
          <w:rFonts w:ascii="Times New Roman" w:hAnsi="Times New Roman" w:cs="Times New Roman"/>
          <w:sz w:val="24"/>
          <w:szCs w:val="24"/>
        </w:rPr>
        <w:t>are</w:t>
      </w:r>
      <w:r w:rsidR="00243D63" w:rsidRPr="00290B12">
        <w:rPr>
          <w:rFonts w:ascii="Times New Roman" w:hAnsi="Times New Roman" w:cs="Times New Roman"/>
          <w:sz w:val="24"/>
          <w:szCs w:val="24"/>
        </w:rPr>
        <w:t xml:space="preserve"> power transition </w:t>
      </w:r>
      <w:r w:rsidR="0010659F" w:rsidRPr="00290B12">
        <w:rPr>
          <w:rFonts w:ascii="Times New Roman" w:hAnsi="Times New Roman" w:cs="Times New Roman"/>
          <w:sz w:val="24"/>
          <w:szCs w:val="24"/>
        </w:rPr>
        <w:t>understandings</w:t>
      </w:r>
      <w:r w:rsidR="00243D63" w:rsidRPr="00290B12">
        <w:rPr>
          <w:rFonts w:ascii="Times New Roman" w:hAnsi="Times New Roman" w:cs="Times New Roman"/>
          <w:sz w:val="24"/>
          <w:szCs w:val="24"/>
        </w:rPr>
        <w:t xml:space="preserve"> </w:t>
      </w:r>
      <w:r w:rsidR="0010659F" w:rsidRPr="00290B12">
        <w:rPr>
          <w:rFonts w:ascii="Times New Roman" w:hAnsi="Times New Roman" w:cs="Times New Roman"/>
          <w:sz w:val="24"/>
          <w:szCs w:val="24"/>
        </w:rPr>
        <w:t xml:space="preserve">built on neorealist assumptions. Here there is a particular focus on the work of </w:t>
      </w:r>
      <w:r w:rsidR="006303E9" w:rsidRPr="00290B12">
        <w:rPr>
          <w:rFonts w:ascii="Times New Roman" w:hAnsi="Times New Roman" w:cs="Times New Roman"/>
          <w:sz w:val="24"/>
          <w:szCs w:val="24"/>
        </w:rPr>
        <w:t>John Mearsheimer</w:t>
      </w:r>
      <w:r w:rsidR="0010659F" w:rsidRPr="00290B12">
        <w:rPr>
          <w:rFonts w:ascii="Times New Roman" w:hAnsi="Times New Roman" w:cs="Times New Roman"/>
          <w:sz w:val="24"/>
          <w:szCs w:val="24"/>
        </w:rPr>
        <w:t>, who argues t</w:t>
      </w:r>
      <w:r w:rsidR="006303E9" w:rsidRPr="00290B12">
        <w:rPr>
          <w:rFonts w:ascii="Times New Roman" w:hAnsi="Times New Roman" w:cs="Times New Roman"/>
          <w:sz w:val="24"/>
          <w:szCs w:val="24"/>
        </w:rPr>
        <w:t xml:space="preserve">hat </w:t>
      </w:r>
      <w:r w:rsidR="0010659F" w:rsidRPr="00290B12">
        <w:rPr>
          <w:rFonts w:ascii="Times New Roman" w:hAnsi="Times New Roman" w:cs="Times New Roman"/>
          <w:sz w:val="24"/>
          <w:szCs w:val="24"/>
        </w:rPr>
        <w:t>history has shown us that a rising power and the existing hegemon are unlikely to come to peaceful accommodation. The most obvious result of contemporary power shifts is US-China se</w:t>
      </w:r>
      <w:r w:rsidR="006303E9" w:rsidRPr="00290B12">
        <w:rPr>
          <w:rFonts w:ascii="Times New Roman" w:hAnsi="Times New Roman" w:cs="Times New Roman"/>
          <w:sz w:val="24"/>
          <w:szCs w:val="24"/>
        </w:rPr>
        <w:t>curity competition in East Asia, with a great potential for war.</w:t>
      </w:r>
      <w:r w:rsidR="00184FA7" w:rsidRPr="00290B12">
        <w:rPr>
          <w:rStyle w:val="FootnoteReference"/>
          <w:rFonts w:ascii="Times New Roman" w:hAnsi="Times New Roman" w:cs="Times New Roman"/>
          <w:sz w:val="24"/>
          <w:szCs w:val="24"/>
        </w:rPr>
        <w:footnoteReference w:id="19"/>
      </w:r>
      <w:r w:rsidR="006303E9" w:rsidRPr="00290B12">
        <w:rPr>
          <w:rFonts w:ascii="Times New Roman" w:hAnsi="Times New Roman" w:cs="Times New Roman"/>
          <w:sz w:val="24"/>
          <w:szCs w:val="24"/>
        </w:rPr>
        <w:t xml:space="preserve"> </w:t>
      </w:r>
    </w:p>
    <w:p w14:paraId="097DBF66" w14:textId="011A5DCE" w:rsidR="006303E9" w:rsidRPr="00290B12" w:rsidRDefault="00B423B8" w:rsidP="0010659F">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Whilst this might sound like a wholly academic endeavour, </w:t>
      </w:r>
      <w:r w:rsidR="006303E9" w:rsidRPr="00290B12">
        <w:rPr>
          <w:rFonts w:ascii="Times New Roman" w:hAnsi="Times New Roman" w:cs="Times New Roman"/>
          <w:sz w:val="24"/>
          <w:szCs w:val="24"/>
        </w:rPr>
        <w:t>Chinese leaders have also noted the pessim</w:t>
      </w:r>
      <w:r w:rsidR="00B33383" w:rsidRPr="00290B12">
        <w:rPr>
          <w:rFonts w:ascii="Times New Roman" w:hAnsi="Times New Roman" w:cs="Times New Roman"/>
          <w:sz w:val="24"/>
          <w:szCs w:val="24"/>
        </w:rPr>
        <w:t xml:space="preserve">istic prediction of this theory, and called for a Chinese response. </w:t>
      </w:r>
      <w:r w:rsidR="006303E9" w:rsidRPr="00290B12">
        <w:rPr>
          <w:rFonts w:ascii="Times New Roman" w:hAnsi="Times New Roman" w:cs="Times New Roman"/>
          <w:sz w:val="24"/>
          <w:szCs w:val="24"/>
        </w:rPr>
        <w:t>In the words of Xi Jinping,</w:t>
      </w:r>
      <w:r w:rsidR="00184FA7" w:rsidRPr="00290B12">
        <w:rPr>
          <w:rStyle w:val="FootnoteReference"/>
          <w:rFonts w:ascii="Times New Roman" w:hAnsi="Times New Roman" w:cs="Times New Roman"/>
          <w:sz w:val="24"/>
          <w:szCs w:val="24"/>
        </w:rPr>
        <w:footnoteReference w:id="20"/>
      </w:r>
      <w:r w:rsidR="006303E9" w:rsidRPr="00290B12">
        <w:rPr>
          <w:rFonts w:ascii="Times New Roman" w:hAnsi="Times New Roman" w:cs="Times New Roman"/>
          <w:sz w:val="24"/>
          <w:szCs w:val="24"/>
        </w:rPr>
        <w:t xml:space="preserve"> </w:t>
      </w:r>
      <w:r w:rsidR="006303E9" w:rsidRPr="00290B12">
        <w:rPr>
          <w:rFonts w:ascii="Times New Roman" w:hAnsi="Times New Roman" w:cs="Times New Roman"/>
          <w:sz w:val="24"/>
          <w:szCs w:val="24"/>
          <w:shd w:val="clear" w:color="auto" w:fill="FFFFFF"/>
        </w:rPr>
        <w:t>“we all to need to work together to avoid the so-called Thucydides trap -- destructive tensions between an emergi</w:t>
      </w:r>
      <w:r w:rsidR="00B33383" w:rsidRPr="00290B12">
        <w:rPr>
          <w:rFonts w:ascii="Times New Roman" w:hAnsi="Times New Roman" w:cs="Times New Roman"/>
          <w:sz w:val="24"/>
          <w:szCs w:val="24"/>
          <w:shd w:val="clear" w:color="auto" w:fill="FFFFFF"/>
        </w:rPr>
        <w:t>ng power and established powers</w:t>
      </w:r>
      <w:r w:rsidR="001D3BEC">
        <w:rPr>
          <w:rFonts w:ascii="Times New Roman" w:hAnsi="Times New Roman" w:cs="Times New Roman"/>
          <w:sz w:val="24"/>
          <w:szCs w:val="24"/>
          <w:shd w:val="clear" w:color="auto" w:fill="FFFFFF"/>
        </w:rPr>
        <w:t>.</w:t>
      </w:r>
      <w:r w:rsidR="006303E9" w:rsidRPr="00290B12">
        <w:rPr>
          <w:rFonts w:ascii="Times New Roman" w:hAnsi="Times New Roman" w:cs="Times New Roman"/>
          <w:sz w:val="24"/>
          <w:szCs w:val="24"/>
          <w:shd w:val="clear" w:color="auto" w:fill="FFFFFF"/>
        </w:rPr>
        <w:t>”</w:t>
      </w:r>
      <w:r w:rsidR="006303E9" w:rsidRPr="00290B12">
        <w:rPr>
          <w:rFonts w:ascii="Times New Roman" w:hAnsi="Times New Roman" w:cs="Times New Roman"/>
          <w:sz w:val="24"/>
          <w:szCs w:val="24"/>
        </w:rPr>
        <w:t xml:space="preserve"> </w:t>
      </w:r>
      <w:r w:rsidR="00B33383" w:rsidRPr="00290B12">
        <w:rPr>
          <w:rFonts w:ascii="Times New Roman" w:hAnsi="Times New Roman" w:cs="Times New Roman"/>
          <w:sz w:val="24"/>
          <w:szCs w:val="24"/>
        </w:rPr>
        <w:t>And the initiative</w:t>
      </w:r>
      <w:r w:rsidR="006303E9" w:rsidRPr="00290B12">
        <w:rPr>
          <w:rFonts w:ascii="Times New Roman" w:hAnsi="Times New Roman" w:cs="Times New Roman"/>
          <w:sz w:val="24"/>
          <w:szCs w:val="24"/>
        </w:rPr>
        <w:t xml:space="preserve"> of </w:t>
      </w:r>
      <w:r w:rsidR="00B33383" w:rsidRPr="00290B12">
        <w:rPr>
          <w:rFonts w:ascii="Times New Roman" w:hAnsi="Times New Roman" w:cs="Times New Roman"/>
          <w:sz w:val="24"/>
          <w:szCs w:val="24"/>
        </w:rPr>
        <w:t>promoting the idea of</w:t>
      </w:r>
      <w:r w:rsidR="006303E9" w:rsidRPr="00290B12">
        <w:rPr>
          <w:rFonts w:ascii="Times New Roman" w:hAnsi="Times New Roman" w:cs="Times New Roman"/>
          <w:sz w:val="24"/>
          <w:szCs w:val="24"/>
        </w:rPr>
        <w:t xml:space="preserve"> new type of great power relations is </w:t>
      </w:r>
      <w:r w:rsidR="00B33383" w:rsidRPr="00290B12">
        <w:rPr>
          <w:rFonts w:ascii="Times New Roman" w:hAnsi="Times New Roman" w:cs="Times New Roman"/>
          <w:sz w:val="24"/>
          <w:szCs w:val="24"/>
        </w:rPr>
        <w:t xml:space="preserve">part of the </w:t>
      </w:r>
      <w:r w:rsidR="006303E9" w:rsidRPr="00290B12">
        <w:rPr>
          <w:rFonts w:ascii="Times New Roman" w:hAnsi="Times New Roman" w:cs="Times New Roman"/>
          <w:sz w:val="24"/>
          <w:szCs w:val="24"/>
        </w:rPr>
        <w:t>solution to avoid</w:t>
      </w:r>
      <w:r w:rsidR="00B33383" w:rsidRPr="00290B12">
        <w:rPr>
          <w:rFonts w:ascii="Times New Roman" w:hAnsi="Times New Roman" w:cs="Times New Roman"/>
          <w:sz w:val="24"/>
          <w:szCs w:val="24"/>
        </w:rPr>
        <w:t>ing</w:t>
      </w:r>
      <w:r w:rsidR="006303E9" w:rsidRPr="00290B12">
        <w:rPr>
          <w:rFonts w:ascii="Times New Roman" w:hAnsi="Times New Roman" w:cs="Times New Roman"/>
          <w:sz w:val="24"/>
          <w:szCs w:val="24"/>
        </w:rPr>
        <w:t xml:space="preserve"> this Thucydides trap. As </w:t>
      </w:r>
      <w:r w:rsidR="00B33383" w:rsidRPr="00290B12">
        <w:rPr>
          <w:rFonts w:ascii="Times New Roman" w:hAnsi="Times New Roman" w:cs="Times New Roman"/>
          <w:sz w:val="24"/>
          <w:szCs w:val="24"/>
        </w:rPr>
        <w:t>the rest of this paper will make clear,</w:t>
      </w:r>
      <w:r w:rsidR="006303E9" w:rsidRPr="00290B12">
        <w:rPr>
          <w:rFonts w:ascii="Times New Roman" w:hAnsi="Times New Roman" w:cs="Times New Roman"/>
          <w:sz w:val="24"/>
          <w:szCs w:val="24"/>
        </w:rPr>
        <w:t xml:space="preserve"> while China has not yet explicitly elaborated what new type of great power relations </w:t>
      </w:r>
      <w:r w:rsidR="006303E9" w:rsidRPr="00290B12">
        <w:rPr>
          <w:rFonts w:ascii="Times New Roman" w:hAnsi="Times New Roman" w:cs="Times New Roman"/>
          <w:b/>
          <w:i/>
          <w:sz w:val="24"/>
          <w:szCs w:val="24"/>
        </w:rPr>
        <w:t>is</w:t>
      </w:r>
      <w:r w:rsidR="006303E9" w:rsidRPr="00290B12">
        <w:rPr>
          <w:rFonts w:ascii="Times New Roman" w:hAnsi="Times New Roman" w:cs="Times New Roman"/>
          <w:sz w:val="24"/>
          <w:szCs w:val="24"/>
        </w:rPr>
        <w:t xml:space="preserve">, China does make it </w:t>
      </w:r>
      <w:r w:rsidR="00B33383" w:rsidRPr="00290B12">
        <w:rPr>
          <w:rFonts w:ascii="Times New Roman" w:hAnsi="Times New Roman" w:cs="Times New Roman"/>
          <w:sz w:val="24"/>
          <w:szCs w:val="24"/>
        </w:rPr>
        <w:t xml:space="preserve">very </w:t>
      </w:r>
      <w:r w:rsidR="006303E9" w:rsidRPr="00290B12">
        <w:rPr>
          <w:rFonts w:ascii="Times New Roman" w:hAnsi="Times New Roman" w:cs="Times New Roman"/>
          <w:sz w:val="24"/>
          <w:szCs w:val="24"/>
        </w:rPr>
        <w:t xml:space="preserve">clear on what it </w:t>
      </w:r>
      <w:r w:rsidR="006303E9" w:rsidRPr="00290B12">
        <w:rPr>
          <w:rFonts w:ascii="Times New Roman" w:hAnsi="Times New Roman" w:cs="Times New Roman"/>
          <w:b/>
          <w:i/>
          <w:sz w:val="24"/>
          <w:szCs w:val="24"/>
        </w:rPr>
        <w:t>is not</w:t>
      </w:r>
      <w:r w:rsidR="00B33383" w:rsidRPr="00290B12">
        <w:rPr>
          <w:rFonts w:ascii="Times New Roman" w:hAnsi="Times New Roman" w:cs="Times New Roman"/>
          <w:sz w:val="24"/>
          <w:szCs w:val="24"/>
        </w:rPr>
        <w:t xml:space="preserve">; </w:t>
      </w:r>
      <w:r w:rsidR="006303E9" w:rsidRPr="00290B12">
        <w:rPr>
          <w:rFonts w:ascii="Times New Roman" w:hAnsi="Times New Roman" w:cs="Times New Roman"/>
          <w:sz w:val="24"/>
          <w:szCs w:val="24"/>
        </w:rPr>
        <w:t>it is not the ol</w:t>
      </w:r>
      <w:r w:rsidR="00B33383" w:rsidRPr="00290B12">
        <w:rPr>
          <w:rFonts w:ascii="Times New Roman" w:hAnsi="Times New Roman" w:cs="Times New Roman"/>
          <w:sz w:val="24"/>
          <w:szCs w:val="24"/>
        </w:rPr>
        <w:t>d type of great power relations</w:t>
      </w:r>
      <w:r w:rsidR="006303E9" w:rsidRPr="00290B12">
        <w:rPr>
          <w:rFonts w:ascii="Times New Roman" w:hAnsi="Times New Roman" w:cs="Times New Roman"/>
          <w:sz w:val="24"/>
          <w:szCs w:val="24"/>
        </w:rPr>
        <w:t xml:space="preserve"> as </w:t>
      </w:r>
      <w:r w:rsidR="00B33383" w:rsidRPr="00290B12">
        <w:rPr>
          <w:rFonts w:ascii="Times New Roman" w:hAnsi="Times New Roman" w:cs="Times New Roman"/>
          <w:sz w:val="24"/>
          <w:szCs w:val="24"/>
        </w:rPr>
        <w:t xml:space="preserve">envisaged by </w:t>
      </w:r>
      <w:r w:rsidR="006303E9" w:rsidRPr="00290B12">
        <w:rPr>
          <w:rFonts w:ascii="Times New Roman" w:hAnsi="Times New Roman" w:cs="Times New Roman"/>
          <w:sz w:val="24"/>
          <w:szCs w:val="24"/>
        </w:rPr>
        <w:t>power transition theory, that involves power struggle</w:t>
      </w:r>
      <w:r w:rsidR="00B33383" w:rsidRPr="00290B12">
        <w:rPr>
          <w:rFonts w:ascii="Times New Roman" w:hAnsi="Times New Roman" w:cs="Times New Roman"/>
          <w:sz w:val="24"/>
          <w:szCs w:val="24"/>
        </w:rPr>
        <w:t>s, conflict,</w:t>
      </w:r>
      <w:r w:rsidR="006303E9" w:rsidRPr="00290B12">
        <w:rPr>
          <w:rFonts w:ascii="Times New Roman" w:hAnsi="Times New Roman" w:cs="Times New Roman"/>
          <w:sz w:val="24"/>
          <w:szCs w:val="24"/>
        </w:rPr>
        <w:t xml:space="preserve"> and a zero-sum game.  </w:t>
      </w:r>
    </w:p>
    <w:p w14:paraId="7A243C23" w14:textId="425A283D" w:rsidR="00A44D30" w:rsidRDefault="006303E9" w:rsidP="005C69A1">
      <w:pPr>
        <w:tabs>
          <w:tab w:val="left" w:pos="540"/>
        </w:tabs>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ab/>
        <w:t xml:space="preserve">While </w:t>
      </w:r>
      <w:r w:rsidR="00670B7F" w:rsidRPr="00290B12">
        <w:rPr>
          <w:rFonts w:ascii="Times New Roman" w:hAnsi="Times New Roman" w:cs="Times New Roman"/>
          <w:sz w:val="24"/>
          <w:szCs w:val="24"/>
        </w:rPr>
        <w:t>the starting point of this Chinese-coined concept might be to</w:t>
      </w:r>
      <w:r w:rsidRPr="00290B12">
        <w:rPr>
          <w:rFonts w:ascii="Times New Roman" w:hAnsi="Times New Roman" w:cs="Times New Roman"/>
          <w:sz w:val="24"/>
          <w:szCs w:val="24"/>
        </w:rPr>
        <w:t xml:space="preserve"> disprove power transition theory</w:t>
      </w:r>
      <w:r w:rsidR="00670B7F" w:rsidRPr="00290B12">
        <w:rPr>
          <w:rFonts w:ascii="Times New Roman" w:hAnsi="Times New Roman" w:cs="Times New Roman"/>
          <w:sz w:val="24"/>
          <w:szCs w:val="24"/>
        </w:rPr>
        <w:t xml:space="preserve">, we suggest that its implications </w:t>
      </w:r>
      <w:r w:rsidR="005C69A1" w:rsidRPr="00290B12">
        <w:rPr>
          <w:rFonts w:ascii="Times New Roman" w:hAnsi="Times New Roman" w:cs="Times New Roman"/>
          <w:sz w:val="24"/>
          <w:szCs w:val="24"/>
        </w:rPr>
        <w:t>do</w:t>
      </w:r>
      <w:r w:rsidR="00670B7F" w:rsidRPr="00290B12">
        <w:rPr>
          <w:rFonts w:ascii="Times New Roman" w:hAnsi="Times New Roman" w:cs="Times New Roman"/>
          <w:sz w:val="24"/>
          <w:szCs w:val="24"/>
        </w:rPr>
        <w:t xml:space="preserve"> not necessarily </w:t>
      </w:r>
      <w:r w:rsidR="005C69A1" w:rsidRPr="00290B12">
        <w:rPr>
          <w:rFonts w:ascii="Times New Roman" w:hAnsi="Times New Roman" w:cs="Times New Roman"/>
          <w:sz w:val="24"/>
          <w:szCs w:val="24"/>
        </w:rPr>
        <w:t>lead to the o</w:t>
      </w:r>
      <w:r w:rsidR="00670B7F" w:rsidRPr="00290B12">
        <w:rPr>
          <w:rFonts w:ascii="Times New Roman" w:hAnsi="Times New Roman" w:cs="Times New Roman"/>
          <w:sz w:val="24"/>
          <w:szCs w:val="24"/>
        </w:rPr>
        <w:t xml:space="preserve">ptimistic </w:t>
      </w:r>
      <w:r w:rsidR="005C69A1" w:rsidRPr="00290B12">
        <w:rPr>
          <w:rFonts w:ascii="Times New Roman" w:hAnsi="Times New Roman" w:cs="Times New Roman"/>
          <w:sz w:val="24"/>
          <w:szCs w:val="24"/>
        </w:rPr>
        <w:t>and peaceful</w:t>
      </w:r>
      <w:r w:rsidR="00670B7F" w:rsidRPr="00290B12">
        <w:rPr>
          <w:rFonts w:ascii="Times New Roman" w:hAnsi="Times New Roman" w:cs="Times New Roman"/>
          <w:sz w:val="24"/>
          <w:szCs w:val="24"/>
        </w:rPr>
        <w:t xml:space="preserve"> future </w:t>
      </w:r>
      <w:r w:rsidR="005C69A1" w:rsidRPr="00290B12">
        <w:rPr>
          <w:rFonts w:ascii="Times New Roman" w:hAnsi="Times New Roman" w:cs="Times New Roman"/>
          <w:sz w:val="24"/>
          <w:szCs w:val="24"/>
        </w:rPr>
        <w:t>that its</w:t>
      </w:r>
      <w:r w:rsidR="00670B7F" w:rsidRPr="00290B12">
        <w:rPr>
          <w:rFonts w:ascii="Times New Roman" w:hAnsi="Times New Roman" w:cs="Times New Roman"/>
          <w:sz w:val="24"/>
          <w:szCs w:val="24"/>
        </w:rPr>
        <w:t xml:space="preserve"> originators seem to </w:t>
      </w:r>
      <w:r w:rsidR="005C69A1" w:rsidRPr="00290B12">
        <w:rPr>
          <w:rFonts w:ascii="Times New Roman" w:hAnsi="Times New Roman" w:cs="Times New Roman"/>
          <w:sz w:val="24"/>
          <w:szCs w:val="24"/>
        </w:rPr>
        <w:t>envisage</w:t>
      </w:r>
      <w:r w:rsidR="00077B7A" w:rsidRPr="00290B12">
        <w:rPr>
          <w:rFonts w:ascii="Times New Roman" w:hAnsi="Times New Roman" w:cs="Times New Roman"/>
          <w:sz w:val="24"/>
          <w:szCs w:val="24"/>
        </w:rPr>
        <w:t xml:space="preserve">. As we elaborate below, </w:t>
      </w:r>
      <w:r w:rsidRPr="00290B12">
        <w:rPr>
          <w:rFonts w:ascii="Times New Roman" w:hAnsi="Times New Roman" w:cs="Times New Roman"/>
          <w:sz w:val="24"/>
          <w:szCs w:val="24"/>
        </w:rPr>
        <w:t>this concept is underpinned by a shifting Chinese identity – an i</w:t>
      </w:r>
      <w:r w:rsidR="00077B7A" w:rsidRPr="00290B12">
        <w:rPr>
          <w:rFonts w:ascii="Times New Roman" w:hAnsi="Times New Roman" w:cs="Times New Roman"/>
          <w:sz w:val="24"/>
          <w:szCs w:val="24"/>
        </w:rPr>
        <w:t xml:space="preserve">dentity that considers China as deserving of a greater voice and greater respect in global politics. </w:t>
      </w:r>
      <w:r w:rsidRPr="00290B12">
        <w:rPr>
          <w:rFonts w:ascii="Times New Roman" w:hAnsi="Times New Roman" w:cs="Times New Roman"/>
          <w:sz w:val="24"/>
          <w:szCs w:val="24"/>
        </w:rPr>
        <w:t xml:space="preserve">It reflects China’s rising expectations on </w:t>
      </w:r>
      <w:r w:rsidR="00077B7A" w:rsidRPr="00290B12">
        <w:rPr>
          <w:rFonts w:ascii="Times New Roman" w:hAnsi="Times New Roman" w:cs="Times New Roman"/>
          <w:sz w:val="24"/>
          <w:szCs w:val="24"/>
        </w:rPr>
        <w:t xml:space="preserve">not just </w:t>
      </w:r>
      <w:r w:rsidRPr="00290B12">
        <w:rPr>
          <w:rFonts w:ascii="Times New Roman" w:hAnsi="Times New Roman" w:cs="Times New Roman"/>
          <w:sz w:val="24"/>
          <w:szCs w:val="24"/>
        </w:rPr>
        <w:t xml:space="preserve">its </w:t>
      </w:r>
      <w:r w:rsidR="00077B7A" w:rsidRPr="00290B12">
        <w:rPr>
          <w:rFonts w:ascii="Times New Roman" w:hAnsi="Times New Roman" w:cs="Times New Roman"/>
          <w:sz w:val="24"/>
          <w:szCs w:val="24"/>
        </w:rPr>
        <w:t xml:space="preserve">own </w:t>
      </w:r>
      <w:r w:rsidRPr="00290B12">
        <w:rPr>
          <w:rFonts w:ascii="Times New Roman" w:hAnsi="Times New Roman" w:cs="Times New Roman"/>
          <w:sz w:val="24"/>
          <w:szCs w:val="24"/>
        </w:rPr>
        <w:t>role in the world</w:t>
      </w:r>
      <w:r w:rsidR="00077B7A" w:rsidRPr="00290B12">
        <w:rPr>
          <w:rFonts w:ascii="Times New Roman" w:hAnsi="Times New Roman" w:cs="Times New Roman"/>
          <w:sz w:val="24"/>
          <w:szCs w:val="24"/>
        </w:rPr>
        <w:t xml:space="preserve">, but also how </w:t>
      </w:r>
      <w:r w:rsidRPr="00290B12">
        <w:rPr>
          <w:rFonts w:ascii="Times New Roman" w:hAnsi="Times New Roman" w:cs="Times New Roman"/>
          <w:sz w:val="24"/>
          <w:szCs w:val="24"/>
        </w:rPr>
        <w:t xml:space="preserve">others should </w:t>
      </w:r>
      <w:r w:rsidR="00077B7A" w:rsidRPr="00290B12">
        <w:rPr>
          <w:rFonts w:ascii="Times New Roman" w:hAnsi="Times New Roman" w:cs="Times New Roman"/>
          <w:sz w:val="24"/>
          <w:szCs w:val="24"/>
        </w:rPr>
        <w:t>respond to and treat</w:t>
      </w:r>
      <w:r w:rsidRPr="00290B12">
        <w:rPr>
          <w:rFonts w:ascii="Times New Roman" w:hAnsi="Times New Roman" w:cs="Times New Roman"/>
          <w:sz w:val="24"/>
          <w:szCs w:val="24"/>
        </w:rPr>
        <w:t xml:space="preserve"> China</w:t>
      </w:r>
      <w:r w:rsidR="00077B7A" w:rsidRPr="00290B12">
        <w:rPr>
          <w:rFonts w:ascii="Times New Roman" w:hAnsi="Times New Roman" w:cs="Times New Roman"/>
          <w:sz w:val="24"/>
          <w:szCs w:val="24"/>
        </w:rPr>
        <w:t xml:space="preserve"> as a great power. However, the </w:t>
      </w:r>
      <w:r w:rsidRPr="00290B12">
        <w:rPr>
          <w:rFonts w:ascii="Times New Roman" w:hAnsi="Times New Roman" w:cs="Times New Roman"/>
          <w:sz w:val="24"/>
          <w:szCs w:val="24"/>
        </w:rPr>
        <w:t xml:space="preserve">extent </w:t>
      </w:r>
      <w:r w:rsidR="00077B7A" w:rsidRPr="00290B12">
        <w:rPr>
          <w:rFonts w:ascii="Times New Roman" w:hAnsi="Times New Roman" w:cs="Times New Roman"/>
          <w:sz w:val="24"/>
          <w:szCs w:val="24"/>
        </w:rPr>
        <w:t xml:space="preserve">to which others – and particularly, of course, the US - </w:t>
      </w:r>
      <w:r w:rsidRPr="00290B12">
        <w:rPr>
          <w:rFonts w:ascii="Times New Roman" w:hAnsi="Times New Roman" w:cs="Times New Roman"/>
          <w:sz w:val="24"/>
          <w:szCs w:val="24"/>
        </w:rPr>
        <w:t xml:space="preserve">will accept this position and the Chinese version of G2 </w:t>
      </w:r>
      <w:r w:rsidR="00077B7A" w:rsidRPr="00290B12">
        <w:rPr>
          <w:rFonts w:ascii="Times New Roman" w:hAnsi="Times New Roman" w:cs="Times New Roman"/>
          <w:sz w:val="24"/>
          <w:szCs w:val="24"/>
        </w:rPr>
        <w:t>remains</w:t>
      </w:r>
      <w:r w:rsidRPr="00290B12">
        <w:rPr>
          <w:rFonts w:ascii="Times New Roman" w:hAnsi="Times New Roman" w:cs="Times New Roman"/>
          <w:sz w:val="24"/>
          <w:szCs w:val="24"/>
        </w:rPr>
        <w:t xml:space="preserve"> open for debate</w:t>
      </w:r>
      <w:r w:rsidR="00077B7A" w:rsidRPr="00290B12">
        <w:rPr>
          <w:rFonts w:ascii="Times New Roman" w:hAnsi="Times New Roman" w:cs="Times New Roman"/>
          <w:sz w:val="24"/>
          <w:szCs w:val="24"/>
        </w:rPr>
        <w:t xml:space="preserve">. </w:t>
      </w:r>
      <w:r w:rsidR="005C69A1" w:rsidRPr="00290B12">
        <w:rPr>
          <w:rFonts w:ascii="Times New Roman" w:hAnsi="Times New Roman" w:cs="Times New Roman"/>
          <w:sz w:val="24"/>
          <w:szCs w:val="24"/>
        </w:rPr>
        <w:t xml:space="preserve">Simply stating that things will be different doesn't necessarily mean that they will be. The key is how others respond, and how they change their own positions (and identities) as China changes its. </w:t>
      </w:r>
    </w:p>
    <w:p w14:paraId="544B2DC7" w14:textId="77777777" w:rsidR="00956689" w:rsidRPr="00290B12" w:rsidRDefault="00956689" w:rsidP="005C69A1">
      <w:pPr>
        <w:tabs>
          <w:tab w:val="left" w:pos="540"/>
        </w:tabs>
        <w:spacing w:line="240" w:lineRule="auto"/>
        <w:jc w:val="both"/>
        <w:rPr>
          <w:rFonts w:ascii="Times New Roman" w:hAnsi="Times New Roman" w:cs="Times New Roman"/>
          <w:sz w:val="24"/>
          <w:szCs w:val="24"/>
        </w:rPr>
      </w:pPr>
    </w:p>
    <w:p w14:paraId="7EA8A450" w14:textId="0131731E" w:rsidR="00D85035" w:rsidRPr="00290B12" w:rsidRDefault="0042125C" w:rsidP="005B0FA0">
      <w:pPr>
        <w:spacing w:line="240" w:lineRule="auto"/>
        <w:jc w:val="both"/>
        <w:rPr>
          <w:rFonts w:ascii="Times New Roman" w:hAnsi="Times New Roman" w:cs="Times New Roman"/>
          <w:b/>
          <w:bCs/>
          <w:sz w:val="24"/>
          <w:szCs w:val="24"/>
        </w:rPr>
      </w:pPr>
      <w:r w:rsidRPr="00290B12">
        <w:rPr>
          <w:rFonts w:ascii="Times New Roman" w:hAnsi="Times New Roman" w:cs="Times New Roman"/>
          <w:b/>
          <w:bCs/>
          <w:sz w:val="24"/>
          <w:szCs w:val="24"/>
        </w:rPr>
        <w:t xml:space="preserve">The </w:t>
      </w:r>
      <w:r w:rsidR="0001108A" w:rsidRPr="00290B12">
        <w:rPr>
          <w:rFonts w:ascii="Times New Roman" w:hAnsi="Times New Roman" w:cs="Times New Roman"/>
          <w:b/>
          <w:bCs/>
          <w:sz w:val="24"/>
          <w:szCs w:val="24"/>
        </w:rPr>
        <w:t>Strategic I</w:t>
      </w:r>
      <w:r w:rsidR="008F5FB7" w:rsidRPr="00290B12">
        <w:rPr>
          <w:rFonts w:ascii="Times New Roman" w:hAnsi="Times New Roman" w:cs="Times New Roman"/>
          <w:b/>
          <w:bCs/>
          <w:sz w:val="24"/>
          <w:szCs w:val="24"/>
        </w:rPr>
        <w:t>mportance</w:t>
      </w:r>
      <w:r w:rsidR="00DE3FDE" w:rsidRPr="00290B12">
        <w:rPr>
          <w:rFonts w:ascii="Times New Roman" w:hAnsi="Times New Roman" w:cs="Times New Roman"/>
          <w:b/>
          <w:bCs/>
          <w:sz w:val="24"/>
          <w:szCs w:val="24"/>
        </w:rPr>
        <w:t xml:space="preserve"> of </w:t>
      </w:r>
      <w:r w:rsidR="0001108A" w:rsidRPr="00290B12">
        <w:rPr>
          <w:rFonts w:ascii="Times New Roman" w:hAnsi="Times New Roman" w:cs="Times New Roman"/>
          <w:b/>
          <w:bCs/>
          <w:sz w:val="24"/>
          <w:szCs w:val="24"/>
        </w:rPr>
        <w:t>D</w:t>
      </w:r>
      <w:r w:rsidR="00DE3FDE" w:rsidRPr="00290B12">
        <w:rPr>
          <w:rFonts w:ascii="Times New Roman" w:hAnsi="Times New Roman" w:cs="Times New Roman"/>
          <w:b/>
          <w:bCs/>
          <w:sz w:val="24"/>
          <w:szCs w:val="24"/>
        </w:rPr>
        <w:t xml:space="preserve">efining </w:t>
      </w:r>
      <w:r w:rsidRPr="00290B12">
        <w:rPr>
          <w:rFonts w:ascii="Times New Roman" w:hAnsi="Times New Roman" w:cs="Times New Roman"/>
          <w:b/>
          <w:bCs/>
          <w:sz w:val="24"/>
          <w:szCs w:val="24"/>
        </w:rPr>
        <w:t>“</w:t>
      </w:r>
      <w:r w:rsidR="0001108A" w:rsidRPr="00290B12">
        <w:rPr>
          <w:rFonts w:ascii="Times New Roman" w:hAnsi="Times New Roman" w:cs="Times New Roman"/>
          <w:b/>
          <w:bCs/>
          <w:sz w:val="24"/>
          <w:szCs w:val="24"/>
        </w:rPr>
        <w:t>Great P</w:t>
      </w:r>
      <w:r w:rsidR="00DE3FDE" w:rsidRPr="00290B12">
        <w:rPr>
          <w:rFonts w:ascii="Times New Roman" w:hAnsi="Times New Roman" w:cs="Times New Roman"/>
          <w:b/>
          <w:bCs/>
          <w:sz w:val="24"/>
          <w:szCs w:val="24"/>
        </w:rPr>
        <w:t>ower</w:t>
      </w:r>
      <w:r w:rsidRPr="00290B12">
        <w:rPr>
          <w:rFonts w:ascii="Times New Roman" w:hAnsi="Times New Roman" w:cs="Times New Roman"/>
          <w:b/>
          <w:bCs/>
          <w:sz w:val="24"/>
          <w:szCs w:val="24"/>
        </w:rPr>
        <w:t>”</w:t>
      </w:r>
    </w:p>
    <w:p w14:paraId="4A8FD0EC" w14:textId="7CB8BC1B" w:rsidR="00F555E0" w:rsidRPr="00290B12" w:rsidRDefault="00A458FF" w:rsidP="00A75E84">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Given that relations with other great power are often described as “the core” of Chinese diplomacy,</w:t>
      </w:r>
      <w:r w:rsidR="00184FA7" w:rsidRPr="00290B12">
        <w:rPr>
          <w:rStyle w:val="FootnoteReference"/>
          <w:rFonts w:ascii="Times New Roman" w:hAnsi="Times New Roman" w:cs="Times New Roman"/>
          <w:sz w:val="24"/>
          <w:szCs w:val="24"/>
        </w:rPr>
        <w:footnoteReference w:id="21"/>
      </w:r>
      <w:r w:rsidRPr="00290B12">
        <w:rPr>
          <w:rFonts w:ascii="Times New Roman" w:hAnsi="Times New Roman" w:cs="Times New Roman"/>
          <w:sz w:val="24"/>
          <w:szCs w:val="24"/>
        </w:rPr>
        <w:t xml:space="preserve"> u</w:t>
      </w:r>
      <w:r w:rsidR="003D0DA2" w:rsidRPr="00290B12">
        <w:rPr>
          <w:rFonts w:ascii="Times New Roman" w:hAnsi="Times New Roman" w:cs="Times New Roman"/>
          <w:sz w:val="24"/>
          <w:szCs w:val="24"/>
        </w:rPr>
        <w:t xml:space="preserve">nderstanding the </w:t>
      </w:r>
      <w:r w:rsidRPr="00290B12">
        <w:rPr>
          <w:rFonts w:ascii="Times New Roman" w:hAnsi="Times New Roman" w:cs="Times New Roman"/>
          <w:sz w:val="24"/>
          <w:szCs w:val="24"/>
        </w:rPr>
        <w:t xml:space="preserve">concept of </w:t>
      </w:r>
      <w:r w:rsidR="003D0DA2" w:rsidRPr="00290B12">
        <w:rPr>
          <w:rFonts w:ascii="Times New Roman" w:hAnsi="Times New Roman" w:cs="Times New Roman"/>
          <w:sz w:val="24"/>
          <w:szCs w:val="24"/>
        </w:rPr>
        <w:t xml:space="preserve">“great power” is </w:t>
      </w:r>
      <w:r w:rsidRPr="00290B12">
        <w:rPr>
          <w:rFonts w:ascii="Times New Roman" w:hAnsi="Times New Roman" w:cs="Times New Roman"/>
          <w:sz w:val="24"/>
          <w:szCs w:val="24"/>
        </w:rPr>
        <w:t xml:space="preserve">the </w:t>
      </w:r>
      <w:r w:rsidR="003D0DA2" w:rsidRPr="00290B12">
        <w:rPr>
          <w:rFonts w:ascii="Times New Roman" w:hAnsi="Times New Roman" w:cs="Times New Roman"/>
          <w:sz w:val="24"/>
          <w:szCs w:val="24"/>
        </w:rPr>
        <w:t>key to deconstruct</w:t>
      </w:r>
      <w:r w:rsidRPr="00290B12">
        <w:rPr>
          <w:rFonts w:ascii="Times New Roman" w:hAnsi="Times New Roman" w:cs="Times New Roman"/>
          <w:sz w:val="24"/>
          <w:szCs w:val="24"/>
        </w:rPr>
        <w:t>ing the real meaning of the</w:t>
      </w:r>
      <w:r w:rsidR="003D0DA2" w:rsidRPr="00290B12">
        <w:rPr>
          <w:rFonts w:ascii="Times New Roman" w:hAnsi="Times New Roman" w:cs="Times New Roman"/>
          <w:sz w:val="24"/>
          <w:szCs w:val="24"/>
        </w:rPr>
        <w:t xml:space="preserve"> “new type of great power relations”. </w:t>
      </w:r>
      <w:r w:rsidR="0070205E" w:rsidRPr="00290B12">
        <w:rPr>
          <w:rFonts w:ascii="Times New Roman" w:hAnsi="Times New Roman" w:cs="Times New Roman"/>
          <w:sz w:val="24"/>
          <w:szCs w:val="24"/>
        </w:rPr>
        <w:t xml:space="preserve">Of course the concept of Great Powers is not new, and has a long academic tradition spanning back to the early nineteenth century and analyses of the changing balance of power in Europe. </w:t>
      </w:r>
      <w:r w:rsidR="006A70C3" w:rsidRPr="00290B12">
        <w:rPr>
          <w:rFonts w:ascii="Times New Roman" w:hAnsi="Times New Roman" w:cs="Times New Roman"/>
          <w:sz w:val="24"/>
          <w:szCs w:val="24"/>
        </w:rPr>
        <w:t xml:space="preserve">These historical precedents, and the idea that European experiences are the “cradle” of the study of Great Powers are reflected in the </w:t>
      </w:r>
      <w:r w:rsidR="006A70C3" w:rsidRPr="00290B12">
        <w:rPr>
          <w:rFonts w:ascii="Times New Roman" w:hAnsi="Times New Roman" w:cs="Times New Roman"/>
          <w:sz w:val="24"/>
          <w:szCs w:val="24"/>
        </w:rPr>
        <w:lastRenderedPageBreak/>
        <w:t>Chinese literature</w:t>
      </w:r>
      <w:r w:rsidR="00D53362" w:rsidRPr="00290B12">
        <w:rPr>
          <w:rFonts w:ascii="Times New Roman" w:hAnsi="Times New Roman" w:cs="Times New Roman"/>
          <w:sz w:val="24"/>
          <w:szCs w:val="24"/>
        </w:rPr>
        <w:t xml:space="preserve">; but only in a limited fashion. </w:t>
      </w:r>
      <w:r w:rsidR="006A70C3" w:rsidRPr="00290B12">
        <w:rPr>
          <w:rFonts w:ascii="Times New Roman" w:hAnsi="Times New Roman" w:cs="Times New Roman"/>
          <w:sz w:val="24"/>
          <w:szCs w:val="24"/>
        </w:rPr>
        <w:t>The focus here is typically on the Napoleonic Wars as an example of what can happen when a dissatisfied rising great power confronts the established status quo one. However, it is notable that only five of the articles considered these European precedents, and only</w:t>
      </w:r>
      <w:r w:rsidR="00CC47D7" w:rsidRPr="00290B12">
        <w:rPr>
          <w:rFonts w:ascii="Times New Roman" w:hAnsi="Times New Roman" w:cs="Times New Roman"/>
          <w:sz w:val="24"/>
          <w:szCs w:val="24"/>
        </w:rPr>
        <w:t xml:space="preserve"> </w:t>
      </w:r>
      <w:r w:rsidR="006A70C3" w:rsidRPr="00290B12">
        <w:rPr>
          <w:rFonts w:ascii="Times New Roman" w:hAnsi="Times New Roman" w:cs="Times New Roman"/>
          <w:sz w:val="24"/>
          <w:szCs w:val="24"/>
        </w:rPr>
        <w:t xml:space="preserve">four discuss </w:t>
      </w:r>
      <w:r w:rsidR="00CC47D7" w:rsidRPr="00290B12">
        <w:rPr>
          <w:rFonts w:ascii="Times New Roman" w:hAnsi="Times New Roman" w:cs="Times New Roman"/>
          <w:sz w:val="24"/>
          <w:szCs w:val="24"/>
        </w:rPr>
        <w:t>more recent</w:t>
      </w:r>
      <w:r w:rsidR="006A70C3" w:rsidRPr="00290B12">
        <w:rPr>
          <w:rFonts w:ascii="Times New Roman" w:hAnsi="Times New Roman" w:cs="Times New Roman"/>
          <w:sz w:val="24"/>
          <w:szCs w:val="24"/>
        </w:rPr>
        <w:t xml:space="preserve"> non-Chinese </w:t>
      </w:r>
      <w:r w:rsidR="00CC47D7" w:rsidRPr="00290B12">
        <w:rPr>
          <w:rFonts w:ascii="Times New Roman" w:hAnsi="Times New Roman" w:cs="Times New Roman"/>
          <w:sz w:val="24"/>
          <w:szCs w:val="24"/>
        </w:rPr>
        <w:t xml:space="preserve">theoretical </w:t>
      </w:r>
      <w:r w:rsidR="006A70C3" w:rsidRPr="00290B12">
        <w:rPr>
          <w:rFonts w:ascii="Times New Roman" w:hAnsi="Times New Roman" w:cs="Times New Roman"/>
          <w:sz w:val="24"/>
          <w:szCs w:val="24"/>
        </w:rPr>
        <w:t xml:space="preserve">debates </w:t>
      </w:r>
      <w:r w:rsidR="00CC47D7" w:rsidRPr="00290B12">
        <w:rPr>
          <w:rFonts w:ascii="Times New Roman" w:hAnsi="Times New Roman" w:cs="Times New Roman"/>
          <w:sz w:val="24"/>
          <w:szCs w:val="24"/>
        </w:rPr>
        <w:t xml:space="preserve">by addressing the work of Kenneth Waltz. </w:t>
      </w:r>
    </w:p>
    <w:p w14:paraId="26B48AF9" w14:textId="0CAC1EA0" w:rsidR="002543D7" w:rsidRPr="00290B12" w:rsidRDefault="00CC47D7"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So while it may well be the case that </w:t>
      </w:r>
      <w:r w:rsidR="00D53362" w:rsidRPr="00290B12">
        <w:rPr>
          <w:rFonts w:ascii="Times New Roman" w:hAnsi="Times New Roman" w:cs="Times New Roman"/>
          <w:sz w:val="24"/>
          <w:szCs w:val="24"/>
        </w:rPr>
        <w:t xml:space="preserve">current </w:t>
      </w:r>
      <w:r w:rsidRPr="00290B12">
        <w:rPr>
          <w:rFonts w:ascii="Times New Roman" w:hAnsi="Times New Roman" w:cs="Times New Roman"/>
          <w:sz w:val="24"/>
          <w:szCs w:val="24"/>
        </w:rPr>
        <w:t xml:space="preserve">Chinese thinking is </w:t>
      </w:r>
      <w:r w:rsidRPr="00290B12">
        <w:rPr>
          <w:rFonts w:ascii="Times New Roman" w:hAnsi="Times New Roman" w:cs="Times New Roman"/>
          <w:b/>
          <w:i/>
          <w:sz w:val="24"/>
          <w:szCs w:val="24"/>
        </w:rPr>
        <w:t>informed</w:t>
      </w:r>
      <w:r w:rsidRPr="00290B12">
        <w:rPr>
          <w:rFonts w:ascii="Times New Roman" w:hAnsi="Times New Roman" w:cs="Times New Roman"/>
          <w:sz w:val="24"/>
          <w:szCs w:val="24"/>
        </w:rPr>
        <w:t xml:space="preserve"> by </w:t>
      </w:r>
      <w:r w:rsidR="00D53362" w:rsidRPr="00290B12">
        <w:rPr>
          <w:rFonts w:ascii="Times New Roman" w:hAnsi="Times New Roman" w:cs="Times New Roman"/>
          <w:sz w:val="24"/>
          <w:szCs w:val="24"/>
        </w:rPr>
        <w:t xml:space="preserve">previous historical experiences and theories, it generally does not specifically </w:t>
      </w:r>
      <w:r w:rsidR="00D53362" w:rsidRPr="00290B12">
        <w:rPr>
          <w:rFonts w:ascii="Times New Roman" w:hAnsi="Times New Roman" w:cs="Times New Roman"/>
          <w:b/>
          <w:i/>
          <w:sz w:val="24"/>
          <w:szCs w:val="24"/>
        </w:rPr>
        <w:t>engage</w:t>
      </w:r>
      <w:r w:rsidR="00D53362" w:rsidRPr="00290B12">
        <w:rPr>
          <w:rFonts w:ascii="Times New Roman" w:hAnsi="Times New Roman" w:cs="Times New Roman"/>
          <w:sz w:val="24"/>
          <w:szCs w:val="24"/>
        </w:rPr>
        <w:t xml:space="preserve"> with them in the literature, which instead tends to focus on the specifics of China’s current circumstances.</w:t>
      </w:r>
      <w:r w:rsidR="009C684C" w:rsidRPr="00290B12">
        <w:rPr>
          <w:rFonts w:ascii="Times New Roman" w:hAnsi="Times New Roman" w:cs="Times New Roman"/>
          <w:sz w:val="24"/>
          <w:szCs w:val="24"/>
        </w:rPr>
        <w:t xml:space="preserve"> The primary context here is the attempt to establish a discourse that is accepted and shared outside China. The promotion of the idea of China as </w:t>
      </w:r>
      <w:r w:rsidR="00190939" w:rsidRPr="00290B12">
        <w:rPr>
          <w:rFonts w:ascii="Times New Roman" w:hAnsi="Times New Roman" w:cs="Times New Roman"/>
          <w:sz w:val="24"/>
          <w:szCs w:val="24"/>
        </w:rPr>
        <w:t xml:space="preserve">“great power” </w:t>
      </w:r>
      <w:r w:rsidR="00C80E7F" w:rsidRPr="00290B12">
        <w:rPr>
          <w:rFonts w:ascii="Times New Roman" w:hAnsi="Times New Roman" w:cs="Times New Roman"/>
          <w:sz w:val="24"/>
          <w:szCs w:val="24"/>
        </w:rPr>
        <w:t xml:space="preserve">as predominantly used by Chinese scholars, </w:t>
      </w:r>
      <w:r w:rsidR="00A7362C" w:rsidRPr="00290B12">
        <w:rPr>
          <w:rFonts w:ascii="Times New Roman" w:hAnsi="Times New Roman" w:cs="Times New Roman"/>
          <w:sz w:val="24"/>
          <w:szCs w:val="24"/>
        </w:rPr>
        <w:t xml:space="preserve">implies that China </w:t>
      </w:r>
      <w:r w:rsidR="00A72C6C" w:rsidRPr="00290B12">
        <w:rPr>
          <w:rFonts w:ascii="Times New Roman" w:hAnsi="Times New Roman" w:cs="Times New Roman"/>
          <w:sz w:val="24"/>
          <w:szCs w:val="24"/>
        </w:rPr>
        <w:t>expect</w:t>
      </w:r>
      <w:r w:rsidR="00A7362C" w:rsidRPr="00290B12">
        <w:rPr>
          <w:rFonts w:ascii="Times New Roman" w:hAnsi="Times New Roman" w:cs="Times New Roman"/>
          <w:sz w:val="24"/>
          <w:szCs w:val="24"/>
        </w:rPr>
        <w:t xml:space="preserve"> the </w:t>
      </w:r>
      <w:r w:rsidR="00F41BC8" w:rsidRPr="00290B12">
        <w:rPr>
          <w:rFonts w:ascii="Times New Roman" w:hAnsi="Times New Roman" w:cs="Times New Roman"/>
          <w:sz w:val="24"/>
          <w:szCs w:val="24"/>
        </w:rPr>
        <w:t>world</w:t>
      </w:r>
      <w:r w:rsidR="00C80E7F" w:rsidRPr="00290B12">
        <w:rPr>
          <w:rFonts w:ascii="Times New Roman" w:hAnsi="Times New Roman" w:cs="Times New Roman"/>
          <w:sz w:val="24"/>
          <w:szCs w:val="24"/>
        </w:rPr>
        <w:t xml:space="preserve"> – and the world is sometimes just a shorthand reference to the </w:t>
      </w:r>
      <w:r w:rsidR="00A7362C" w:rsidRPr="00290B12">
        <w:rPr>
          <w:rFonts w:ascii="Times New Roman" w:hAnsi="Times New Roman" w:cs="Times New Roman"/>
          <w:sz w:val="24"/>
          <w:szCs w:val="24"/>
        </w:rPr>
        <w:t xml:space="preserve">US </w:t>
      </w:r>
      <w:r w:rsidR="00AA0E7F" w:rsidRPr="00290B12">
        <w:rPr>
          <w:rFonts w:ascii="Times New Roman" w:hAnsi="Times New Roman" w:cs="Times New Roman"/>
          <w:sz w:val="24"/>
          <w:szCs w:val="24"/>
        </w:rPr>
        <w:t>–</w:t>
      </w:r>
      <w:r w:rsidR="00C80E7F" w:rsidRPr="00290B12">
        <w:rPr>
          <w:rFonts w:ascii="Times New Roman" w:hAnsi="Times New Roman" w:cs="Times New Roman"/>
          <w:sz w:val="24"/>
          <w:szCs w:val="24"/>
        </w:rPr>
        <w:t xml:space="preserve"> </w:t>
      </w:r>
      <w:r w:rsidR="00A7362C" w:rsidRPr="00290B12">
        <w:rPr>
          <w:rFonts w:ascii="Times New Roman" w:hAnsi="Times New Roman" w:cs="Times New Roman"/>
          <w:sz w:val="24"/>
          <w:szCs w:val="24"/>
        </w:rPr>
        <w:t xml:space="preserve">to recognize </w:t>
      </w:r>
      <w:r w:rsidR="00C80E7F" w:rsidRPr="00290B12">
        <w:rPr>
          <w:rFonts w:ascii="Times New Roman" w:hAnsi="Times New Roman" w:cs="Times New Roman"/>
          <w:sz w:val="24"/>
          <w:szCs w:val="24"/>
        </w:rPr>
        <w:t>China’s</w:t>
      </w:r>
      <w:r w:rsidR="00A7362C" w:rsidRPr="00290B12">
        <w:rPr>
          <w:rFonts w:ascii="Times New Roman" w:hAnsi="Times New Roman" w:cs="Times New Roman"/>
          <w:sz w:val="24"/>
          <w:szCs w:val="24"/>
        </w:rPr>
        <w:t xml:space="preserve"> status as a great power</w:t>
      </w:r>
      <w:r w:rsidR="00C80E7F" w:rsidRPr="00290B12">
        <w:rPr>
          <w:rFonts w:ascii="Times New Roman" w:hAnsi="Times New Roman" w:cs="Times New Roman"/>
          <w:sz w:val="24"/>
          <w:szCs w:val="24"/>
        </w:rPr>
        <w:t xml:space="preserve"> and treat it as such</w:t>
      </w:r>
      <w:r w:rsidR="00A7362C" w:rsidRPr="00290B12">
        <w:rPr>
          <w:rFonts w:ascii="Times New Roman" w:hAnsi="Times New Roman" w:cs="Times New Roman"/>
          <w:sz w:val="24"/>
          <w:szCs w:val="24"/>
        </w:rPr>
        <w:t>.</w:t>
      </w:r>
      <w:r w:rsidR="009C684C" w:rsidRPr="00290B12">
        <w:rPr>
          <w:rFonts w:ascii="Times New Roman" w:hAnsi="Times New Roman" w:cs="Times New Roman"/>
          <w:sz w:val="24"/>
          <w:szCs w:val="24"/>
        </w:rPr>
        <w:t xml:space="preserve"> For Shi Yinhong, if successful, this would establish a “strategic space” where China can pursue </w:t>
      </w:r>
      <w:r w:rsidR="00617351" w:rsidRPr="00290B12">
        <w:rPr>
          <w:rFonts w:ascii="Times New Roman" w:hAnsi="Times New Roman" w:cs="Times New Roman"/>
          <w:sz w:val="24"/>
          <w:szCs w:val="24"/>
        </w:rPr>
        <w:t>its</w:t>
      </w:r>
      <w:r w:rsidR="009C684C" w:rsidRPr="00290B12">
        <w:rPr>
          <w:rFonts w:ascii="Times New Roman" w:hAnsi="Times New Roman" w:cs="Times New Roman"/>
          <w:sz w:val="24"/>
          <w:szCs w:val="24"/>
        </w:rPr>
        <w:t xml:space="preserve"> interests and objectives in a way that is not possible for “normal” (non-Great Power) states.</w:t>
      </w:r>
      <w:r w:rsidR="00184FA7" w:rsidRPr="00290B12">
        <w:rPr>
          <w:rStyle w:val="FootnoteReference"/>
          <w:rFonts w:ascii="Times New Roman" w:hAnsi="Times New Roman" w:cs="Times New Roman"/>
          <w:sz w:val="24"/>
          <w:szCs w:val="24"/>
        </w:rPr>
        <w:footnoteReference w:id="22"/>
      </w:r>
      <w:r w:rsidR="00A7362C" w:rsidRPr="00290B12">
        <w:rPr>
          <w:rFonts w:ascii="Times New Roman" w:hAnsi="Times New Roman" w:cs="Times New Roman"/>
          <w:sz w:val="24"/>
          <w:szCs w:val="24"/>
        </w:rPr>
        <w:t xml:space="preserve"> </w:t>
      </w:r>
      <w:r w:rsidR="009C684C" w:rsidRPr="00290B12">
        <w:rPr>
          <w:rFonts w:ascii="Times New Roman" w:hAnsi="Times New Roman" w:cs="Times New Roman"/>
          <w:sz w:val="24"/>
          <w:szCs w:val="24"/>
        </w:rPr>
        <w:t xml:space="preserve">But this desire to be seen as a great power is somewhat tempered by a desire not to be expected to take on the burdens associated with global predominance and/or leadership. Hence the need to balance the new understanding of China’s new global status – great but still developing and rising. </w:t>
      </w:r>
      <w:r w:rsidR="004D74F0" w:rsidRPr="00290B12">
        <w:rPr>
          <w:rFonts w:ascii="Times New Roman" w:hAnsi="Times New Roman" w:cs="Times New Roman"/>
          <w:sz w:val="24"/>
          <w:szCs w:val="24"/>
        </w:rPr>
        <w:t xml:space="preserve"> </w:t>
      </w:r>
    </w:p>
    <w:p w14:paraId="33C70D40" w14:textId="34FB72F6" w:rsidR="00117086" w:rsidRPr="00290B12" w:rsidRDefault="009C684C" w:rsidP="00DB1C2C">
      <w:pPr>
        <w:pStyle w:val="FootnoteText"/>
        <w:ind w:firstLine="284"/>
        <w:jc w:val="both"/>
        <w:rPr>
          <w:rFonts w:ascii="Times New Roman" w:hAnsi="Times New Roman" w:cs="Times New Roman"/>
          <w:sz w:val="24"/>
          <w:szCs w:val="24"/>
        </w:rPr>
      </w:pPr>
      <w:r w:rsidRPr="00290B12">
        <w:rPr>
          <w:rFonts w:ascii="Times New Roman" w:hAnsi="Times New Roman" w:cs="Times New Roman"/>
          <w:sz w:val="24"/>
          <w:szCs w:val="24"/>
        </w:rPr>
        <w:t>There is also a domestic context. T</w:t>
      </w:r>
      <w:r w:rsidR="00FB18D5" w:rsidRPr="00290B12">
        <w:rPr>
          <w:rFonts w:ascii="Times New Roman" w:hAnsi="Times New Roman" w:cs="Times New Roman"/>
          <w:sz w:val="24"/>
          <w:szCs w:val="24"/>
        </w:rPr>
        <w:t xml:space="preserve">his Chinese discourse of great power is </w:t>
      </w:r>
      <w:r w:rsidR="00C80E7F" w:rsidRPr="00290B12">
        <w:rPr>
          <w:rFonts w:ascii="Times New Roman" w:hAnsi="Times New Roman" w:cs="Times New Roman"/>
          <w:sz w:val="24"/>
          <w:szCs w:val="24"/>
        </w:rPr>
        <w:t xml:space="preserve">strongly </w:t>
      </w:r>
      <w:r w:rsidR="00FB18D5" w:rsidRPr="00290B12">
        <w:rPr>
          <w:rFonts w:ascii="Times New Roman" w:hAnsi="Times New Roman" w:cs="Times New Roman"/>
          <w:sz w:val="24"/>
          <w:szCs w:val="24"/>
        </w:rPr>
        <w:t xml:space="preserve">related to </w:t>
      </w:r>
      <w:r w:rsidR="00C80E7F" w:rsidRPr="00290B12">
        <w:rPr>
          <w:rFonts w:ascii="Times New Roman" w:hAnsi="Times New Roman" w:cs="Times New Roman"/>
          <w:sz w:val="24"/>
          <w:szCs w:val="24"/>
        </w:rPr>
        <w:t>the (changing) nature of one party rule. Over</w:t>
      </w:r>
      <w:r w:rsidR="004B78AB" w:rsidRPr="00290B12">
        <w:rPr>
          <w:rFonts w:ascii="Times New Roman" w:hAnsi="Times New Roman" w:cs="Times New Roman"/>
          <w:sz w:val="24"/>
          <w:szCs w:val="24"/>
        </w:rPr>
        <w:t xml:space="preserve"> the past three decades, t</w:t>
      </w:r>
      <w:r w:rsidR="00921E93" w:rsidRPr="00290B12">
        <w:rPr>
          <w:rFonts w:ascii="Times New Roman" w:hAnsi="Times New Roman" w:cs="Times New Roman"/>
          <w:sz w:val="24"/>
          <w:szCs w:val="24"/>
        </w:rPr>
        <w:t xml:space="preserve">he CCP has been </w:t>
      </w:r>
      <w:r w:rsidR="00C80E7F" w:rsidRPr="00290B12">
        <w:rPr>
          <w:rFonts w:ascii="Times New Roman" w:hAnsi="Times New Roman" w:cs="Times New Roman"/>
          <w:sz w:val="24"/>
          <w:szCs w:val="24"/>
        </w:rPr>
        <w:t xml:space="preserve">promoting itself as the only vehicle that can deliver China’s </w:t>
      </w:r>
      <w:r w:rsidR="00921E93" w:rsidRPr="00290B12">
        <w:rPr>
          <w:rFonts w:ascii="Times New Roman" w:hAnsi="Times New Roman" w:cs="Times New Roman"/>
          <w:sz w:val="24"/>
          <w:szCs w:val="24"/>
        </w:rPr>
        <w:t>national re</w:t>
      </w:r>
      <w:r w:rsidR="00C80E7F" w:rsidRPr="00290B12">
        <w:rPr>
          <w:rFonts w:ascii="Times New Roman" w:hAnsi="Times New Roman" w:cs="Times New Roman"/>
          <w:sz w:val="24"/>
          <w:szCs w:val="24"/>
        </w:rPr>
        <w:t>juvenation as</w:t>
      </w:r>
      <w:r w:rsidR="00921E93" w:rsidRPr="00290B12">
        <w:rPr>
          <w:rFonts w:ascii="Times New Roman" w:hAnsi="Times New Roman" w:cs="Times New Roman"/>
          <w:sz w:val="24"/>
          <w:szCs w:val="24"/>
        </w:rPr>
        <w:t xml:space="preserve"> </w:t>
      </w:r>
      <w:r w:rsidR="00C80E7F" w:rsidRPr="00290B12">
        <w:rPr>
          <w:rFonts w:ascii="Times New Roman" w:hAnsi="Times New Roman" w:cs="Times New Roman"/>
          <w:sz w:val="24"/>
          <w:szCs w:val="24"/>
        </w:rPr>
        <w:t xml:space="preserve">one part of </w:t>
      </w:r>
      <w:r w:rsidR="00117086" w:rsidRPr="00290B12">
        <w:rPr>
          <w:rFonts w:ascii="Times New Roman" w:hAnsi="Times New Roman" w:cs="Times New Roman"/>
          <w:sz w:val="24"/>
          <w:szCs w:val="24"/>
        </w:rPr>
        <w:t>its</w:t>
      </w:r>
      <w:r w:rsidR="00C80E7F" w:rsidRPr="00290B12">
        <w:rPr>
          <w:rFonts w:ascii="Times New Roman" w:hAnsi="Times New Roman" w:cs="Times New Roman"/>
          <w:sz w:val="24"/>
          <w:szCs w:val="24"/>
        </w:rPr>
        <w:t xml:space="preserve"> strategy to </w:t>
      </w:r>
      <w:r w:rsidR="00921E93" w:rsidRPr="00290B12">
        <w:rPr>
          <w:rFonts w:ascii="Times New Roman" w:hAnsi="Times New Roman" w:cs="Times New Roman"/>
          <w:sz w:val="24"/>
          <w:szCs w:val="24"/>
        </w:rPr>
        <w:t>maintain regime legitimacy</w:t>
      </w:r>
      <w:r w:rsidR="00A02711" w:rsidRPr="00290B12">
        <w:rPr>
          <w:rFonts w:ascii="Times New Roman" w:hAnsi="Times New Roman" w:cs="Times New Roman"/>
          <w:sz w:val="24"/>
          <w:szCs w:val="24"/>
        </w:rPr>
        <w:t>.</w:t>
      </w:r>
      <w:r w:rsidR="00184FA7" w:rsidRPr="00290B12">
        <w:rPr>
          <w:rStyle w:val="FootnoteReference"/>
          <w:rFonts w:ascii="Times New Roman" w:hAnsi="Times New Roman" w:cs="Times New Roman"/>
          <w:sz w:val="24"/>
          <w:szCs w:val="24"/>
        </w:rPr>
        <w:footnoteReference w:id="23"/>
      </w:r>
      <w:r w:rsidR="001612E5" w:rsidRPr="00290B12">
        <w:rPr>
          <w:rFonts w:ascii="Times New Roman" w:hAnsi="Times New Roman" w:cs="Times New Roman"/>
          <w:sz w:val="24"/>
          <w:szCs w:val="24"/>
        </w:rPr>
        <w:t xml:space="preserve"> In this discourse, </w:t>
      </w:r>
      <w:r w:rsidR="00117086" w:rsidRPr="00290B12">
        <w:rPr>
          <w:rFonts w:ascii="Times New Roman" w:hAnsi="Times New Roman" w:cs="Times New Roman"/>
          <w:sz w:val="24"/>
          <w:szCs w:val="24"/>
        </w:rPr>
        <w:t xml:space="preserve">it is only under CCP leadership that </w:t>
      </w:r>
      <w:r w:rsidR="001612E5" w:rsidRPr="00290B12">
        <w:rPr>
          <w:rFonts w:ascii="Times New Roman" w:hAnsi="Times New Roman" w:cs="Times New Roman"/>
          <w:sz w:val="24"/>
          <w:szCs w:val="24"/>
        </w:rPr>
        <w:t xml:space="preserve">China has gradually </w:t>
      </w:r>
      <w:r w:rsidR="007979E7" w:rsidRPr="00290B12">
        <w:rPr>
          <w:rFonts w:ascii="Times New Roman" w:hAnsi="Times New Roman" w:cs="Times New Roman"/>
          <w:sz w:val="24"/>
          <w:szCs w:val="24"/>
        </w:rPr>
        <w:t xml:space="preserve">won back </w:t>
      </w:r>
      <w:r w:rsidR="001612E5" w:rsidRPr="00290B12">
        <w:rPr>
          <w:rFonts w:ascii="Times New Roman" w:hAnsi="Times New Roman" w:cs="Times New Roman"/>
          <w:sz w:val="24"/>
          <w:szCs w:val="24"/>
        </w:rPr>
        <w:t xml:space="preserve">the </w:t>
      </w:r>
      <w:r w:rsidR="00117086" w:rsidRPr="00290B12">
        <w:rPr>
          <w:rFonts w:ascii="Times New Roman" w:hAnsi="Times New Roman" w:cs="Times New Roman"/>
          <w:sz w:val="24"/>
          <w:szCs w:val="24"/>
        </w:rPr>
        <w:t xml:space="preserve">great power </w:t>
      </w:r>
      <w:r w:rsidR="001612E5" w:rsidRPr="00290B12">
        <w:rPr>
          <w:rFonts w:ascii="Times New Roman" w:hAnsi="Times New Roman" w:cs="Times New Roman"/>
          <w:sz w:val="24"/>
          <w:szCs w:val="24"/>
        </w:rPr>
        <w:t xml:space="preserve">status that it enjoyed before </w:t>
      </w:r>
      <w:r w:rsidR="00117086" w:rsidRPr="00290B12">
        <w:rPr>
          <w:rFonts w:ascii="Times New Roman" w:hAnsi="Times New Roman" w:cs="Times New Roman"/>
          <w:sz w:val="24"/>
          <w:szCs w:val="24"/>
        </w:rPr>
        <w:t>a hostile and rapacious West (combined with corrupt and ineffective pre-CCP leaders) took China into a “century of humiliation”. T</w:t>
      </w:r>
      <w:r w:rsidR="00851C43" w:rsidRPr="00290B12">
        <w:rPr>
          <w:rFonts w:ascii="Times New Roman" w:hAnsi="Times New Roman" w:cs="Times New Roman"/>
          <w:sz w:val="24"/>
          <w:szCs w:val="24"/>
        </w:rPr>
        <w:t xml:space="preserve">he brilliant leadership of the party </w:t>
      </w:r>
      <w:r w:rsidR="00117086" w:rsidRPr="00290B12">
        <w:rPr>
          <w:rFonts w:ascii="Times New Roman" w:hAnsi="Times New Roman" w:cs="Times New Roman"/>
          <w:sz w:val="24"/>
          <w:szCs w:val="24"/>
        </w:rPr>
        <w:t xml:space="preserve">has won hard fought gains, and only the </w:t>
      </w:r>
      <w:r w:rsidR="00851C43" w:rsidRPr="00290B12">
        <w:rPr>
          <w:rFonts w:ascii="Times New Roman" w:hAnsi="Times New Roman" w:cs="Times New Roman"/>
          <w:sz w:val="24"/>
          <w:szCs w:val="24"/>
        </w:rPr>
        <w:t xml:space="preserve">party can </w:t>
      </w:r>
      <w:r w:rsidR="00117086" w:rsidRPr="00290B12">
        <w:rPr>
          <w:rFonts w:ascii="Times New Roman" w:hAnsi="Times New Roman" w:cs="Times New Roman"/>
          <w:sz w:val="24"/>
          <w:szCs w:val="24"/>
        </w:rPr>
        <w:t>maintain</w:t>
      </w:r>
      <w:r w:rsidR="00851C43" w:rsidRPr="00290B12">
        <w:rPr>
          <w:rFonts w:ascii="Times New Roman" w:hAnsi="Times New Roman" w:cs="Times New Roman"/>
          <w:sz w:val="24"/>
          <w:szCs w:val="24"/>
        </w:rPr>
        <w:t xml:space="preserve"> China’s </w:t>
      </w:r>
      <w:r w:rsidR="00117086" w:rsidRPr="00290B12">
        <w:rPr>
          <w:rFonts w:ascii="Times New Roman" w:hAnsi="Times New Roman" w:cs="Times New Roman"/>
          <w:sz w:val="24"/>
          <w:szCs w:val="24"/>
        </w:rPr>
        <w:t xml:space="preserve">new found </w:t>
      </w:r>
      <w:r w:rsidR="00851C43" w:rsidRPr="00290B12">
        <w:rPr>
          <w:rFonts w:ascii="Times New Roman" w:hAnsi="Times New Roman" w:cs="Times New Roman"/>
          <w:sz w:val="24"/>
          <w:szCs w:val="24"/>
        </w:rPr>
        <w:t xml:space="preserve">great power status </w:t>
      </w:r>
      <w:r w:rsidR="00117086" w:rsidRPr="00290B12">
        <w:rPr>
          <w:rFonts w:ascii="Times New Roman" w:hAnsi="Times New Roman" w:cs="Times New Roman"/>
          <w:sz w:val="24"/>
          <w:szCs w:val="24"/>
        </w:rPr>
        <w:t>in the face of hostile Western forces</w:t>
      </w:r>
      <w:r w:rsidR="00851C43" w:rsidRPr="00290B12">
        <w:rPr>
          <w:rFonts w:ascii="Times New Roman" w:hAnsi="Times New Roman" w:cs="Times New Roman"/>
          <w:sz w:val="24"/>
          <w:szCs w:val="24"/>
        </w:rPr>
        <w:t xml:space="preserve">. </w:t>
      </w:r>
    </w:p>
    <w:p w14:paraId="2C11FA76" w14:textId="77777777" w:rsidR="0042125C" w:rsidRPr="00290B12" w:rsidRDefault="0042125C" w:rsidP="00581F22">
      <w:pPr>
        <w:pStyle w:val="FootnoteText"/>
        <w:ind w:firstLine="284"/>
        <w:rPr>
          <w:rFonts w:ascii="Times New Roman" w:hAnsi="Times New Roman" w:cs="Times New Roman"/>
          <w:sz w:val="24"/>
          <w:szCs w:val="24"/>
        </w:rPr>
      </w:pPr>
    </w:p>
    <w:p w14:paraId="40CB4FA1" w14:textId="1B6A7F8C" w:rsidR="00B6748E" w:rsidRPr="00290B12" w:rsidRDefault="00117086" w:rsidP="00BE0BC5">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But </w:t>
      </w:r>
      <w:r w:rsidR="009C684C" w:rsidRPr="00290B12">
        <w:rPr>
          <w:rFonts w:ascii="Times New Roman" w:hAnsi="Times New Roman" w:cs="Times New Roman"/>
          <w:sz w:val="24"/>
          <w:szCs w:val="24"/>
        </w:rPr>
        <w:t xml:space="preserve">once more we see the need to balance, and the need to temper some of the expectations of what China as a great power can and/or should do. </w:t>
      </w:r>
      <w:r w:rsidRPr="00290B12">
        <w:rPr>
          <w:rFonts w:ascii="Times New Roman" w:hAnsi="Times New Roman" w:cs="Times New Roman"/>
          <w:sz w:val="24"/>
          <w:szCs w:val="24"/>
        </w:rPr>
        <w:t xml:space="preserve">The promotion of the CCP as a </w:t>
      </w:r>
      <w:r w:rsidR="007D734F" w:rsidRPr="00290B12">
        <w:rPr>
          <w:rFonts w:ascii="Times New Roman" w:hAnsi="Times New Roman" w:cs="Times New Roman"/>
          <w:sz w:val="24"/>
          <w:szCs w:val="24"/>
        </w:rPr>
        <w:t>means to attain national(ist) ends</w:t>
      </w:r>
      <w:r w:rsidRPr="00290B12">
        <w:rPr>
          <w:rFonts w:ascii="Times New Roman" w:hAnsi="Times New Roman" w:cs="Times New Roman"/>
          <w:sz w:val="24"/>
          <w:szCs w:val="24"/>
        </w:rPr>
        <w:t xml:space="preserve"> </w:t>
      </w:r>
      <w:r w:rsidR="00851C43" w:rsidRPr="00290B12">
        <w:rPr>
          <w:rFonts w:ascii="Times New Roman" w:hAnsi="Times New Roman" w:cs="Times New Roman"/>
          <w:sz w:val="24"/>
          <w:szCs w:val="24"/>
        </w:rPr>
        <w:t xml:space="preserve"> has helped the party win popular support</w:t>
      </w:r>
      <w:r w:rsidR="005B1EE7" w:rsidRPr="00290B12">
        <w:rPr>
          <w:rFonts w:ascii="Times New Roman" w:hAnsi="Times New Roman" w:cs="Times New Roman"/>
          <w:sz w:val="24"/>
          <w:szCs w:val="24"/>
        </w:rPr>
        <w:t xml:space="preserve"> in the short term.</w:t>
      </w:r>
      <w:r w:rsidR="00851C43" w:rsidRPr="00290B12">
        <w:rPr>
          <w:rFonts w:ascii="Times New Roman" w:hAnsi="Times New Roman" w:cs="Times New Roman"/>
          <w:sz w:val="24"/>
          <w:szCs w:val="24"/>
        </w:rPr>
        <w:t xml:space="preserve"> </w:t>
      </w:r>
      <w:r w:rsidR="007D734F" w:rsidRPr="00290B12">
        <w:rPr>
          <w:rFonts w:ascii="Times New Roman" w:hAnsi="Times New Roman" w:cs="Times New Roman"/>
          <w:sz w:val="24"/>
          <w:szCs w:val="24"/>
        </w:rPr>
        <w:t xml:space="preserve">The danger is that the popular acceptance of China as </w:t>
      </w:r>
      <w:r w:rsidR="005B1EE7" w:rsidRPr="00290B12">
        <w:rPr>
          <w:rFonts w:ascii="Times New Roman" w:hAnsi="Times New Roman" w:cs="Times New Roman"/>
          <w:sz w:val="24"/>
          <w:szCs w:val="24"/>
        </w:rPr>
        <w:t>a great power</w:t>
      </w:r>
      <w:r w:rsidR="00F34E3F" w:rsidRPr="00290B12">
        <w:rPr>
          <w:rFonts w:ascii="Times New Roman" w:hAnsi="Times New Roman" w:cs="Times New Roman"/>
          <w:sz w:val="24"/>
          <w:szCs w:val="24"/>
        </w:rPr>
        <w:t xml:space="preserve"> (or </w:t>
      </w:r>
      <w:r w:rsidR="005B1EE7" w:rsidRPr="00290B12">
        <w:rPr>
          <w:rFonts w:ascii="Times New Roman" w:hAnsi="Times New Roman" w:cs="Times New Roman"/>
          <w:sz w:val="24"/>
          <w:szCs w:val="24"/>
        </w:rPr>
        <w:t xml:space="preserve">world power, </w:t>
      </w:r>
      <w:r w:rsidR="00F34E3F" w:rsidRPr="00290B12">
        <w:rPr>
          <w:rFonts w:ascii="Times New Roman" w:hAnsi="Times New Roman" w:cs="Times New Roman"/>
          <w:sz w:val="24"/>
          <w:szCs w:val="24"/>
        </w:rPr>
        <w:t xml:space="preserve">No.2) </w:t>
      </w:r>
      <w:r w:rsidR="007D734F" w:rsidRPr="00290B12">
        <w:rPr>
          <w:rFonts w:ascii="Times New Roman" w:hAnsi="Times New Roman" w:cs="Times New Roman"/>
          <w:sz w:val="24"/>
          <w:szCs w:val="24"/>
        </w:rPr>
        <w:t>might generate</w:t>
      </w:r>
      <w:r w:rsidR="00F34E3F" w:rsidRPr="00290B12">
        <w:rPr>
          <w:rFonts w:ascii="Times New Roman" w:hAnsi="Times New Roman" w:cs="Times New Roman"/>
          <w:sz w:val="24"/>
          <w:szCs w:val="24"/>
        </w:rPr>
        <w:t xml:space="preserve"> high</w:t>
      </w:r>
      <w:r w:rsidR="00C23F82" w:rsidRPr="00290B12">
        <w:rPr>
          <w:rFonts w:ascii="Times New Roman" w:hAnsi="Times New Roman" w:cs="Times New Roman"/>
          <w:sz w:val="24"/>
          <w:szCs w:val="24"/>
        </w:rPr>
        <w:t>, unrealistic</w:t>
      </w:r>
      <w:r w:rsidR="00F34E3F" w:rsidRPr="00290B12">
        <w:rPr>
          <w:rFonts w:ascii="Times New Roman" w:hAnsi="Times New Roman" w:cs="Times New Roman"/>
          <w:sz w:val="24"/>
          <w:szCs w:val="24"/>
        </w:rPr>
        <w:t xml:space="preserve"> </w:t>
      </w:r>
      <w:r w:rsidR="007D734F" w:rsidRPr="00290B12">
        <w:rPr>
          <w:rFonts w:ascii="Times New Roman" w:hAnsi="Times New Roman" w:cs="Times New Roman"/>
          <w:sz w:val="24"/>
          <w:szCs w:val="24"/>
        </w:rPr>
        <w:t xml:space="preserve">and/or expensive </w:t>
      </w:r>
      <w:r w:rsidR="00F34E3F" w:rsidRPr="00290B12">
        <w:rPr>
          <w:rFonts w:ascii="Times New Roman" w:hAnsi="Times New Roman" w:cs="Times New Roman"/>
          <w:sz w:val="24"/>
          <w:szCs w:val="24"/>
        </w:rPr>
        <w:t>expectation</w:t>
      </w:r>
      <w:r w:rsidR="007D734F" w:rsidRPr="00290B12">
        <w:rPr>
          <w:rFonts w:ascii="Times New Roman" w:hAnsi="Times New Roman" w:cs="Times New Roman"/>
          <w:sz w:val="24"/>
          <w:szCs w:val="24"/>
        </w:rPr>
        <w:t>s</w:t>
      </w:r>
      <w:r w:rsidR="00F34E3F" w:rsidRPr="00290B12">
        <w:rPr>
          <w:rFonts w:ascii="Times New Roman" w:hAnsi="Times New Roman" w:cs="Times New Roman"/>
          <w:sz w:val="24"/>
          <w:szCs w:val="24"/>
        </w:rPr>
        <w:t xml:space="preserve"> </w:t>
      </w:r>
      <w:r w:rsidR="007D734F" w:rsidRPr="00290B12">
        <w:rPr>
          <w:rFonts w:ascii="Times New Roman" w:hAnsi="Times New Roman" w:cs="Times New Roman"/>
          <w:sz w:val="24"/>
          <w:szCs w:val="24"/>
        </w:rPr>
        <w:t xml:space="preserve">of what China could and should be doing in </w:t>
      </w:r>
      <w:r w:rsidR="00F34E3F" w:rsidRPr="00290B12">
        <w:rPr>
          <w:rFonts w:ascii="Times New Roman" w:hAnsi="Times New Roman" w:cs="Times New Roman"/>
          <w:sz w:val="24"/>
          <w:szCs w:val="24"/>
        </w:rPr>
        <w:t xml:space="preserve">international affairs. </w:t>
      </w:r>
      <w:r w:rsidR="00252CAA" w:rsidRPr="00290B12">
        <w:rPr>
          <w:rFonts w:ascii="Times New Roman" w:hAnsi="Times New Roman" w:cs="Times New Roman"/>
          <w:sz w:val="24"/>
          <w:szCs w:val="24"/>
        </w:rPr>
        <w:t>If</w:t>
      </w:r>
      <w:r w:rsidR="00C23F82" w:rsidRPr="00290B12">
        <w:rPr>
          <w:rFonts w:ascii="Times New Roman" w:hAnsi="Times New Roman" w:cs="Times New Roman"/>
          <w:sz w:val="24"/>
          <w:szCs w:val="24"/>
        </w:rPr>
        <w:t xml:space="preserve"> Chinese diplomacy fails to meet rising expectation</w:t>
      </w:r>
      <w:r w:rsidR="00252CAA" w:rsidRPr="00290B12">
        <w:rPr>
          <w:rFonts w:ascii="Times New Roman" w:hAnsi="Times New Roman" w:cs="Times New Roman"/>
          <w:sz w:val="24"/>
          <w:szCs w:val="24"/>
        </w:rPr>
        <w:t>s</w:t>
      </w:r>
      <w:r w:rsidR="00C23F82" w:rsidRPr="00290B12">
        <w:rPr>
          <w:rFonts w:ascii="Times New Roman" w:hAnsi="Times New Roman" w:cs="Times New Roman"/>
          <w:sz w:val="24"/>
          <w:szCs w:val="24"/>
        </w:rPr>
        <w:t>, the</w:t>
      </w:r>
      <w:r w:rsidR="00252CAA" w:rsidRPr="00290B12">
        <w:rPr>
          <w:rFonts w:ascii="Times New Roman" w:hAnsi="Times New Roman" w:cs="Times New Roman"/>
          <w:sz w:val="24"/>
          <w:szCs w:val="24"/>
        </w:rPr>
        <w:t xml:space="preserve">n the leadership and the regime might appear to be ineffective. </w:t>
      </w:r>
      <w:r w:rsidR="00DB255D" w:rsidRPr="00290B12">
        <w:rPr>
          <w:rFonts w:ascii="Times New Roman" w:hAnsi="Times New Roman" w:cs="Times New Roman"/>
          <w:sz w:val="24"/>
          <w:szCs w:val="24"/>
        </w:rPr>
        <w:t xml:space="preserve">Thus, China’s international identity needs </w:t>
      </w:r>
      <w:r w:rsidR="00252CAA" w:rsidRPr="00290B12">
        <w:rPr>
          <w:rFonts w:ascii="Times New Roman" w:hAnsi="Times New Roman" w:cs="Times New Roman"/>
          <w:sz w:val="24"/>
          <w:szCs w:val="24"/>
        </w:rPr>
        <w:t xml:space="preserve">find a </w:t>
      </w:r>
      <w:r w:rsidR="00DB255D" w:rsidRPr="00290B12">
        <w:rPr>
          <w:rFonts w:ascii="Times New Roman" w:hAnsi="Times New Roman" w:cs="Times New Roman"/>
          <w:sz w:val="24"/>
          <w:szCs w:val="24"/>
        </w:rPr>
        <w:t xml:space="preserve">balance between </w:t>
      </w:r>
      <w:r w:rsidR="00252CAA" w:rsidRPr="00290B12">
        <w:rPr>
          <w:rFonts w:ascii="Times New Roman" w:hAnsi="Times New Roman" w:cs="Times New Roman"/>
          <w:sz w:val="24"/>
          <w:szCs w:val="24"/>
        </w:rPr>
        <w:t>promoting the idea of China as a great power on the one hand, and power capabilities and global leadership commitments (</w:t>
      </w:r>
      <w:r w:rsidR="00DB255D" w:rsidRPr="00290B12">
        <w:rPr>
          <w:rFonts w:ascii="Times New Roman" w:hAnsi="Times New Roman" w:cs="Times New Roman"/>
          <w:sz w:val="24"/>
          <w:szCs w:val="24"/>
        </w:rPr>
        <w:t>international diplomatic reality</w:t>
      </w:r>
      <w:r w:rsidR="00252CAA" w:rsidRPr="00290B12">
        <w:rPr>
          <w:rFonts w:ascii="Times New Roman" w:hAnsi="Times New Roman" w:cs="Times New Roman"/>
          <w:sz w:val="24"/>
          <w:szCs w:val="24"/>
        </w:rPr>
        <w:t>) on the other hand.</w:t>
      </w:r>
      <w:r w:rsidR="00DB255D" w:rsidRPr="00290B12">
        <w:rPr>
          <w:rFonts w:ascii="Times New Roman" w:hAnsi="Times New Roman" w:cs="Times New Roman"/>
          <w:sz w:val="24"/>
          <w:szCs w:val="24"/>
        </w:rPr>
        <w:t xml:space="preserve"> </w:t>
      </w:r>
      <w:r w:rsidR="009C684C" w:rsidRPr="00290B12">
        <w:rPr>
          <w:rFonts w:ascii="Times New Roman" w:hAnsi="Times New Roman" w:cs="Times New Roman"/>
          <w:sz w:val="24"/>
          <w:szCs w:val="24"/>
        </w:rPr>
        <w:t>Once more, we see an incentive to moderate the</w:t>
      </w:r>
      <w:r w:rsidR="00252CAA" w:rsidRPr="00290B12">
        <w:rPr>
          <w:rFonts w:ascii="Times New Roman" w:hAnsi="Times New Roman" w:cs="Times New Roman"/>
          <w:sz w:val="24"/>
          <w:szCs w:val="24"/>
        </w:rPr>
        <w:t xml:space="preserve"> </w:t>
      </w:r>
      <w:r w:rsidR="00DB255D" w:rsidRPr="00290B12">
        <w:rPr>
          <w:rFonts w:ascii="Times New Roman" w:hAnsi="Times New Roman" w:cs="Times New Roman"/>
          <w:sz w:val="24"/>
          <w:szCs w:val="24"/>
        </w:rPr>
        <w:t xml:space="preserve">“great power” </w:t>
      </w:r>
      <w:r w:rsidR="00252CAA" w:rsidRPr="00290B12">
        <w:rPr>
          <w:rFonts w:ascii="Times New Roman" w:hAnsi="Times New Roman" w:cs="Times New Roman"/>
          <w:sz w:val="24"/>
          <w:szCs w:val="24"/>
        </w:rPr>
        <w:t xml:space="preserve">discourse </w:t>
      </w:r>
      <w:r w:rsidR="009C684C" w:rsidRPr="00290B12">
        <w:rPr>
          <w:rFonts w:ascii="Times New Roman" w:hAnsi="Times New Roman" w:cs="Times New Roman"/>
          <w:sz w:val="24"/>
          <w:szCs w:val="24"/>
        </w:rPr>
        <w:t>by combining it with</w:t>
      </w:r>
      <w:r w:rsidR="00252CAA" w:rsidRPr="00290B12">
        <w:rPr>
          <w:rFonts w:ascii="Times New Roman" w:hAnsi="Times New Roman" w:cs="Times New Roman"/>
          <w:sz w:val="24"/>
          <w:szCs w:val="24"/>
        </w:rPr>
        <w:t xml:space="preserve"> “rising power”</w:t>
      </w:r>
      <w:r w:rsidR="009C684C" w:rsidRPr="00290B12">
        <w:rPr>
          <w:rFonts w:ascii="Times New Roman" w:hAnsi="Times New Roman" w:cs="Times New Roman"/>
          <w:sz w:val="24"/>
          <w:szCs w:val="24"/>
        </w:rPr>
        <w:t xml:space="preserve"> capabilities and expectations</w:t>
      </w:r>
      <w:r w:rsidR="00DB255D" w:rsidRPr="00290B12">
        <w:rPr>
          <w:rFonts w:ascii="Times New Roman" w:hAnsi="Times New Roman" w:cs="Times New Roman"/>
          <w:sz w:val="24"/>
          <w:szCs w:val="24"/>
        </w:rPr>
        <w:t xml:space="preserve">.  </w:t>
      </w:r>
    </w:p>
    <w:p w14:paraId="67D21057" w14:textId="77777777" w:rsidR="00355A0A" w:rsidRPr="00290B12" w:rsidRDefault="00355A0A" w:rsidP="00BE0BC5">
      <w:pPr>
        <w:spacing w:line="240" w:lineRule="auto"/>
        <w:ind w:firstLine="284"/>
        <w:jc w:val="both"/>
        <w:rPr>
          <w:rFonts w:ascii="Times New Roman" w:hAnsi="Times New Roman" w:cs="Times New Roman"/>
          <w:sz w:val="24"/>
          <w:szCs w:val="24"/>
        </w:rPr>
      </w:pPr>
    </w:p>
    <w:p w14:paraId="6D794AEF" w14:textId="77777777" w:rsidR="00017BCD" w:rsidRPr="00290B12" w:rsidRDefault="00A87363" w:rsidP="005B0FA0">
      <w:pPr>
        <w:spacing w:line="240" w:lineRule="auto"/>
        <w:jc w:val="both"/>
        <w:rPr>
          <w:rFonts w:ascii="Times New Roman" w:hAnsi="Times New Roman" w:cs="Times New Roman"/>
          <w:b/>
          <w:sz w:val="24"/>
          <w:szCs w:val="24"/>
          <w:u w:val="single"/>
        </w:rPr>
      </w:pPr>
      <w:r w:rsidRPr="00290B12">
        <w:rPr>
          <w:rFonts w:ascii="Times New Roman" w:hAnsi="Times New Roman" w:cs="Times New Roman"/>
          <w:b/>
          <w:sz w:val="24"/>
          <w:szCs w:val="24"/>
          <w:u w:val="single"/>
        </w:rPr>
        <w:t xml:space="preserve">The </w:t>
      </w:r>
      <w:r w:rsidR="00854AF5" w:rsidRPr="00290B12">
        <w:rPr>
          <w:rFonts w:ascii="Times New Roman" w:hAnsi="Times New Roman" w:cs="Times New Roman"/>
          <w:b/>
          <w:sz w:val="24"/>
          <w:szCs w:val="24"/>
          <w:u w:val="single"/>
        </w:rPr>
        <w:t xml:space="preserve">identity </w:t>
      </w:r>
      <w:r w:rsidRPr="00290B12">
        <w:rPr>
          <w:rFonts w:ascii="Times New Roman" w:hAnsi="Times New Roman" w:cs="Times New Roman"/>
          <w:b/>
          <w:sz w:val="24"/>
          <w:szCs w:val="24"/>
          <w:u w:val="single"/>
        </w:rPr>
        <w:t>of China in world politics</w:t>
      </w:r>
    </w:p>
    <w:p w14:paraId="613CA829" w14:textId="1C55CF4A" w:rsidR="0041097D" w:rsidRPr="00290B12" w:rsidRDefault="000B13E0" w:rsidP="00A75E84">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lastRenderedPageBreak/>
        <w:t>If China needs to establish a new type of great power relations, then it stands to reason that China must already be a great power. But while the idea that China is a great power might be taken as given, what it actually means to be a great power remains contested and debated.</w:t>
      </w:r>
      <w:r w:rsidR="00A856D9" w:rsidRPr="00290B12">
        <w:rPr>
          <w:rStyle w:val="FootnoteReference"/>
          <w:rFonts w:ascii="Times New Roman" w:hAnsi="Times New Roman" w:cs="Times New Roman"/>
          <w:sz w:val="24"/>
          <w:szCs w:val="24"/>
        </w:rPr>
        <w:footnoteReference w:id="24"/>
      </w:r>
      <w:r w:rsidR="00D3330A" w:rsidRPr="00290B12">
        <w:rPr>
          <w:rFonts w:ascii="Times New Roman" w:hAnsi="Times New Roman" w:cs="Times New Roman"/>
          <w:sz w:val="24"/>
          <w:szCs w:val="24"/>
        </w:rPr>
        <w:t xml:space="preserve"> </w:t>
      </w:r>
      <w:r w:rsidR="009B0964" w:rsidRPr="00290B12">
        <w:rPr>
          <w:rFonts w:ascii="Times New Roman" w:hAnsi="Times New Roman" w:cs="Times New Roman"/>
          <w:sz w:val="24"/>
          <w:szCs w:val="24"/>
        </w:rPr>
        <w:t>Some argue that “great power” should be strong power</w:t>
      </w:r>
      <w:r w:rsidR="00922BB4" w:rsidRPr="00290B12">
        <w:rPr>
          <w:rFonts w:ascii="Times New Roman" w:hAnsi="Times New Roman" w:cs="Times New Roman"/>
          <w:sz w:val="24"/>
          <w:szCs w:val="24"/>
        </w:rPr>
        <w:t>, which</w:t>
      </w:r>
      <w:r w:rsidR="00AE2124" w:rsidRPr="00290B12">
        <w:rPr>
          <w:rFonts w:ascii="Times New Roman" w:hAnsi="Times New Roman" w:cs="Times New Roman"/>
          <w:sz w:val="24"/>
          <w:szCs w:val="24"/>
        </w:rPr>
        <w:t xml:space="preserve"> </w:t>
      </w:r>
      <w:r w:rsidR="00B9556F" w:rsidRPr="00290B12">
        <w:rPr>
          <w:rFonts w:ascii="Times New Roman" w:hAnsi="Times New Roman" w:cs="Times New Roman"/>
          <w:sz w:val="24"/>
          <w:szCs w:val="24"/>
        </w:rPr>
        <w:t xml:space="preserve">can be measured by such factors as </w:t>
      </w:r>
      <w:r w:rsidR="009B0964" w:rsidRPr="00290B12">
        <w:rPr>
          <w:rFonts w:ascii="Times New Roman" w:hAnsi="Times New Roman" w:cs="Times New Roman"/>
          <w:sz w:val="24"/>
          <w:szCs w:val="24"/>
        </w:rPr>
        <w:t>population</w:t>
      </w:r>
      <w:r w:rsidR="00B9556F" w:rsidRPr="00290B12">
        <w:rPr>
          <w:rFonts w:ascii="Times New Roman" w:hAnsi="Times New Roman" w:cs="Times New Roman"/>
          <w:sz w:val="24"/>
          <w:szCs w:val="24"/>
        </w:rPr>
        <w:t xml:space="preserve"> size</w:t>
      </w:r>
      <w:r w:rsidR="009B0964" w:rsidRPr="00290B12">
        <w:rPr>
          <w:rFonts w:ascii="Times New Roman" w:hAnsi="Times New Roman" w:cs="Times New Roman"/>
          <w:sz w:val="24"/>
          <w:szCs w:val="24"/>
        </w:rPr>
        <w:t>, range of territory, economic scale, technological potential and military power. Others argue that it should not be decided by those factors but its capacity to make and implement international rules</w:t>
      </w:r>
      <w:r w:rsidR="00A856D9" w:rsidRPr="00290B12">
        <w:rPr>
          <w:rStyle w:val="FootnoteReference"/>
          <w:rFonts w:ascii="Times New Roman" w:hAnsi="Times New Roman" w:cs="Times New Roman"/>
          <w:sz w:val="24"/>
          <w:szCs w:val="24"/>
        </w:rPr>
        <w:footnoteReference w:id="25"/>
      </w:r>
      <w:r w:rsidR="00160A1B" w:rsidRPr="00290B12">
        <w:rPr>
          <w:rFonts w:ascii="Times New Roman" w:hAnsi="Times New Roman" w:cs="Times New Roman"/>
          <w:sz w:val="24"/>
          <w:szCs w:val="24"/>
        </w:rPr>
        <w:t xml:space="preserve"> or its </w:t>
      </w:r>
      <w:r w:rsidR="009B0964" w:rsidRPr="00290B12">
        <w:rPr>
          <w:rFonts w:ascii="Times New Roman" w:hAnsi="Times New Roman" w:cs="Times New Roman"/>
          <w:sz w:val="24"/>
          <w:szCs w:val="24"/>
        </w:rPr>
        <w:t>global political and economic influence</w:t>
      </w:r>
      <w:r w:rsidR="00AE2124" w:rsidRPr="00290B12">
        <w:rPr>
          <w:rFonts w:ascii="Times New Roman" w:hAnsi="Times New Roman" w:cs="Times New Roman"/>
          <w:sz w:val="24"/>
          <w:szCs w:val="24"/>
        </w:rPr>
        <w:t xml:space="preserve"> more broadly</w:t>
      </w:r>
      <w:r w:rsidR="009B0964" w:rsidRPr="00290B12">
        <w:rPr>
          <w:rFonts w:ascii="Times New Roman" w:hAnsi="Times New Roman" w:cs="Times New Roman"/>
          <w:sz w:val="24"/>
          <w:szCs w:val="24"/>
        </w:rPr>
        <w:t>.</w:t>
      </w:r>
      <w:r w:rsidR="00A856D9" w:rsidRPr="00290B12">
        <w:rPr>
          <w:rStyle w:val="FootnoteReference"/>
          <w:rFonts w:ascii="Times New Roman" w:hAnsi="Times New Roman" w:cs="Times New Roman"/>
          <w:sz w:val="24"/>
          <w:szCs w:val="24"/>
        </w:rPr>
        <w:footnoteReference w:id="26"/>
      </w:r>
      <w:r w:rsidR="009B0964" w:rsidRPr="00290B12">
        <w:rPr>
          <w:rFonts w:ascii="Times New Roman" w:hAnsi="Times New Roman" w:cs="Times New Roman"/>
          <w:sz w:val="24"/>
          <w:szCs w:val="24"/>
        </w:rPr>
        <w:t xml:space="preserve"> </w:t>
      </w:r>
      <w:r w:rsidR="00B9556F" w:rsidRPr="00290B12">
        <w:rPr>
          <w:rFonts w:ascii="Times New Roman" w:hAnsi="Times New Roman" w:cs="Times New Roman"/>
          <w:sz w:val="24"/>
          <w:szCs w:val="24"/>
        </w:rPr>
        <w:t>However, the dominant position is not to define the term at all, with</w:t>
      </w:r>
      <w:r w:rsidR="0033533F" w:rsidRPr="00290B12">
        <w:rPr>
          <w:rFonts w:ascii="Times New Roman" w:hAnsi="Times New Roman" w:cs="Times New Roman"/>
          <w:sz w:val="24"/>
          <w:szCs w:val="24"/>
        </w:rPr>
        <w:t xml:space="preserve"> very few articles </w:t>
      </w:r>
      <w:r w:rsidR="00B9556F" w:rsidRPr="00290B12">
        <w:rPr>
          <w:rFonts w:ascii="Times New Roman" w:hAnsi="Times New Roman" w:cs="Times New Roman"/>
          <w:sz w:val="24"/>
          <w:szCs w:val="24"/>
        </w:rPr>
        <w:t>actually providing a clear definition.</w:t>
      </w:r>
      <w:r w:rsidR="0033533F" w:rsidRPr="00290B12">
        <w:rPr>
          <w:rFonts w:ascii="Times New Roman" w:hAnsi="Times New Roman" w:cs="Times New Roman"/>
          <w:sz w:val="24"/>
          <w:szCs w:val="24"/>
        </w:rPr>
        <w:t xml:space="preserve"> </w:t>
      </w:r>
      <w:r w:rsidR="00460635" w:rsidRPr="00290B12">
        <w:rPr>
          <w:rFonts w:ascii="Times New Roman" w:hAnsi="Times New Roman" w:cs="Times New Roman"/>
          <w:sz w:val="24"/>
          <w:szCs w:val="24"/>
        </w:rPr>
        <w:t xml:space="preserve">When it comes to considering China as a great power, this lack of definition is not so important (as long as everybody accepts that it is). But it is important when we switch the focus to identifying other (potential) great powers for China to have a relationship with. </w:t>
      </w:r>
      <w:r w:rsidR="0033533F" w:rsidRPr="00290B12">
        <w:rPr>
          <w:rFonts w:ascii="Times New Roman" w:hAnsi="Times New Roman" w:cs="Times New Roman"/>
          <w:sz w:val="24"/>
          <w:szCs w:val="24"/>
        </w:rPr>
        <w:t xml:space="preserve">For example, according to Pan Wei, a prominent pro-left scholar, </w:t>
      </w:r>
      <w:r w:rsidR="00460635" w:rsidRPr="00290B12">
        <w:rPr>
          <w:rFonts w:ascii="Times New Roman" w:hAnsi="Times New Roman" w:cs="Times New Roman"/>
          <w:sz w:val="24"/>
          <w:szCs w:val="24"/>
        </w:rPr>
        <w:t xml:space="preserve">a </w:t>
      </w:r>
      <w:r w:rsidR="0033533F" w:rsidRPr="00290B12">
        <w:rPr>
          <w:rFonts w:ascii="Times New Roman" w:hAnsi="Times New Roman" w:cs="Times New Roman"/>
          <w:sz w:val="24"/>
          <w:szCs w:val="24"/>
        </w:rPr>
        <w:t>great power is a country with “exceptional strength”.</w:t>
      </w:r>
      <w:r w:rsidR="00A856D9" w:rsidRPr="00290B12">
        <w:rPr>
          <w:rStyle w:val="FootnoteReference"/>
          <w:rFonts w:ascii="Times New Roman" w:hAnsi="Times New Roman" w:cs="Times New Roman"/>
          <w:sz w:val="24"/>
          <w:szCs w:val="24"/>
        </w:rPr>
        <w:footnoteReference w:id="27"/>
      </w:r>
      <w:r w:rsidR="007B15AB" w:rsidRPr="00290B12">
        <w:rPr>
          <w:rFonts w:ascii="Times New Roman" w:hAnsi="Times New Roman" w:cs="Times New Roman"/>
          <w:sz w:val="24"/>
          <w:szCs w:val="24"/>
        </w:rPr>
        <w:t xml:space="preserve"> </w:t>
      </w:r>
      <w:r w:rsidR="0033533F" w:rsidRPr="00290B12">
        <w:rPr>
          <w:rFonts w:ascii="Times New Roman" w:hAnsi="Times New Roman" w:cs="Times New Roman"/>
          <w:sz w:val="24"/>
          <w:szCs w:val="24"/>
        </w:rPr>
        <w:t xml:space="preserve">A consequent question is which countries could be considered as having “exceptional strength”? As </w:t>
      </w:r>
      <w:r w:rsidR="00245DE1" w:rsidRPr="00290B12">
        <w:rPr>
          <w:rFonts w:ascii="Times New Roman" w:hAnsi="Times New Roman" w:cs="Times New Roman"/>
          <w:sz w:val="24"/>
          <w:szCs w:val="24"/>
        </w:rPr>
        <w:t xml:space="preserve">we </w:t>
      </w:r>
      <w:r w:rsidR="0033533F" w:rsidRPr="00290B12">
        <w:rPr>
          <w:rFonts w:ascii="Times New Roman" w:hAnsi="Times New Roman" w:cs="Times New Roman"/>
          <w:sz w:val="24"/>
          <w:szCs w:val="24"/>
        </w:rPr>
        <w:t>will discuss</w:t>
      </w:r>
      <w:r w:rsidR="00460635" w:rsidRPr="00290B12">
        <w:rPr>
          <w:rFonts w:ascii="Times New Roman" w:hAnsi="Times New Roman" w:cs="Times New Roman"/>
          <w:sz w:val="24"/>
          <w:szCs w:val="24"/>
        </w:rPr>
        <w:t>ed</w:t>
      </w:r>
      <w:r w:rsidR="0033533F" w:rsidRPr="00290B12">
        <w:rPr>
          <w:rFonts w:ascii="Times New Roman" w:hAnsi="Times New Roman" w:cs="Times New Roman"/>
          <w:sz w:val="24"/>
          <w:szCs w:val="24"/>
        </w:rPr>
        <w:t xml:space="preserve"> later, </w:t>
      </w:r>
      <w:r w:rsidR="00460635" w:rsidRPr="00290B12">
        <w:rPr>
          <w:rFonts w:ascii="Times New Roman" w:hAnsi="Times New Roman" w:cs="Times New Roman"/>
          <w:sz w:val="24"/>
          <w:szCs w:val="24"/>
        </w:rPr>
        <w:t>this remains somewhat open to question</w:t>
      </w:r>
      <w:r w:rsidR="004A08FE" w:rsidRPr="00290B12">
        <w:rPr>
          <w:rFonts w:ascii="Times New Roman" w:hAnsi="Times New Roman" w:cs="Times New Roman"/>
          <w:sz w:val="24"/>
          <w:szCs w:val="24"/>
        </w:rPr>
        <w:t xml:space="preserve">. </w:t>
      </w:r>
    </w:p>
    <w:p w14:paraId="6F0C181D" w14:textId="18969AE0" w:rsidR="00FD0F07" w:rsidRPr="00290B12" w:rsidRDefault="00902415" w:rsidP="0058708C">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In addition to “great power”, t</w:t>
      </w:r>
      <w:r w:rsidR="00B73515" w:rsidRPr="00290B12">
        <w:rPr>
          <w:rFonts w:ascii="Times New Roman" w:hAnsi="Times New Roman" w:cs="Times New Roman"/>
          <w:sz w:val="24"/>
          <w:szCs w:val="24"/>
        </w:rPr>
        <w:t>he academic discourse of new type of great power relations also include</w:t>
      </w:r>
      <w:r w:rsidR="00D82575" w:rsidRPr="00290B12">
        <w:rPr>
          <w:rFonts w:ascii="Times New Roman" w:hAnsi="Times New Roman" w:cs="Times New Roman"/>
          <w:sz w:val="24"/>
          <w:szCs w:val="24"/>
        </w:rPr>
        <w:t>s</w:t>
      </w:r>
      <w:r w:rsidR="00B73515" w:rsidRPr="00290B12">
        <w:rPr>
          <w:rFonts w:ascii="Times New Roman" w:hAnsi="Times New Roman" w:cs="Times New Roman"/>
          <w:sz w:val="24"/>
          <w:szCs w:val="24"/>
        </w:rPr>
        <w:t xml:space="preserve"> o</w:t>
      </w:r>
      <w:r w:rsidR="00017BCD" w:rsidRPr="00290B12">
        <w:rPr>
          <w:rFonts w:ascii="Times New Roman" w:hAnsi="Times New Roman" w:cs="Times New Roman"/>
          <w:sz w:val="24"/>
          <w:szCs w:val="24"/>
        </w:rPr>
        <w:t>ther identities of China</w:t>
      </w:r>
      <w:r w:rsidR="0041097D" w:rsidRPr="00290B12">
        <w:rPr>
          <w:rFonts w:ascii="Times New Roman" w:hAnsi="Times New Roman" w:cs="Times New Roman"/>
          <w:sz w:val="24"/>
          <w:szCs w:val="24"/>
        </w:rPr>
        <w:t xml:space="preserve">. Figure 1 shows the frequency of China’s </w:t>
      </w:r>
      <w:r w:rsidR="00FD4252" w:rsidRPr="00290B12">
        <w:rPr>
          <w:rFonts w:ascii="Times New Roman" w:hAnsi="Times New Roman" w:cs="Times New Roman"/>
          <w:sz w:val="24"/>
          <w:szCs w:val="24"/>
        </w:rPr>
        <w:t xml:space="preserve">international </w:t>
      </w:r>
      <w:r w:rsidR="0041097D" w:rsidRPr="00290B12">
        <w:rPr>
          <w:rFonts w:ascii="Times New Roman" w:hAnsi="Times New Roman" w:cs="Times New Roman"/>
          <w:sz w:val="24"/>
          <w:szCs w:val="24"/>
        </w:rPr>
        <w:t xml:space="preserve">identity in the </w:t>
      </w:r>
      <w:r w:rsidR="00764B68" w:rsidRPr="00290B12">
        <w:rPr>
          <w:rFonts w:ascii="Times New Roman" w:hAnsi="Times New Roman" w:cs="Times New Roman"/>
          <w:sz w:val="24"/>
          <w:szCs w:val="24"/>
        </w:rPr>
        <w:t>debate</w:t>
      </w:r>
      <w:r w:rsidR="0041097D" w:rsidRPr="00290B12">
        <w:rPr>
          <w:rFonts w:ascii="Times New Roman" w:hAnsi="Times New Roman" w:cs="Times New Roman"/>
          <w:sz w:val="24"/>
          <w:szCs w:val="24"/>
        </w:rPr>
        <w:t xml:space="preserve">. </w:t>
      </w:r>
      <w:r w:rsidR="00017BCD" w:rsidRPr="00290B12">
        <w:rPr>
          <w:rFonts w:ascii="Times New Roman" w:hAnsi="Times New Roman" w:cs="Times New Roman"/>
          <w:sz w:val="24"/>
          <w:szCs w:val="24"/>
        </w:rPr>
        <w:t xml:space="preserve">The </w:t>
      </w:r>
      <w:r w:rsidR="00E5432D" w:rsidRPr="00290B12">
        <w:rPr>
          <w:rFonts w:ascii="Times New Roman" w:hAnsi="Times New Roman" w:cs="Times New Roman"/>
          <w:sz w:val="24"/>
          <w:szCs w:val="24"/>
        </w:rPr>
        <w:t xml:space="preserve">second </w:t>
      </w:r>
      <w:r w:rsidR="00017BCD" w:rsidRPr="00290B12">
        <w:rPr>
          <w:rFonts w:ascii="Times New Roman" w:hAnsi="Times New Roman" w:cs="Times New Roman"/>
          <w:sz w:val="24"/>
          <w:szCs w:val="24"/>
        </w:rPr>
        <w:t>most fre</w:t>
      </w:r>
      <w:r w:rsidR="0070194B" w:rsidRPr="00290B12">
        <w:rPr>
          <w:rFonts w:ascii="Times New Roman" w:hAnsi="Times New Roman" w:cs="Times New Roman"/>
          <w:sz w:val="24"/>
          <w:szCs w:val="24"/>
        </w:rPr>
        <w:t xml:space="preserve">quently mentioned identity is </w:t>
      </w:r>
      <w:r w:rsidR="00EC3F0D" w:rsidRPr="00290B12">
        <w:rPr>
          <w:rFonts w:ascii="Times New Roman" w:hAnsi="Times New Roman" w:cs="Times New Roman"/>
          <w:sz w:val="24"/>
          <w:szCs w:val="24"/>
        </w:rPr>
        <w:t>“</w:t>
      </w:r>
      <w:r w:rsidR="00D5777A" w:rsidRPr="00290B12">
        <w:rPr>
          <w:rFonts w:ascii="Times New Roman" w:hAnsi="Times New Roman" w:cs="Times New Roman"/>
          <w:sz w:val="24"/>
          <w:szCs w:val="24"/>
        </w:rPr>
        <w:t>rising power</w:t>
      </w:r>
      <w:r w:rsidR="00EC3F0D" w:rsidRPr="00290B12">
        <w:rPr>
          <w:rFonts w:ascii="Times New Roman" w:hAnsi="Times New Roman" w:cs="Times New Roman"/>
          <w:sz w:val="24"/>
          <w:szCs w:val="24"/>
        </w:rPr>
        <w:t>” (</w:t>
      </w:r>
      <w:r w:rsidR="0097781C" w:rsidRPr="00290B12">
        <w:rPr>
          <w:rFonts w:ascii="Times New Roman" w:hAnsi="Times New Roman" w:cs="Times New Roman"/>
          <w:sz w:val="24"/>
          <w:szCs w:val="24"/>
        </w:rPr>
        <w:t>jueqiguo</w:t>
      </w:r>
      <w:r w:rsidR="00EC3F0D" w:rsidRPr="00290B12">
        <w:rPr>
          <w:rFonts w:ascii="Times New Roman" w:hAnsi="Times New Roman" w:cs="Times New Roman"/>
          <w:sz w:val="24"/>
          <w:szCs w:val="24"/>
        </w:rPr>
        <w:t>)</w:t>
      </w:r>
      <w:r w:rsidR="001D12F5" w:rsidRPr="00290B12">
        <w:rPr>
          <w:rFonts w:ascii="Times New Roman" w:hAnsi="Times New Roman" w:cs="Times New Roman"/>
          <w:sz w:val="24"/>
          <w:szCs w:val="24"/>
        </w:rPr>
        <w:t xml:space="preserve"> and</w:t>
      </w:r>
      <w:r w:rsidR="00550CBD" w:rsidRPr="00290B12">
        <w:rPr>
          <w:rFonts w:ascii="Times New Roman" w:hAnsi="Times New Roman" w:cs="Times New Roman"/>
          <w:sz w:val="24"/>
          <w:szCs w:val="24"/>
        </w:rPr>
        <w:t>/</w:t>
      </w:r>
      <w:r w:rsidR="001D12F5" w:rsidRPr="00290B12">
        <w:rPr>
          <w:rFonts w:ascii="Times New Roman" w:hAnsi="Times New Roman" w:cs="Times New Roman"/>
          <w:sz w:val="24"/>
          <w:szCs w:val="24"/>
        </w:rPr>
        <w:t>or</w:t>
      </w:r>
      <w:r w:rsidR="00550CBD" w:rsidRPr="00290B12">
        <w:rPr>
          <w:rFonts w:ascii="Times New Roman" w:hAnsi="Times New Roman" w:cs="Times New Roman"/>
          <w:sz w:val="24"/>
          <w:szCs w:val="24"/>
        </w:rPr>
        <w:t xml:space="preserve"> </w:t>
      </w:r>
      <w:r w:rsidR="00D236C3" w:rsidRPr="00290B12">
        <w:rPr>
          <w:rFonts w:ascii="Times New Roman" w:hAnsi="Times New Roman" w:cs="Times New Roman"/>
          <w:sz w:val="24"/>
          <w:szCs w:val="24"/>
        </w:rPr>
        <w:t xml:space="preserve">“emerging power” </w:t>
      </w:r>
      <w:r w:rsidR="00550CBD" w:rsidRPr="00290B12">
        <w:rPr>
          <w:rFonts w:ascii="Times New Roman" w:hAnsi="Times New Roman" w:cs="Times New Roman"/>
          <w:sz w:val="24"/>
          <w:szCs w:val="24"/>
        </w:rPr>
        <w:t>(</w:t>
      </w:r>
      <w:r w:rsidR="0097781C" w:rsidRPr="00290B12">
        <w:rPr>
          <w:rFonts w:ascii="Times New Roman" w:hAnsi="Times New Roman" w:cs="Times New Roman"/>
          <w:sz w:val="24"/>
          <w:szCs w:val="24"/>
        </w:rPr>
        <w:t>xinxing daguo</w:t>
      </w:r>
      <w:r w:rsidR="00550CBD" w:rsidRPr="00290B12">
        <w:rPr>
          <w:rFonts w:ascii="Times New Roman" w:hAnsi="Times New Roman" w:cs="Times New Roman"/>
          <w:sz w:val="24"/>
          <w:szCs w:val="24"/>
        </w:rPr>
        <w:t>)</w:t>
      </w:r>
      <w:r w:rsidR="00D5777A" w:rsidRPr="00290B12">
        <w:rPr>
          <w:rFonts w:ascii="Times New Roman" w:hAnsi="Times New Roman" w:cs="Times New Roman"/>
          <w:sz w:val="24"/>
          <w:szCs w:val="24"/>
        </w:rPr>
        <w:t xml:space="preserve">. </w:t>
      </w:r>
      <w:r w:rsidR="0058708C" w:rsidRPr="00290B12">
        <w:rPr>
          <w:rFonts w:ascii="Times New Roman" w:hAnsi="Times New Roman" w:cs="Times New Roman"/>
          <w:sz w:val="24"/>
          <w:szCs w:val="24"/>
        </w:rPr>
        <w:t xml:space="preserve">Fully </w:t>
      </w:r>
      <w:r w:rsidR="005C27F6" w:rsidRPr="00290B12">
        <w:rPr>
          <w:rFonts w:ascii="Times New Roman" w:hAnsi="Times New Roman" w:cs="Times New Roman"/>
          <w:sz w:val="24"/>
          <w:szCs w:val="24"/>
        </w:rPr>
        <w:t xml:space="preserve">87% </w:t>
      </w:r>
      <w:r w:rsidR="0058708C" w:rsidRPr="00290B12">
        <w:rPr>
          <w:rFonts w:ascii="Times New Roman" w:hAnsi="Times New Roman" w:cs="Times New Roman"/>
          <w:sz w:val="24"/>
          <w:szCs w:val="24"/>
        </w:rPr>
        <w:t xml:space="preserve">of </w:t>
      </w:r>
      <w:r w:rsidR="005C27F6" w:rsidRPr="00290B12">
        <w:rPr>
          <w:rFonts w:ascii="Times New Roman" w:hAnsi="Times New Roman" w:cs="Times New Roman"/>
          <w:sz w:val="24"/>
          <w:szCs w:val="24"/>
        </w:rPr>
        <w:t xml:space="preserve">articles consider China </w:t>
      </w:r>
      <w:r w:rsidR="0058708C" w:rsidRPr="00290B12">
        <w:rPr>
          <w:rFonts w:ascii="Times New Roman" w:hAnsi="Times New Roman" w:cs="Times New Roman"/>
          <w:sz w:val="24"/>
          <w:szCs w:val="24"/>
        </w:rPr>
        <w:t>to be</w:t>
      </w:r>
      <w:r w:rsidR="005C27F6" w:rsidRPr="00290B12">
        <w:rPr>
          <w:rFonts w:ascii="Times New Roman" w:hAnsi="Times New Roman" w:cs="Times New Roman"/>
          <w:sz w:val="24"/>
          <w:szCs w:val="24"/>
        </w:rPr>
        <w:t xml:space="preserve"> a rising power. </w:t>
      </w:r>
      <w:r w:rsidR="004137EF" w:rsidRPr="00290B12">
        <w:rPr>
          <w:rFonts w:ascii="Times New Roman" w:hAnsi="Times New Roman" w:cs="Times New Roman"/>
          <w:sz w:val="24"/>
          <w:szCs w:val="24"/>
        </w:rPr>
        <w:t>This is quite understandable g</w:t>
      </w:r>
      <w:r w:rsidR="00504542" w:rsidRPr="00290B12">
        <w:rPr>
          <w:rFonts w:ascii="Times New Roman" w:hAnsi="Times New Roman" w:cs="Times New Roman"/>
          <w:sz w:val="24"/>
          <w:szCs w:val="24"/>
        </w:rPr>
        <w:t xml:space="preserve">iven </w:t>
      </w:r>
      <w:r w:rsidR="0058708C" w:rsidRPr="00290B12">
        <w:rPr>
          <w:rFonts w:ascii="Times New Roman" w:hAnsi="Times New Roman" w:cs="Times New Roman"/>
          <w:sz w:val="24"/>
          <w:szCs w:val="24"/>
        </w:rPr>
        <w:t xml:space="preserve">that </w:t>
      </w:r>
      <w:r w:rsidR="004137EF" w:rsidRPr="00290B12">
        <w:rPr>
          <w:rFonts w:ascii="Times New Roman" w:hAnsi="Times New Roman" w:cs="Times New Roman"/>
          <w:sz w:val="24"/>
          <w:szCs w:val="24"/>
        </w:rPr>
        <w:t xml:space="preserve">the concept is </w:t>
      </w:r>
      <w:r w:rsidR="00B46F04" w:rsidRPr="00290B12">
        <w:rPr>
          <w:rFonts w:ascii="Times New Roman" w:hAnsi="Times New Roman" w:cs="Times New Roman"/>
          <w:sz w:val="24"/>
          <w:szCs w:val="24"/>
        </w:rPr>
        <w:t>primarily</w:t>
      </w:r>
      <w:r w:rsidR="00CD619A" w:rsidRPr="00290B12">
        <w:rPr>
          <w:rFonts w:ascii="Times New Roman" w:hAnsi="Times New Roman" w:cs="Times New Roman"/>
          <w:sz w:val="24"/>
          <w:szCs w:val="24"/>
        </w:rPr>
        <w:t xml:space="preserve"> </w:t>
      </w:r>
      <w:r w:rsidR="004137EF" w:rsidRPr="00290B12">
        <w:rPr>
          <w:rFonts w:ascii="Times New Roman" w:hAnsi="Times New Roman" w:cs="Times New Roman"/>
          <w:sz w:val="24"/>
          <w:szCs w:val="24"/>
        </w:rPr>
        <w:t xml:space="preserve">proposed to manage the potential conflicts </w:t>
      </w:r>
      <w:r w:rsidR="0058708C" w:rsidRPr="00290B12">
        <w:rPr>
          <w:rFonts w:ascii="Times New Roman" w:hAnsi="Times New Roman" w:cs="Times New Roman"/>
          <w:sz w:val="24"/>
          <w:szCs w:val="24"/>
        </w:rPr>
        <w:t>with the</w:t>
      </w:r>
      <w:r w:rsidR="004137EF" w:rsidRPr="00290B12">
        <w:rPr>
          <w:rFonts w:ascii="Times New Roman" w:hAnsi="Times New Roman" w:cs="Times New Roman"/>
          <w:sz w:val="24"/>
          <w:szCs w:val="24"/>
        </w:rPr>
        <w:t xml:space="preserve"> existing hegemonic power</w:t>
      </w:r>
      <w:r w:rsidR="0058708C" w:rsidRPr="00290B12">
        <w:rPr>
          <w:rFonts w:ascii="Times New Roman" w:hAnsi="Times New Roman" w:cs="Times New Roman"/>
          <w:sz w:val="24"/>
          <w:szCs w:val="24"/>
        </w:rPr>
        <w:t xml:space="preserve"> – China might be a great power but not one that is a peer competitor of the United States which will remain the world’s predominant power for some time to come</w:t>
      </w:r>
      <w:r w:rsidR="00614550" w:rsidRPr="00290B12">
        <w:rPr>
          <w:rFonts w:ascii="Times New Roman" w:hAnsi="Times New Roman" w:cs="Times New Roman"/>
          <w:sz w:val="24"/>
          <w:szCs w:val="24"/>
        </w:rPr>
        <w:t>.</w:t>
      </w:r>
      <w:r w:rsidR="004137EF" w:rsidRPr="00290B12">
        <w:rPr>
          <w:rFonts w:ascii="Times New Roman" w:hAnsi="Times New Roman" w:cs="Times New Roman"/>
          <w:sz w:val="24"/>
          <w:szCs w:val="24"/>
        </w:rPr>
        <w:t xml:space="preserve"> </w:t>
      </w:r>
      <w:r w:rsidR="0058708C" w:rsidRPr="00290B12">
        <w:rPr>
          <w:rFonts w:ascii="Times New Roman" w:hAnsi="Times New Roman" w:cs="Times New Roman"/>
          <w:sz w:val="24"/>
          <w:szCs w:val="24"/>
        </w:rPr>
        <w:t xml:space="preserve">Accordingly, the global responsibilities that fall on China and the USA should reflect this asymmetry in great power statuses. Furthermore, </w:t>
      </w:r>
      <w:r w:rsidR="00743822" w:rsidRPr="00290B12">
        <w:rPr>
          <w:rFonts w:ascii="Times New Roman" w:hAnsi="Times New Roman" w:cs="Times New Roman"/>
          <w:sz w:val="24"/>
          <w:szCs w:val="24"/>
        </w:rPr>
        <w:t>thi</w:t>
      </w:r>
      <w:r w:rsidR="009F2D22" w:rsidRPr="00290B12">
        <w:rPr>
          <w:rFonts w:ascii="Times New Roman" w:hAnsi="Times New Roman" w:cs="Times New Roman"/>
          <w:sz w:val="24"/>
          <w:szCs w:val="24"/>
        </w:rPr>
        <w:t>s</w:t>
      </w:r>
      <w:r w:rsidR="00FD0F07" w:rsidRPr="00290B12">
        <w:rPr>
          <w:rFonts w:ascii="Times New Roman" w:hAnsi="Times New Roman" w:cs="Times New Roman"/>
          <w:sz w:val="24"/>
          <w:szCs w:val="24"/>
        </w:rPr>
        <w:t xml:space="preserve"> identity of </w:t>
      </w:r>
      <w:r w:rsidR="0058708C" w:rsidRPr="00290B12">
        <w:rPr>
          <w:rFonts w:ascii="Times New Roman" w:hAnsi="Times New Roman" w:cs="Times New Roman"/>
          <w:sz w:val="24"/>
          <w:szCs w:val="24"/>
        </w:rPr>
        <w:t xml:space="preserve">China as a </w:t>
      </w:r>
      <w:r w:rsidR="00FD0F07" w:rsidRPr="00290B12">
        <w:rPr>
          <w:rFonts w:ascii="Times New Roman" w:hAnsi="Times New Roman" w:cs="Times New Roman"/>
          <w:sz w:val="24"/>
          <w:szCs w:val="24"/>
        </w:rPr>
        <w:t xml:space="preserve">rising power can be </w:t>
      </w:r>
      <w:r w:rsidR="0058708C" w:rsidRPr="00290B12">
        <w:rPr>
          <w:rFonts w:ascii="Times New Roman" w:hAnsi="Times New Roman" w:cs="Times New Roman"/>
          <w:sz w:val="24"/>
          <w:szCs w:val="24"/>
        </w:rPr>
        <w:t>further sub-</w:t>
      </w:r>
      <w:r w:rsidR="00FD0F07" w:rsidRPr="00290B12">
        <w:rPr>
          <w:rFonts w:ascii="Times New Roman" w:hAnsi="Times New Roman" w:cs="Times New Roman"/>
          <w:sz w:val="24"/>
          <w:szCs w:val="24"/>
        </w:rPr>
        <w:t xml:space="preserve">divided into two: </w:t>
      </w:r>
      <w:r w:rsidR="00486DFB" w:rsidRPr="00290B12">
        <w:rPr>
          <w:rFonts w:ascii="Times New Roman" w:hAnsi="Times New Roman" w:cs="Times New Roman"/>
          <w:sz w:val="24"/>
          <w:szCs w:val="24"/>
        </w:rPr>
        <w:t xml:space="preserve">a unique rising power and a universal rising power. </w:t>
      </w:r>
      <w:r w:rsidR="00FA499F" w:rsidRPr="00290B12">
        <w:rPr>
          <w:rFonts w:ascii="Times New Roman" w:hAnsi="Times New Roman" w:cs="Times New Roman"/>
          <w:sz w:val="24"/>
          <w:szCs w:val="24"/>
        </w:rPr>
        <w:t xml:space="preserve">The </w:t>
      </w:r>
      <w:r w:rsidR="002C0262" w:rsidRPr="00290B12">
        <w:rPr>
          <w:rFonts w:ascii="Times New Roman" w:hAnsi="Times New Roman" w:cs="Times New Roman"/>
          <w:sz w:val="24"/>
          <w:szCs w:val="24"/>
        </w:rPr>
        <w:t xml:space="preserve">former suggests that China is unique </w:t>
      </w:r>
      <w:r w:rsidR="0058708C" w:rsidRPr="00290B12">
        <w:rPr>
          <w:rFonts w:ascii="Times New Roman" w:hAnsi="Times New Roman" w:cs="Times New Roman"/>
          <w:sz w:val="24"/>
          <w:szCs w:val="24"/>
        </w:rPr>
        <w:t xml:space="preserve">– it is THE rising </w:t>
      </w:r>
      <w:r w:rsidR="002C0262" w:rsidRPr="00290B12">
        <w:rPr>
          <w:rFonts w:ascii="Times New Roman" w:hAnsi="Times New Roman" w:cs="Times New Roman"/>
          <w:sz w:val="24"/>
          <w:szCs w:val="24"/>
        </w:rPr>
        <w:t xml:space="preserve">contemporary </w:t>
      </w:r>
      <w:r w:rsidR="0058708C" w:rsidRPr="00290B12">
        <w:rPr>
          <w:rFonts w:ascii="Times New Roman" w:hAnsi="Times New Roman" w:cs="Times New Roman"/>
          <w:sz w:val="24"/>
          <w:szCs w:val="24"/>
        </w:rPr>
        <w:t xml:space="preserve">great </w:t>
      </w:r>
      <w:r w:rsidR="002C0262" w:rsidRPr="00290B12">
        <w:rPr>
          <w:rFonts w:ascii="Times New Roman" w:hAnsi="Times New Roman" w:cs="Times New Roman"/>
          <w:sz w:val="24"/>
          <w:szCs w:val="24"/>
        </w:rPr>
        <w:t xml:space="preserve">power. </w:t>
      </w:r>
      <w:r w:rsidR="00FA499F" w:rsidRPr="00290B12">
        <w:rPr>
          <w:rFonts w:ascii="Times New Roman" w:hAnsi="Times New Roman" w:cs="Times New Roman"/>
          <w:sz w:val="24"/>
          <w:szCs w:val="24"/>
        </w:rPr>
        <w:t>The latter suggests that China is one of a group of emerging power</w:t>
      </w:r>
      <w:r w:rsidR="000240E5" w:rsidRPr="00290B12">
        <w:rPr>
          <w:rFonts w:ascii="Times New Roman" w:hAnsi="Times New Roman" w:cs="Times New Roman"/>
          <w:sz w:val="24"/>
          <w:szCs w:val="24"/>
        </w:rPr>
        <w:t xml:space="preserve">s as manifest, as one example, in the </w:t>
      </w:r>
      <w:r w:rsidR="00696247" w:rsidRPr="00290B12">
        <w:rPr>
          <w:rFonts w:ascii="Times New Roman" w:hAnsi="Times New Roman" w:cs="Times New Roman"/>
          <w:sz w:val="24"/>
          <w:szCs w:val="24"/>
        </w:rPr>
        <w:t>BRIC</w:t>
      </w:r>
      <w:r w:rsidR="000240E5" w:rsidRPr="00290B12">
        <w:rPr>
          <w:rFonts w:ascii="Times New Roman" w:hAnsi="Times New Roman" w:cs="Times New Roman"/>
          <w:sz w:val="24"/>
          <w:szCs w:val="24"/>
        </w:rPr>
        <w:t xml:space="preserve">S. </w:t>
      </w:r>
      <w:r w:rsidR="006C3851" w:rsidRPr="00290B12">
        <w:rPr>
          <w:rFonts w:ascii="Times New Roman" w:hAnsi="Times New Roman" w:cs="Times New Roman"/>
          <w:sz w:val="24"/>
          <w:szCs w:val="24"/>
        </w:rPr>
        <w:t xml:space="preserve">As we shall see in more detail below, this has important consequences for thinking about how China should act, and with what partners, to achieve </w:t>
      </w:r>
      <w:r w:rsidR="00617351" w:rsidRPr="00290B12">
        <w:rPr>
          <w:rFonts w:ascii="Times New Roman" w:hAnsi="Times New Roman" w:cs="Times New Roman"/>
          <w:sz w:val="24"/>
          <w:szCs w:val="24"/>
        </w:rPr>
        <w:t>its</w:t>
      </w:r>
      <w:r w:rsidR="006C3851" w:rsidRPr="00290B12">
        <w:rPr>
          <w:rFonts w:ascii="Times New Roman" w:hAnsi="Times New Roman" w:cs="Times New Roman"/>
          <w:sz w:val="24"/>
          <w:szCs w:val="24"/>
        </w:rPr>
        <w:t xml:space="preserve"> aims.</w:t>
      </w:r>
    </w:p>
    <w:p w14:paraId="3E060DF7" w14:textId="37BCE14E" w:rsidR="00550CBD" w:rsidRPr="00290B12" w:rsidRDefault="00BC5311" w:rsidP="00A93A85">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We also find</w:t>
      </w:r>
      <w:r w:rsidR="00550CBD" w:rsidRPr="00290B12">
        <w:rPr>
          <w:rFonts w:ascii="Times New Roman" w:hAnsi="Times New Roman" w:cs="Times New Roman"/>
          <w:sz w:val="24"/>
          <w:szCs w:val="24"/>
        </w:rPr>
        <w:t xml:space="preserve"> </w:t>
      </w:r>
      <w:r w:rsidRPr="00290B12">
        <w:rPr>
          <w:rFonts w:ascii="Times New Roman" w:hAnsi="Times New Roman" w:cs="Times New Roman"/>
          <w:sz w:val="24"/>
          <w:szCs w:val="24"/>
        </w:rPr>
        <w:t>an article that</w:t>
      </w:r>
      <w:r w:rsidR="00550CBD" w:rsidRPr="00290B12">
        <w:rPr>
          <w:rFonts w:ascii="Times New Roman" w:hAnsi="Times New Roman" w:cs="Times New Roman"/>
          <w:sz w:val="24"/>
          <w:szCs w:val="24"/>
        </w:rPr>
        <w:t xml:space="preserve"> </w:t>
      </w:r>
      <w:r w:rsidR="00696247" w:rsidRPr="00290B12">
        <w:rPr>
          <w:rFonts w:ascii="Times New Roman" w:hAnsi="Times New Roman" w:cs="Times New Roman"/>
          <w:sz w:val="24"/>
          <w:szCs w:val="24"/>
        </w:rPr>
        <w:t>critically evaluates</w:t>
      </w:r>
      <w:r w:rsidR="00550CBD" w:rsidRPr="00290B12">
        <w:rPr>
          <w:rFonts w:ascii="Times New Roman" w:hAnsi="Times New Roman" w:cs="Times New Roman"/>
          <w:sz w:val="24"/>
          <w:szCs w:val="24"/>
        </w:rPr>
        <w:t xml:space="preserve"> China’s position as “emerging power”. It is argued that from the perspective of history, the US is still a “young emerging power” and far away from senescence.</w:t>
      </w:r>
      <w:r w:rsidR="00866DD1" w:rsidRPr="00290B12">
        <w:rPr>
          <w:rStyle w:val="FootnoteReference"/>
          <w:rFonts w:ascii="Times New Roman" w:hAnsi="Times New Roman" w:cs="Times New Roman"/>
          <w:sz w:val="24"/>
          <w:szCs w:val="24"/>
        </w:rPr>
        <w:footnoteReference w:id="28"/>
      </w:r>
      <w:r w:rsidR="00550CBD" w:rsidRPr="00290B12">
        <w:rPr>
          <w:rFonts w:ascii="Times New Roman" w:hAnsi="Times New Roman" w:cs="Times New Roman"/>
          <w:sz w:val="24"/>
          <w:szCs w:val="24"/>
        </w:rPr>
        <w:t xml:space="preserve"> On the contrary, China is more like a “traditional power” instead of “emerging power” because China</w:t>
      </w:r>
      <w:r w:rsidR="00492BC1" w:rsidRPr="00290B12">
        <w:rPr>
          <w:rFonts w:ascii="Times New Roman" w:hAnsi="Times New Roman" w:cs="Times New Roman"/>
          <w:sz w:val="24"/>
          <w:szCs w:val="24"/>
        </w:rPr>
        <w:t xml:space="preserve"> has just been gradually reviving</w:t>
      </w:r>
      <w:r w:rsidR="00550CBD" w:rsidRPr="00290B12">
        <w:rPr>
          <w:rFonts w:ascii="Times New Roman" w:hAnsi="Times New Roman" w:cs="Times New Roman"/>
          <w:sz w:val="24"/>
          <w:szCs w:val="24"/>
        </w:rPr>
        <w:t xml:space="preserve"> to its </w:t>
      </w:r>
      <w:r w:rsidR="002F4E1F" w:rsidRPr="00290B12">
        <w:rPr>
          <w:rFonts w:ascii="Times New Roman" w:hAnsi="Times New Roman" w:cs="Times New Roman"/>
          <w:sz w:val="24"/>
          <w:szCs w:val="24"/>
        </w:rPr>
        <w:t xml:space="preserve">rightful </w:t>
      </w:r>
      <w:r w:rsidR="00550CBD" w:rsidRPr="00290B12">
        <w:rPr>
          <w:rFonts w:ascii="Times New Roman" w:hAnsi="Times New Roman" w:cs="Times New Roman"/>
          <w:sz w:val="24"/>
          <w:szCs w:val="24"/>
        </w:rPr>
        <w:t>great power status in the history.</w:t>
      </w:r>
      <w:r w:rsidR="00866DD1" w:rsidRPr="00290B12">
        <w:rPr>
          <w:rStyle w:val="FootnoteReference"/>
          <w:rFonts w:ascii="Times New Roman" w:hAnsi="Times New Roman" w:cs="Times New Roman"/>
          <w:sz w:val="24"/>
          <w:szCs w:val="24"/>
        </w:rPr>
        <w:footnoteReference w:id="29"/>
      </w:r>
      <w:r w:rsidR="00550CBD" w:rsidRPr="00290B12">
        <w:rPr>
          <w:rFonts w:ascii="Times New Roman" w:hAnsi="Times New Roman" w:cs="Times New Roman"/>
          <w:sz w:val="24"/>
          <w:szCs w:val="24"/>
        </w:rPr>
        <w:t xml:space="preserve"> This discourse goes back to the Chinese narrative of history that China </w:t>
      </w:r>
      <w:r w:rsidR="00550CBD" w:rsidRPr="00290B12">
        <w:rPr>
          <w:rFonts w:ascii="Times New Roman" w:hAnsi="Times New Roman" w:cs="Times New Roman"/>
          <w:sz w:val="24"/>
          <w:szCs w:val="24"/>
        </w:rPr>
        <w:lastRenderedPageBreak/>
        <w:t xml:space="preserve">had always been a leading power in the history before </w:t>
      </w:r>
      <w:r w:rsidR="00036D91" w:rsidRPr="00290B12">
        <w:rPr>
          <w:rFonts w:ascii="Times New Roman" w:hAnsi="Times New Roman" w:cs="Times New Roman"/>
          <w:sz w:val="24"/>
          <w:szCs w:val="24"/>
        </w:rPr>
        <w:t>the humiliations of the 19th century</w:t>
      </w:r>
      <w:r w:rsidR="00550CBD" w:rsidRPr="00290B12">
        <w:rPr>
          <w:rFonts w:ascii="Times New Roman" w:hAnsi="Times New Roman" w:cs="Times New Roman"/>
          <w:sz w:val="24"/>
          <w:szCs w:val="24"/>
        </w:rPr>
        <w:t xml:space="preserve">. Thus, in the Chinese discourse, the revival of China is much more appropriate than the rise of China as China is just getting back to the </w:t>
      </w:r>
      <w:r w:rsidR="004D4D35" w:rsidRPr="00290B12">
        <w:rPr>
          <w:rFonts w:ascii="Times New Roman" w:hAnsi="Times New Roman" w:cs="Times New Roman"/>
          <w:sz w:val="24"/>
          <w:szCs w:val="24"/>
        </w:rPr>
        <w:t xml:space="preserve">rightful </w:t>
      </w:r>
      <w:r w:rsidR="00550CBD" w:rsidRPr="00290B12">
        <w:rPr>
          <w:rFonts w:ascii="Times New Roman" w:hAnsi="Times New Roman" w:cs="Times New Roman"/>
          <w:sz w:val="24"/>
          <w:szCs w:val="24"/>
        </w:rPr>
        <w:t>position that it had before.</w:t>
      </w:r>
    </w:p>
    <w:p w14:paraId="09529945" w14:textId="0EAA7DC5" w:rsidR="002E101A" w:rsidRPr="00290B12" w:rsidRDefault="00F53118"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 “W</w:t>
      </w:r>
      <w:r w:rsidR="002E101A" w:rsidRPr="00290B12">
        <w:rPr>
          <w:rFonts w:ascii="Times New Roman" w:hAnsi="Times New Roman" w:cs="Times New Roman"/>
          <w:sz w:val="24"/>
          <w:szCs w:val="24"/>
        </w:rPr>
        <w:t>orld power” (</w:t>
      </w:r>
      <w:r w:rsidR="0097781C" w:rsidRPr="00290B12">
        <w:rPr>
          <w:rFonts w:ascii="Times New Roman" w:hAnsi="Times New Roman" w:cs="Times New Roman"/>
          <w:sz w:val="24"/>
          <w:szCs w:val="24"/>
        </w:rPr>
        <w:t>shijie daguo</w:t>
      </w:r>
      <w:r w:rsidR="002E101A" w:rsidRPr="00290B12">
        <w:rPr>
          <w:rFonts w:ascii="Times New Roman" w:hAnsi="Times New Roman" w:cs="Times New Roman"/>
          <w:sz w:val="24"/>
          <w:szCs w:val="24"/>
        </w:rPr>
        <w:t>) is the third most mentioned identity</w:t>
      </w:r>
      <w:r w:rsidR="00F9283E" w:rsidRPr="00290B12">
        <w:rPr>
          <w:rFonts w:ascii="Times New Roman" w:hAnsi="Times New Roman" w:cs="Times New Roman"/>
          <w:sz w:val="24"/>
          <w:szCs w:val="24"/>
        </w:rPr>
        <w:t xml:space="preserve"> (11.34%)</w:t>
      </w:r>
      <w:r w:rsidR="002E101A" w:rsidRPr="00290B12">
        <w:rPr>
          <w:rFonts w:ascii="Times New Roman" w:hAnsi="Times New Roman" w:cs="Times New Roman"/>
          <w:sz w:val="24"/>
          <w:szCs w:val="24"/>
        </w:rPr>
        <w:t xml:space="preserve">. </w:t>
      </w:r>
      <w:r w:rsidR="0065377A" w:rsidRPr="00290B12">
        <w:rPr>
          <w:rFonts w:ascii="Times New Roman" w:hAnsi="Times New Roman" w:cs="Times New Roman"/>
          <w:sz w:val="24"/>
          <w:szCs w:val="24"/>
        </w:rPr>
        <w:t>To many Chinese scholars, China has always been a world power. However, some also argue that the goal of China’s rise is to become a world power, suggesting that it has not become one yet.</w:t>
      </w:r>
      <w:r w:rsidR="00866DD1" w:rsidRPr="00290B12">
        <w:rPr>
          <w:rStyle w:val="FootnoteReference"/>
          <w:rFonts w:ascii="Times New Roman" w:hAnsi="Times New Roman" w:cs="Times New Roman"/>
          <w:sz w:val="24"/>
          <w:szCs w:val="24"/>
        </w:rPr>
        <w:footnoteReference w:id="30"/>
      </w:r>
      <w:r w:rsidR="00BF48B4" w:rsidRPr="00290B12">
        <w:rPr>
          <w:rFonts w:ascii="Times New Roman" w:hAnsi="Times New Roman" w:cs="Times New Roman"/>
          <w:sz w:val="24"/>
          <w:szCs w:val="24"/>
        </w:rPr>
        <w:t xml:space="preserve"> </w:t>
      </w:r>
      <w:r w:rsidR="00ED3E3D" w:rsidRPr="00290B12">
        <w:rPr>
          <w:rFonts w:ascii="Times New Roman" w:hAnsi="Times New Roman" w:cs="Times New Roman"/>
          <w:sz w:val="24"/>
          <w:szCs w:val="24"/>
        </w:rPr>
        <w:t xml:space="preserve">This confusion might simply be explained by the fact that the concept of World Power isn’t actually defined in any of the writings, and means different things to different people. </w:t>
      </w:r>
    </w:p>
    <w:p w14:paraId="40CEAC0E" w14:textId="504A4CEB" w:rsidR="008F3125" w:rsidRPr="00290B12" w:rsidRDefault="00927E9F"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China as No.2 (</w:t>
      </w:r>
      <w:r w:rsidR="0097781C" w:rsidRPr="00290B12">
        <w:rPr>
          <w:rFonts w:ascii="Times New Roman" w:hAnsi="Times New Roman" w:cs="Times New Roman"/>
          <w:sz w:val="24"/>
          <w:szCs w:val="24"/>
        </w:rPr>
        <w:t>lao er</w:t>
      </w:r>
      <w:r w:rsidRPr="00290B12">
        <w:rPr>
          <w:rFonts w:ascii="Times New Roman" w:hAnsi="Times New Roman" w:cs="Times New Roman"/>
          <w:sz w:val="24"/>
          <w:szCs w:val="24"/>
        </w:rPr>
        <w:t xml:space="preserve">) is the </w:t>
      </w:r>
      <w:r w:rsidR="00F22781" w:rsidRPr="00290B12">
        <w:rPr>
          <w:rFonts w:ascii="Times New Roman" w:hAnsi="Times New Roman" w:cs="Times New Roman"/>
          <w:sz w:val="24"/>
          <w:szCs w:val="24"/>
        </w:rPr>
        <w:t xml:space="preserve">fourth </w:t>
      </w:r>
      <w:r w:rsidRPr="00290B12">
        <w:rPr>
          <w:rFonts w:ascii="Times New Roman" w:hAnsi="Times New Roman" w:cs="Times New Roman"/>
          <w:sz w:val="24"/>
          <w:szCs w:val="24"/>
        </w:rPr>
        <w:t>most frequently mentioned identity</w:t>
      </w:r>
      <w:r w:rsidR="00636DAD" w:rsidRPr="00290B12">
        <w:rPr>
          <w:rFonts w:ascii="Times New Roman" w:hAnsi="Times New Roman" w:cs="Times New Roman"/>
          <w:sz w:val="24"/>
          <w:szCs w:val="24"/>
        </w:rPr>
        <w:t xml:space="preserve"> (9.21%)</w:t>
      </w:r>
      <w:r w:rsidRPr="00290B12">
        <w:rPr>
          <w:rFonts w:ascii="Times New Roman" w:hAnsi="Times New Roman" w:cs="Times New Roman"/>
          <w:sz w:val="24"/>
          <w:szCs w:val="24"/>
        </w:rPr>
        <w:t>.</w:t>
      </w:r>
      <w:r w:rsidR="00047E31" w:rsidRPr="00290B12">
        <w:rPr>
          <w:rStyle w:val="FootnoteReference"/>
          <w:rFonts w:ascii="Times New Roman" w:hAnsi="Times New Roman" w:cs="Times New Roman"/>
          <w:sz w:val="24"/>
          <w:szCs w:val="24"/>
        </w:rPr>
        <w:footnoteReference w:id="31"/>
      </w:r>
      <w:r w:rsidRPr="00290B12">
        <w:rPr>
          <w:rFonts w:ascii="Times New Roman" w:hAnsi="Times New Roman" w:cs="Times New Roman"/>
          <w:sz w:val="24"/>
          <w:szCs w:val="24"/>
        </w:rPr>
        <w:t xml:space="preserve"> In the Chinese academic discourse, it is widely </w:t>
      </w:r>
      <w:r w:rsidR="00F023D4" w:rsidRPr="00290B12">
        <w:rPr>
          <w:rFonts w:ascii="Times New Roman" w:hAnsi="Times New Roman" w:cs="Times New Roman"/>
          <w:sz w:val="24"/>
          <w:szCs w:val="24"/>
        </w:rPr>
        <w:t xml:space="preserve">argued that China is the second most </w:t>
      </w:r>
      <w:r w:rsidRPr="00290B12">
        <w:rPr>
          <w:rFonts w:ascii="Times New Roman" w:hAnsi="Times New Roman" w:cs="Times New Roman"/>
          <w:sz w:val="24"/>
          <w:szCs w:val="24"/>
        </w:rPr>
        <w:t>powerful</w:t>
      </w:r>
      <w:r w:rsidR="0057082C" w:rsidRPr="00290B12">
        <w:rPr>
          <w:rFonts w:ascii="Times New Roman" w:hAnsi="Times New Roman" w:cs="Times New Roman"/>
          <w:sz w:val="24"/>
          <w:szCs w:val="24"/>
        </w:rPr>
        <w:t xml:space="preserve"> country </w:t>
      </w:r>
      <w:r w:rsidRPr="00290B12">
        <w:rPr>
          <w:rFonts w:ascii="Times New Roman" w:hAnsi="Times New Roman" w:cs="Times New Roman"/>
          <w:sz w:val="24"/>
          <w:szCs w:val="24"/>
        </w:rPr>
        <w:t xml:space="preserve">and the new type of great power relationship is </w:t>
      </w:r>
      <w:r w:rsidR="001F2C90" w:rsidRPr="00290B12">
        <w:rPr>
          <w:rFonts w:ascii="Times New Roman" w:hAnsi="Times New Roman" w:cs="Times New Roman"/>
          <w:sz w:val="24"/>
          <w:szCs w:val="24"/>
        </w:rPr>
        <w:t>introduced</w:t>
      </w:r>
      <w:r w:rsidRPr="00290B12">
        <w:rPr>
          <w:rFonts w:ascii="Times New Roman" w:hAnsi="Times New Roman" w:cs="Times New Roman"/>
          <w:sz w:val="24"/>
          <w:szCs w:val="24"/>
        </w:rPr>
        <w:t xml:space="preserve"> to </w:t>
      </w:r>
      <w:r w:rsidR="0057082C" w:rsidRPr="00290B12">
        <w:rPr>
          <w:rFonts w:ascii="Times New Roman" w:hAnsi="Times New Roman" w:cs="Times New Roman"/>
          <w:sz w:val="24"/>
          <w:szCs w:val="24"/>
        </w:rPr>
        <w:t>manage</w:t>
      </w:r>
      <w:r w:rsidRPr="00290B12">
        <w:rPr>
          <w:rFonts w:ascii="Times New Roman" w:hAnsi="Times New Roman" w:cs="Times New Roman"/>
          <w:sz w:val="24"/>
          <w:szCs w:val="24"/>
        </w:rPr>
        <w:t xml:space="preserve"> the </w:t>
      </w:r>
      <w:r w:rsidR="0057082C" w:rsidRPr="00290B12">
        <w:rPr>
          <w:rFonts w:ascii="Times New Roman" w:hAnsi="Times New Roman" w:cs="Times New Roman"/>
          <w:sz w:val="24"/>
          <w:szCs w:val="24"/>
        </w:rPr>
        <w:t xml:space="preserve">potential </w:t>
      </w:r>
      <w:r w:rsidRPr="00290B12">
        <w:rPr>
          <w:rFonts w:ascii="Times New Roman" w:hAnsi="Times New Roman" w:cs="Times New Roman"/>
          <w:sz w:val="24"/>
          <w:szCs w:val="24"/>
        </w:rPr>
        <w:t xml:space="preserve">conflicts between No. 1 (i.e. the US) and No.2 (i.e. China). </w:t>
      </w:r>
      <w:r w:rsidR="00F5341E" w:rsidRPr="00290B12">
        <w:rPr>
          <w:rFonts w:ascii="Times New Roman" w:hAnsi="Times New Roman" w:cs="Times New Roman"/>
          <w:sz w:val="24"/>
          <w:szCs w:val="24"/>
        </w:rPr>
        <w:t xml:space="preserve">In the relevant discourse, China is considered as No.2 not only in terms of economic size but </w:t>
      </w:r>
      <w:r w:rsidR="00B62344" w:rsidRPr="00290B12">
        <w:rPr>
          <w:rFonts w:ascii="Times New Roman" w:hAnsi="Times New Roman" w:cs="Times New Roman"/>
          <w:sz w:val="24"/>
          <w:szCs w:val="24"/>
        </w:rPr>
        <w:t xml:space="preserve">also </w:t>
      </w:r>
      <w:r w:rsidR="00AF47A0" w:rsidRPr="00290B12">
        <w:rPr>
          <w:rFonts w:ascii="Times New Roman" w:hAnsi="Times New Roman" w:cs="Times New Roman"/>
          <w:sz w:val="24"/>
          <w:szCs w:val="24"/>
        </w:rPr>
        <w:t>“</w:t>
      </w:r>
      <w:r w:rsidR="00F5341E" w:rsidRPr="00290B12">
        <w:rPr>
          <w:rFonts w:ascii="Times New Roman" w:hAnsi="Times New Roman" w:cs="Times New Roman"/>
          <w:sz w:val="24"/>
          <w:szCs w:val="24"/>
        </w:rPr>
        <w:t>comprehensive national strength</w:t>
      </w:r>
      <w:r w:rsidR="00AF47A0" w:rsidRPr="00290B12">
        <w:rPr>
          <w:rFonts w:ascii="Times New Roman" w:hAnsi="Times New Roman" w:cs="Times New Roman"/>
          <w:sz w:val="24"/>
          <w:szCs w:val="24"/>
        </w:rPr>
        <w:t>”</w:t>
      </w:r>
      <w:r w:rsidR="00F5341E" w:rsidRPr="00290B12">
        <w:rPr>
          <w:rFonts w:ascii="Times New Roman" w:hAnsi="Times New Roman" w:cs="Times New Roman"/>
          <w:sz w:val="24"/>
          <w:szCs w:val="24"/>
        </w:rPr>
        <w:t xml:space="preserve">. </w:t>
      </w:r>
      <w:r w:rsidR="001F2C90" w:rsidRPr="00290B12">
        <w:rPr>
          <w:rFonts w:ascii="Times New Roman" w:hAnsi="Times New Roman" w:cs="Times New Roman"/>
          <w:sz w:val="24"/>
          <w:szCs w:val="24"/>
        </w:rPr>
        <w:t>This identity partly matches the identity of “rising power”</w:t>
      </w:r>
      <w:r w:rsidR="00C24EB7" w:rsidRPr="00290B12">
        <w:rPr>
          <w:rFonts w:ascii="Times New Roman" w:hAnsi="Times New Roman" w:cs="Times New Roman"/>
          <w:sz w:val="24"/>
          <w:szCs w:val="24"/>
        </w:rPr>
        <w:t xml:space="preserve"> </w:t>
      </w:r>
      <w:r w:rsidR="0087232D" w:rsidRPr="00290B12">
        <w:rPr>
          <w:rFonts w:ascii="Times New Roman" w:hAnsi="Times New Roman" w:cs="Times New Roman"/>
          <w:sz w:val="24"/>
          <w:szCs w:val="24"/>
        </w:rPr>
        <w:t xml:space="preserve">that </w:t>
      </w:r>
      <w:r w:rsidR="00C24EB7" w:rsidRPr="00290B12">
        <w:rPr>
          <w:rFonts w:ascii="Times New Roman" w:hAnsi="Times New Roman" w:cs="Times New Roman"/>
          <w:sz w:val="24"/>
          <w:szCs w:val="24"/>
        </w:rPr>
        <w:t>China could be both No.2 and a rising</w:t>
      </w:r>
      <w:r w:rsidR="00C06F5C" w:rsidRPr="00290B12">
        <w:rPr>
          <w:rFonts w:ascii="Times New Roman" w:hAnsi="Times New Roman" w:cs="Times New Roman"/>
          <w:sz w:val="24"/>
          <w:szCs w:val="24"/>
        </w:rPr>
        <w:t xml:space="preserve"> power</w:t>
      </w:r>
      <w:r w:rsidR="00C24EB7" w:rsidRPr="00290B12">
        <w:rPr>
          <w:rFonts w:ascii="Times New Roman" w:hAnsi="Times New Roman" w:cs="Times New Roman"/>
          <w:sz w:val="24"/>
          <w:szCs w:val="24"/>
        </w:rPr>
        <w:t xml:space="preserve">; </w:t>
      </w:r>
      <w:r w:rsidR="001F2C90" w:rsidRPr="00290B12">
        <w:rPr>
          <w:rFonts w:ascii="Times New Roman" w:hAnsi="Times New Roman" w:cs="Times New Roman"/>
          <w:sz w:val="24"/>
          <w:szCs w:val="24"/>
        </w:rPr>
        <w:t xml:space="preserve">however, it also </w:t>
      </w:r>
      <w:r w:rsidR="00041B62" w:rsidRPr="00290B12">
        <w:rPr>
          <w:rFonts w:ascii="Times New Roman" w:hAnsi="Times New Roman" w:cs="Times New Roman"/>
          <w:sz w:val="24"/>
          <w:szCs w:val="24"/>
        </w:rPr>
        <w:t>explicitly</w:t>
      </w:r>
      <w:r w:rsidR="00AE62B9" w:rsidRPr="00290B12">
        <w:rPr>
          <w:rFonts w:ascii="Times New Roman" w:hAnsi="Times New Roman" w:cs="Times New Roman"/>
          <w:sz w:val="24"/>
          <w:szCs w:val="24"/>
        </w:rPr>
        <w:t xml:space="preserve"> </w:t>
      </w:r>
      <w:r w:rsidR="001F2C90" w:rsidRPr="00290B12">
        <w:rPr>
          <w:rFonts w:ascii="Times New Roman" w:hAnsi="Times New Roman" w:cs="Times New Roman"/>
          <w:sz w:val="24"/>
          <w:szCs w:val="24"/>
        </w:rPr>
        <w:t xml:space="preserve">suggests that </w:t>
      </w:r>
      <w:r w:rsidR="00CB0B46" w:rsidRPr="00290B12">
        <w:rPr>
          <w:rFonts w:ascii="Times New Roman" w:hAnsi="Times New Roman" w:cs="Times New Roman"/>
          <w:sz w:val="24"/>
          <w:szCs w:val="24"/>
        </w:rPr>
        <w:t xml:space="preserve">China is a unique rising power instead of a </w:t>
      </w:r>
      <w:r w:rsidR="00AF47A0" w:rsidRPr="00290B12">
        <w:rPr>
          <w:rFonts w:ascii="Times New Roman" w:hAnsi="Times New Roman" w:cs="Times New Roman"/>
          <w:sz w:val="24"/>
          <w:szCs w:val="24"/>
        </w:rPr>
        <w:t>“</w:t>
      </w:r>
      <w:r w:rsidR="00CB0B46" w:rsidRPr="00290B12">
        <w:rPr>
          <w:rFonts w:ascii="Times New Roman" w:hAnsi="Times New Roman" w:cs="Times New Roman"/>
          <w:sz w:val="24"/>
          <w:szCs w:val="24"/>
        </w:rPr>
        <w:t>normal</w:t>
      </w:r>
      <w:r w:rsidR="00AF47A0" w:rsidRPr="00290B12">
        <w:rPr>
          <w:rFonts w:ascii="Times New Roman" w:hAnsi="Times New Roman" w:cs="Times New Roman"/>
          <w:sz w:val="24"/>
          <w:szCs w:val="24"/>
        </w:rPr>
        <w:t>”</w:t>
      </w:r>
      <w:r w:rsidR="00CB0B46" w:rsidRPr="00290B12">
        <w:rPr>
          <w:rFonts w:ascii="Times New Roman" w:hAnsi="Times New Roman" w:cs="Times New Roman"/>
          <w:sz w:val="24"/>
          <w:szCs w:val="24"/>
        </w:rPr>
        <w:t xml:space="preserve"> rising power within </w:t>
      </w:r>
      <w:r w:rsidR="0061163C" w:rsidRPr="00290B12">
        <w:rPr>
          <w:rFonts w:ascii="Times New Roman" w:hAnsi="Times New Roman" w:cs="Times New Roman"/>
          <w:sz w:val="24"/>
          <w:szCs w:val="24"/>
        </w:rPr>
        <w:t xml:space="preserve">the group of </w:t>
      </w:r>
      <w:r w:rsidR="00CB0B46" w:rsidRPr="00290B12">
        <w:rPr>
          <w:rFonts w:ascii="Times New Roman" w:hAnsi="Times New Roman" w:cs="Times New Roman"/>
          <w:sz w:val="24"/>
          <w:szCs w:val="24"/>
        </w:rPr>
        <w:t>BRICS</w:t>
      </w:r>
      <w:r w:rsidR="005713EA" w:rsidRPr="00290B12">
        <w:rPr>
          <w:rFonts w:ascii="Times New Roman" w:hAnsi="Times New Roman" w:cs="Times New Roman"/>
          <w:sz w:val="24"/>
          <w:szCs w:val="24"/>
        </w:rPr>
        <w:t xml:space="preserve">. </w:t>
      </w:r>
    </w:p>
    <w:p w14:paraId="53AB7392" w14:textId="3AE51FF9" w:rsidR="000819AE" w:rsidRPr="00290B12" w:rsidRDefault="00CB2D7F"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T</w:t>
      </w:r>
      <w:r w:rsidR="00F35033" w:rsidRPr="00290B12">
        <w:rPr>
          <w:rFonts w:ascii="Times New Roman" w:hAnsi="Times New Roman" w:cs="Times New Roman"/>
          <w:sz w:val="24"/>
          <w:szCs w:val="24"/>
        </w:rPr>
        <w:t>he most</w:t>
      </w:r>
      <w:r w:rsidR="00BB7417" w:rsidRPr="00290B12">
        <w:rPr>
          <w:rFonts w:ascii="Times New Roman" w:hAnsi="Times New Roman" w:cs="Times New Roman"/>
          <w:sz w:val="24"/>
          <w:szCs w:val="24"/>
        </w:rPr>
        <w:t xml:space="preserve"> controversial</w:t>
      </w:r>
      <w:r w:rsidR="00F35033" w:rsidRPr="00290B12">
        <w:rPr>
          <w:rFonts w:ascii="Times New Roman" w:hAnsi="Times New Roman" w:cs="Times New Roman"/>
          <w:sz w:val="24"/>
          <w:szCs w:val="24"/>
        </w:rPr>
        <w:t xml:space="preserve"> </w:t>
      </w:r>
      <w:r w:rsidR="000C3776" w:rsidRPr="00290B12">
        <w:rPr>
          <w:rFonts w:ascii="Times New Roman" w:hAnsi="Times New Roman" w:cs="Times New Roman"/>
          <w:sz w:val="24"/>
          <w:szCs w:val="24"/>
        </w:rPr>
        <w:t>identity</w:t>
      </w:r>
      <w:r w:rsidRPr="00290B12">
        <w:rPr>
          <w:rFonts w:ascii="Times New Roman" w:hAnsi="Times New Roman" w:cs="Times New Roman"/>
          <w:sz w:val="24"/>
          <w:szCs w:val="24"/>
        </w:rPr>
        <w:t xml:space="preserve"> is </w:t>
      </w:r>
      <w:r w:rsidR="00CB1F0D" w:rsidRPr="00290B12">
        <w:rPr>
          <w:rFonts w:ascii="Times New Roman" w:hAnsi="Times New Roman" w:cs="Times New Roman"/>
          <w:sz w:val="24"/>
          <w:szCs w:val="24"/>
        </w:rPr>
        <w:t>perhaps</w:t>
      </w:r>
      <w:r w:rsidRPr="00290B12">
        <w:rPr>
          <w:rFonts w:ascii="Times New Roman" w:hAnsi="Times New Roman" w:cs="Times New Roman"/>
          <w:sz w:val="24"/>
          <w:szCs w:val="24"/>
        </w:rPr>
        <w:t xml:space="preserve"> China as </w:t>
      </w:r>
      <w:r w:rsidR="008900EB" w:rsidRPr="00290B12">
        <w:rPr>
          <w:rFonts w:ascii="Times New Roman" w:hAnsi="Times New Roman" w:cs="Times New Roman"/>
          <w:sz w:val="24"/>
          <w:szCs w:val="24"/>
        </w:rPr>
        <w:t>“</w:t>
      </w:r>
      <w:r w:rsidRPr="00290B12">
        <w:rPr>
          <w:rFonts w:ascii="Times New Roman" w:hAnsi="Times New Roman" w:cs="Times New Roman"/>
          <w:sz w:val="24"/>
          <w:szCs w:val="24"/>
        </w:rPr>
        <w:t>superpower</w:t>
      </w:r>
      <w:r w:rsidR="008900EB" w:rsidRPr="00290B12">
        <w:rPr>
          <w:rFonts w:ascii="Times New Roman" w:hAnsi="Times New Roman" w:cs="Times New Roman"/>
          <w:sz w:val="24"/>
          <w:szCs w:val="24"/>
        </w:rPr>
        <w:t>”</w:t>
      </w:r>
      <w:r w:rsidR="00930869" w:rsidRPr="00290B12">
        <w:rPr>
          <w:rFonts w:ascii="Times New Roman" w:hAnsi="Times New Roman" w:cs="Times New Roman"/>
          <w:sz w:val="24"/>
          <w:szCs w:val="24"/>
        </w:rPr>
        <w:t xml:space="preserve">. In the </w:t>
      </w:r>
      <w:r w:rsidR="00090090" w:rsidRPr="00290B12">
        <w:rPr>
          <w:rFonts w:ascii="Times New Roman" w:hAnsi="Times New Roman" w:cs="Times New Roman"/>
          <w:sz w:val="24"/>
          <w:szCs w:val="24"/>
        </w:rPr>
        <w:t xml:space="preserve">Chinese </w:t>
      </w:r>
      <w:r w:rsidR="00BC65C9" w:rsidRPr="00290B12">
        <w:rPr>
          <w:rFonts w:ascii="Times New Roman" w:hAnsi="Times New Roman" w:cs="Times New Roman"/>
          <w:sz w:val="24"/>
          <w:szCs w:val="24"/>
        </w:rPr>
        <w:t>literature</w:t>
      </w:r>
      <w:r w:rsidR="00930869" w:rsidRPr="00290B12">
        <w:rPr>
          <w:rFonts w:ascii="Times New Roman" w:hAnsi="Times New Roman" w:cs="Times New Roman"/>
          <w:sz w:val="24"/>
          <w:szCs w:val="24"/>
        </w:rPr>
        <w:t xml:space="preserve">, </w:t>
      </w:r>
      <w:r w:rsidR="007F0C7B" w:rsidRPr="00290B12">
        <w:rPr>
          <w:rFonts w:ascii="Times New Roman" w:hAnsi="Times New Roman" w:cs="Times New Roman"/>
          <w:sz w:val="24"/>
          <w:szCs w:val="24"/>
        </w:rPr>
        <w:t xml:space="preserve">superpower </w:t>
      </w:r>
      <w:r w:rsidR="009D0578" w:rsidRPr="00290B12">
        <w:rPr>
          <w:rFonts w:ascii="Times New Roman" w:hAnsi="Times New Roman" w:cs="Times New Roman"/>
          <w:sz w:val="24"/>
          <w:szCs w:val="24"/>
        </w:rPr>
        <w:t xml:space="preserve">usually </w:t>
      </w:r>
      <w:r w:rsidR="007F0C7B" w:rsidRPr="00290B12">
        <w:rPr>
          <w:rFonts w:ascii="Times New Roman" w:hAnsi="Times New Roman" w:cs="Times New Roman"/>
          <w:sz w:val="24"/>
          <w:szCs w:val="24"/>
        </w:rPr>
        <w:t xml:space="preserve">refers to </w:t>
      </w:r>
      <w:r w:rsidR="00F35033" w:rsidRPr="00290B12">
        <w:rPr>
          <w:rFonts w:ascii="Times New Roman" w:hAnsi="Times New Roman" w:cs="Times New Roman"/>
          <w:sz w:val="24"/>
          <w:szCs w:val="24"/>
        </w:rPr>
        <w:t xml:space="preserve">the US </w:t>
      </w:r>
      <w:r w:rsidR="007F0C7B" w:rsidRPr="00290B12">
        <w:rPr>
          <w:rFonts w:ascii="Times New Roman" w:hAnsi="Times New Roman" w:cs="Times New Roman"/>
          <w:sz w:val="24"/>
          <w:szCs w:val="24"/>
        </w:rPr>
        <w:t>and the Soviet Union</w:t>
      </w:r>
      <w:r w:rsidR="00F35033" w:rsidRPr="00290B12">
        <w:rPr>
          <w:rFonts w:ascii="Times New Roman" w:hAnsi="Times New Roman" w:cs="Times New Roman"/>
          <w:sz w:val="24"/>
          <w:szCs w:val="24"/>
        </w:rPr>
        <w:t>.</w:t>
      </w:r>
      <w:r w:rsidR="007F0C7B" w:rsidRPr="00290B12">
        <w:rPr>
          <w:rFonts w:ascii="Times New Roman" w:hAnsi="Times New Roman" w:cs="Times New Roman"/>
          <w:sz w:val="24"/>
          <w:szCs w:val="24"/>
        </w:rPr>
        <w:t xml:space="preserve"> In the debate on </w:t>
      </w:r>
      <w:r w:rsidR="00372835" w:rsidRPr="00290B12">
        <w:rPr>
          <w:rFonts w:ascii="Times New Roman" w:hAnsi="Times New Roman" w:cs="Times New Roman"/>
          <w:sz w:val="24"/>
          <w:szCs w:val="24"/>
        </w:rPr>
        <w:t>new type of great power relations, a</w:t>
      </w:r>
      <w:r w:rsidR="00162B56" w:rsidRPr="00290B12">
        <w:rPr>
          <w:rFonts w:ascii="Times New Roman" w:hAnsi="Times New Roman" w:cs="Times New Roman"/>
          <w:sz w:val="24"/>
          <w:szCs w:val="24"/>
        </w:rPr>
        <w:t xml:space="preserve"> few</w:t>
      </w:r>
      <w:r w:rsidR="00AE0430" w:rsidRPr="00290B12">
        <w:rPr>
          <w:rFonts w:ascii="Times New Roman" w:hAnsi="Times New Roman" w:cs="Times New Roman"/>
          <w:sz w:val="24"/>
          <w:szCs w:val="24"/>
        </w:rPr>
        <w:t xml:space="preserve"> (1.42%)</w:t>
      </w:r>
      <w:r w:rsidR="00694395" w:rsidRPr="00290B12">
        <w:rPr>
          <w:rFonts w:ascii="Times New Roman" w:hAnsi="Times New Roman" w:cs="Times New Roman"/>
          <w:sz w:val="24"/>
          <w:szCs w:val="24"/>
        </w:rPr>
        <w:t xml:space="preserve"> consider</w:t>
      </w:r>
      <w:r w:rsidR="00162B56" w:rsidRPr="00290B12">
        <w:rPr>
          <w:rFonts w:ascii="Times New Roman" w:hAnsi="Times New Roman" w:cs="Times New Roman"/>
          <w:sz w:val="24"/>
          <w:szCs w:val="24"/>
        </w:rPr>
        <w:t xml:space="preserve"> China as </w:t>
      </w:r>
      <w:r w:rsidR="00E54823" w:rsidRPr="00290B12">
        <w:rPr>
          <w:rFonts w:ascii="Times New Roman" w:hAnsi="Times New Roman" w:cs="Times New Roman"/>
          <w:sz w:val="24"/>
          <w:szCs w:val="24"/>
        </w:rPr>
        <w:t>a</w:t>
      </w:r>
      <w:r w:rsidR="00335752" w:rsidRPr="00290B12">
        <w:rPr>
          <w:rFonts w:ascii="Times New Roman" w:hAnsi="Times New Roman" w:cs="Times New Roman"/>
          <w:sz w:val="24"/>
          <w:szCs w:val="24"/>
        </w:rPr>
        <w:t xml:space="preserve"> superpower</w:t>
      </w:r>
      <w:r w:rsidR="00162B56" w:rsidRPr="00290B12">
        <w:rPr>
          <w:rFonts w:ascii="Times New Roman" w:hAnsi="Times New Roman" w:cs="Times New Roman"/>
          <w:sz w:val="24"/>
          <w:szCs w:val="24"/>
        </w:rPr>
        <w:t>.</w:t>
      </w:r>
      <w:r w:rsidR="005975E6" w:rsidRPr="00290B12">
        <w:rPr>
          <w:rStyle w:val="FootnoteReference"/>
          <w:rFonts w:ascii="Times New Roman" w:hAnsi="Times New Roman" w:cs="Times New Roman"/>
          <w:sz w:val="24"/>
          <w:szCs w:val="24"/>
        </w:rPr>
        <w:footnoteReference w:id="32"/>
      </w:r>
      <w:r w:rsidR="00D55297" w:rsidRPr="00290B12">
        <w:rPr>
          <w:rFonts w:ascii="Times New Roman" w:hAnsi="Times New Roman" w:cs="Times New Roman"/>
          <w:sz w:val="24"/>
          <w:szCs w:val="24"/>
        </w:rPr>
        <w:t xml:space="preserve"> </w:t>
      </w:r>
      <w:r w:rsidR="00E54823" w:rsidRPr="00290B12">
        <w:rPr>
          <w:rFonts w:ascii="Times New Roman" w:hAnsi="Times New Roman" w:cs="Times New Roman"/>
          <w:sz w:val="24"/>
          <w:szCs w:val="24"/>
        </w:rPr>
        <w:t xml:space="preserve">For example, Jia Qingguo, the dean of school of international studies at Peking University, argues that </w:t>
      </w:r>
    </w:p>
    <w:p w14:paraId="737D83C0" w14:textId="14377985" w:rsidR="00E54823" w:rsidRPr="00290B12" w:rsidRDefault="00C46B1A" w:rsidP="000819AE">
      <w:pPr>
        <w:spacing w:line="240" w:lineRule="auto"/>
        <w:ind w:left="284"/>
        <w:jc w:val="both"/>
        <w:rPr>
          <w:rFonts w:ascii="Times New Roman" w:hAnsi="Times New Roman" w:cs="Times New Roman"/>
          <w:sz w:val="24"/>
          <w:szCs w:val="24"/>
        </w:rPr>
      </w:pPr>
      <w:r w:rsidRPr="00290B12">
        <w:rPr>
          <w:rFonts w:ascii="Times New Roman" w:hAnsi="Times New Roman" w:cs="Times New Roman"/>
          <w:sz w:val="24"/>
          <w:szCs w:val="24"/>
        </w:rPr>
        <w:t>“</w:t>
      </w:r>
      <w:r w:rsidR="00E54823" w:rsidRPr="00290B12">
        <w:rPr>
          <w:rFonts w:ascii="Times New Roman" w:hAnsi="Times New Roman" w:cs="Times New Roman"/>
          <w:sz w:val="24"/>
          <w:szCs w:val="24"/>
        </w:rPr>
        <w:t>China is a normal great</w:t>
      </w:r>
      <w:r w:rsidRPr="00290B12">
        <w:rPr>
          <w:rFonts w:ascii="Times New Roman" w:hAnsi="Times New Roman" w:cs="Times New Roman"/>
          <w:sz w:val="24"/>
          <w:szCs w:val="24"/>
        </w:rPr>
        <w:t xml:space="preserve"> power as well as a superpower….. it has the interests of a normal power and that of a superpower. As these two identities and interests are often contradictory or conflicting, it has been increasingly difficult for China to identi</w:t>
      </w:r>
      <w:r w:rsidR="008900EB" w:rsidRPr="00290B12">
        <w:rPr>
          <w:rFonts w:ascii="Times New Roman" w:hAnsi="Times New Roman" w:cs="Times New Roman"/>
          <w:sz w:val="24"/>
          <w:szCs w:val="24"/>
        </w:rPr>
        <w:t>f</w:t>
      </w:r>
      <w:r w:rsidRPr="00290B12">
        <w:rPr>
          <w:rFonts w:ascii="Times New Roman" w:hAnsi="Times New Roman" w:cs="Times New Roman"/>
          <w:sz w:val="24"/>
          <w:szCs w:val="24"/>
        </w:rPr>
        <w:t>y its interests and maintain the stability and continuity of its foreign policy.”</w:t>
      </w:r>
      <w:r w:rsidR="005975E6" w:rsidRPr="00290B12">
        <w:rPr>
          <w:rStyle w:val="FootnoteReference"/>
          <w:rFonts w:ascii="Times New Roman" w:hAnsi="Times New Roman" w:cs="Times New Roman"/>
          <w:sz w:val="24"/>
          <w:szCs w:val="24"/>
        </w:rPr>
        <w:footnoteReference w:id="33"/>
      </w:r>
      <w:r w:rsidR="00ED7EC8" w:rsidRPr="00290B12">
        <w:rPr>
          <w:rFonts w:ascii="Times New Roman" w:hAnsi="Times New Roman" w:cs="Times New Roman"/>
          <w:sz w:val="24"/>
          <w:szCs w:val="24"/>
        </w:rPr>
        <w:t xml:space="preserve"> </w:t>
      </w:r>
    </w:p>
    <w:p w14:paraId="3134432E" w14:textId="3A0C432A" w:rsidR="0065377A" w:rsidRPr="00290B12" w:rsidRDefault="00161569" w:rsidP="00247645">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The view that China as a superpower is no doubt a minority opinion. </w:t>
      </w:r>
      <w:r w:rsidR="009E3E7F" w:rsidRPr="00290B12">
        <w:rPr>
          <w:rFonts w:ascii="Times New Roman" w:hAnsi="Times New Roman" w:cs="Times New Roman"/>
          <w:sz w:val="24"/>
          <w:szCs w:val="24"/>
        </w:rPr>
        <w:t>I</w:t>
      </w:r>
      <w:r w:rsidR="00B66656" w:rsidRPr="00290B12">
        <w:rPr>
          <w:rFonts w:ascii="Times New Roman" w:hAnsi="Times New Roman" w:cs="Times New Roman"/>
          <w:sz w:val="24"/>
          <w:szCs w:val="24"/>
        </w:rPr>
        <w:t xml:space="preserve">n the debate, </w:t>
      </w:r>
      <w:r w:rsidRPr="00290B12">
        <w:rPr>
          <w:rFonts w:ascii="Times New Roman" w:hAnsi="Times New Roman" w:cs="Times New Roman"/>
          <w:sz w:val="24"/>
          <w:szCs w:val="24"/>
        </w:rPr>
        <w:t xml:space="preserve">it is widely argued that the US is the only contemporary superpower, suggesting that China is not. </w:t>
      </w:r>
    </w:p>
    <w:p w14:paraId="23A8637E" w14:textId="71C3A5E1" w:rsidR="008900EB" w:rsidRPr="00290B12" w:rsidRDefault="004759B7"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Notably, </w:t>
      </w:r>
      <w:r w:rsidR="009C10E2" w:rsidRPr="00290B12">
        <w:rPr>
          <w:rFonts w:ascii="Times New Roman" w:hAnsi="Times New Roman" w:cs="Times New Roman"/>
          <w:sz w:val="24"/>
          <w:szCs w:val="24"/>
        </w:rPr>
        <w:t xml:space="preserve">in the Chinese academic discourse, the above identities are quite vague to some extent. China as No. 2 and superpower </w:t>
      </w:r>
      <w:r w:rsidR="00B47448" w:rsidRPr="00290B12">
        <w:rPr>
          <w:rFonts w:ascii="Times New Roman" w:hAnsi="Times New Roman" w:cs="Times New Roman"/>
          <w:sz w:val="24"/>
          <w:szCs w:val="24"/>
        </w:rPr>
        <w:t>are</w:t>
      </w:r>
      <w:r w:rsidR="009C10E2" w:rsidRPr="00290B12">
        <w:rPr>
          <w:rFonts w:ascii="Times New Roman" w:hAnsi="Times New Roman" w:cs="Times New Roman"/>
          <w:sz w:val="24"/>
          <w:szCs w:val="24"/>
        </w:rPr>
        <w:t xml:space="preserve"> </w:t>
      </w:r>
      <w:r w:rsidR="00B47448" w:rsidRPr="00290B12">
        <w:rPr>
          <w:rFonts w:ascii="Times New Roman" w:hAnsi="Times New Roman" w:cs="Times New Roman"/>
          <w:sz w:val="24"/>
          <w:szCs w:val="24"/>
        </w:rPr>
        <w:t>perhaps the least vague identities</w:t>
      </w:r>
      <w:r w:rsidR="009C10E2" w:rsidRPr="00290B12">
        <w:rPr>
          <w:rFonts w:ascii="Times New Roman" w:hAnsi="Times New Roman" w:cs="Times New Roman"/>
          <w:sz w:val="24"/>
          <w:szCs w:val="24"/>
        </w:rPr>
        <w:t xml:space="preserve">. </w:t>
      </w:r>
      <w:r w:rsidR="0033533F" w:rsidRPr="00290B12">
        <w:rPr>
          <w:rFonts w:ascii="Times New Roman" w:hAnsi="Times New Roman" w:cs="Times New Roman"/>
          <w:sz w:val="24"/>
          <w:szCs w:val="24"/>
        </w:rPr>
        <w:t>In addition, Chinese scholars often add adjective (e.g. developing) before those terms</w:t>
      </w:r>
      <w:r w:rsidR="002E52D4" w:rsidRPr="00290B12">
        <w:rPr>
          <w:rFonts w:ascii="Times New Roman" w:hAnsi="Times New Roman" w:cs="Times New Roman"/>
          <w:sz w:val="24"/>
          <w:szCs w:val="24"/>
        </w:rPr>
        <w:t xml:space="preserve"> such as developing great power and developing world power</w:t>
      </w:r>
      <w:r w:rsidR="0033533F" w:rsidRPr="00290B12">
        <w:rPr>
          <w:rFonts w:ascii="Times New Roman" w:hAnsi="Times New Roman" w:cs="Times New Roman"/>
          <w:sz w:val="24"/>
          <w:szCs w:val="24"/>
        </w:rPr>
        <w:t>. Sometimes, those adjectives will change the meaning of the term. For example, Zhao Gancheng considers India as “a developing great power and emerging power” but not a real “great power”.</w:t>
      </w:r>
      <w:r w:rsidR="005975E6" w:rsidRPr="00290B12">
        <w:rPr>
          <w:rStyle w:val="FootnoteReference"/>
          <w:rFonts w:ascii="Times New Roman" w:hAnsi="Times New Roman" w:cs="Times New Roman"/>
          <w:sz w:val="24"/>
          <w:szCs w:val="24"/>
        </w:rPr>
        <w:footnoteReference w:id="34"/>
      </w:r>
      <w:r w:rsidR="0033533F" w:rsidRPr="00290B12">
        <w:rPr>
          <w:rStyle w:val="FootnoteReference"/>
          <w:rFonts w:ascii="Times New Roman" w:hAnsi="Times New Roman" w:cs="Times New Roman"/>
          <w:sz w:val="24"/>
          <w:szCs w:val="24"/>
        </w:rPr>
        <w:t xml:space="preserve"> </w:t>
      </w:r>
      <w:r w:rsidR="006845E1" w:rsidRPr="00290B12">
        <w:rPr>
          <w:rFonts w:ascii="Times New Roman" w:hAnsi="Times New Roman" w:cs="Times New Roman"/>
          <w:sz w:val="24"/>
          <w:szCs w:val="24"/>
        </w:rPr>
        <w:t xml:space="preserve">Yu Lei and Shamsul Khan consider China as </w:t>
      </w:r>
      <w:r w:rsidR="006845E1" w:rsidRPr="00290B12">
        <w:rPr>
          <w:rFonts w:ascii="Times New Roman" w:hAnsi="Times New Roman" w:cs="Times New Roman"/>
          <w:sz w:val="24"/>
          <w:szCs w:val="24"/>
        </w:rPr>
        <w:lastRenderedPageBreak/>
        <w:t>“emerging superpower” but not the real “superpower”.</w:t>
      </w:r>
      <w:r w:rsidR="005975E6" w:rsidRPr="00290B12">
        <w:rPr>
          <w:rStyle w:val="FootnoteReference"/>
          <w:rFonts w:ascii="Times New Roman" w:hAnsi="Times New Roman" w:cs="Times New Roman"/>
          <w:sz w:val="24"/>
          <w:szCs w:val="24"/>
        </w:rPr>
        <w:footnoteReference w:id="35"/>
      </w:r>
      <w:r w:rsidR="006845E1" w:rsidRPr="00290B12">
        <w:rPr>
          <w:rFonts w:ascii="Times New Roman" w:hAnsi="Times New Roman" w:cs="Times New Roman"/>
          <w:sz w:val="24"/>
          <w:szCs w:val="24"/>
        </w:rPr>
        <w:t xml:space="preserve"> </w:t>
      </w:r>
      <w:r w:rsidR="009C10E2" w:rsidRPr="00290B12">
        <w:rPr>
          <w:rFonts w:ascii="Times New Roman" w:hAnsi="Times New Roman" w:cs="Times New Roman"/>
          <w:sz w:val="24"/>
          <w:szCs w:val="24"/>
        </w:rPr>
        <w:t xml:space="preserve">Those adjectives make the use of those identities more complex and vague. </w:t>
      </w:r>
    </w:p>
    <w:p w14:paraId="3D01FAE0" w14:textId="49E5581C" w:rsidR="00317012" w:rsidRPr="00290B12" w:rsidRDefault="00623C23"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This vagueness and the diverse understanding of those </w:t>
      </w:r>
      <w:r w:rsidR="003D18FF" w:rsidRPr="00290B12">
        <w:rPr>
          <w:rFonts w:ascii="Times New Roman" w:hAnsi="Times New Roman" w:cs="Times New Roman"/>
          <w:sz w:val="24"/>
          <w:szCs w:val="24"/>
        </w:rPr>
        <w:t>power identities</w:t>
      </w:r>
      <w:r w:rsidR="009B20D8" w:rsidRPr="00290B12">
        <w:rPr>
          <w:rFonts w:ascii="Times New Roman" w:hAnsi="Times New Roman" w:cs="Times New Roman"/>
          <w:sz w:val="24"/>
          <w:szCs w:val="24"/>
        </w:rPr>
        <w:t xml:space="preserve"> have also led to disagreement over which countries are great power, as we will discuss below.</w:t>
      </w:r>
      <w:r w:rsidR="008900EB" w:rsidRPr="00290B12">
        <w:rPr>
          <w:rFonts w:ascii="Times New Roman" w:hAnsi="Times New Roman" w:cs="Times New Roman"/>
          <w:sz w:val="24"/>
          <w:szCs w:val="24"/>
        </w:rPr>
        <w:t xml:space="preserve"> Here, the </w:t>
      </w:r>
      <w:r w:rsidR="00936590" w:rsidRPr="00290B12">
        <w:rPr>
          <w:rFonts w:ascii="Times New Roman" w:hAnsi="Times New Roman" w:cs="Times New Roman"/>
          <w:sz w:val="24"/>
          <w:szCs w:val="24"/>
        </w:rPr>
        <w:t xml:space="preserve">key is to reiterate that with some exceptions, and in different ways, the identification of China as a great power is modified, qualified and perhaps moderated by insisting that China is still on an upward trajectory; and by implication, not yet at the point where it should be expected to take on all the obligations and responsibilities of a fully-fledged global superpower. </w:t>
      </w:r>
    </w:p>
    <w:p w14:paraId="100241F0" w14:textId="77777777" w:rsidR="00D5222F" w:rsidRPr="00290B12" w:rsidRDefault="00D5222F" w:rsidP="005B0FA0">
      <w:pPr>
        <w:pStyle w:val="Caption"/>
        <w:keepNext/>
        <w:jc w:val="both"/>
        <w:rPr>
          <w:rFonts w:ascii="Times New Roman" w:hAnsi="Times New Roman" w:cs="Times New Roman"/>
          <w:color w:val="auto"/>
          <w:sz w:val="24"/>
          <w:szCs w:val="24"/>
        </w:rPr>
      </w:pPr>
    </w:p>
    <w:p w14:paraId="41A85081" w14:textId="77777777" w:rsidR="00936F40" w:rsidRPr="00290B12" w:rsidRDefault="00936F40" w:rsidP="005B0FA0">
      <w:pPr>
        <w:pStyle w:val="Caption"/>
        <w:keepNext/>
        <w:jc w:val="both"/>
        <w:rPr>
          <w:rFonts w:ascii="Times New Roman" w:hAnsi="Times New Roman" w:cs="Times New Roman"/>
          <w:color w:val="auto"/>
          <w:sz w:val="24"/>
          <w:szCs w:val="24"/>
        </w:rPr>
      </w:pPr>
      <w:r w:rsidRPr="00290B12">
        <w:rPr>
          <w:rFonts w:ascii="Times New Roman" w:hAnsi="Times New Roman" w:cs="Times New Roman"/>
          <w:color w:val="auto"/>
          <w:sz w:val="24"/>
          <w:szCs w:val="24"/>
        </w:rPr>
        <w:t xml:space="preserve">Figure </w:t>
      </w:r>
      <w:r w:rsidRPr="00290B12">
        <w:rPr>
          <w:rFonts w:ascii="Times New Roman" w:hAnsi="Times New Roman" w:cs="Times New Roman"/>
          <w:color w:val="auto"/>
          <w:sz w:val="24"/>
          <w:szCs w:val="24"/>
        </w:rPr>
        <w:fldChar w:fldCharType="begin"/>
      </w:r>
      <w:r w:rsidRPr="00290B12">
        <w:rPr>
          <w:rFonts w:ascii="Times New Roman" w:hAnsi="Times New Roman" w:cs="Times New Roman"/>
          <w:color w:val="auto"/>
          <w:sz w:val="24"/>
          <w:szCs w:val="24"/>
        </w:rPr>
        <w:instrText xml:space="preserve"> SEQ Figure \* ARABIC </w:instrText>
      </w:r>
      <w:r w:rsidRPr="00290B12">
        <w:rPr>
          <w:rFonts w:ascii="Times New Roman" w:hAnsi="Times New Roman" w:cs="Times New Roman"/>
          <w:color w:val="auto"/>
          <w:sz w:val="24"/>
          <w:szCs w:val="24"/>
        </w:rPr>
        <w:fldChar w:fldCharType="separate"/>
      </w:r>
      <w:r w:rsidRPr="00290B12">
        <w:rPr>
          <w:rFonts w:ascii="Times New Roman" w:hAnsi="Times New Roman" w:cs="Times New Roman"/>
          <w:noProof/>
          <w:color w:val="auto"/>
          <w:sz w:val="24"/>
          <w:szCs w:val="24"/>
        </w:rPr>
        <w:t>1</w:t>
      </w:r>
      <w:r w:rsidRPr="00290B12">
        <w:rPr>
          <w:rFonts w:ascii="Times New Roman" w:hAnsi="Times New Roman" w:cs="Times New Roman"/>
          <w:color w:val="auto"/>
          <w:sz w:val="24"/>
          <w:szCs w:val="24"/>
        </w:rPr>
        <w:fldChar w:fldCharType="end"/>
      </w:r>
      <w:r w:rsidRPr="00290B12">
        <w:rPr>
          <w:rFonts w:ascii="Times New Roman" w:hAnsi="Times New Roman" w:cs="Times New Roman"/>
          <w:color w:val="auto"/>
          <w:sz w:val="24"/>
          <w:szCs w:val="24"/>
        </w:rPr>
        <w:t xml:space="preserve">: </w:t>
      </w:r>
      <w:r w:rsidR="0041097D" w:rsidRPr="00290B12">
        <w:rPr>
          <w:rFonts w:ascii="Times New Roman" w:hAnsi="Times New Roman" w:cs="Times New Roman"/>
          <w:color w:val="auto"/>
          <w:sz w:val="24"/>
          <w:szCs w:val="24"/>
        </w:rPr>
        <w:t xml:space="preserve">Frequency of </w:t>
      </w:r>
      <w:r w:rsidRPr="00290B12">
        <w:rPr>
          <w:rFonts w:ascii="Times New Roman" w:hAnsi="Times New Roman" w:cs="Times New Roman"/>
          <w:color w:val="auto"/>
          <w:sz w:val="24"/>
          <w:szCs w:val="24"/>
        </w:rPr>
        <w:t xml:space="preserve">China’s </w:t>
      </w:r>
      <w:r w:rsidR="00764B68" w:rsidRPr="00290B12">
        <w:rPr>
          <w:rFonts w:ascii="Times New Roman" w:hAnsi="Times New Roman" w:cs="Times New Roman"/>
          <w:color w:val="auto"/>
          <w:sz w:val="24"/>
          <w:szCs w:val="24"/>
        </w:rPr>
        <w:t xml:space="preserve">international </w:t>
      </w:r>
      <w:r w:rsidRPr="00290B12">
        <w:rPr>
          <w:rFonts w:ascii="Times New Roman" w:hAnsi="Times New Roman" w:cs="Times New Roman"/>
          <w:color w:val="auto"/>
          <w:sz w:val="24"/>
          <w:szCs w:val="24"/>
        </w:rPr>
        <w:t>identity in the Chinese discourse of new type of great power relations</w:t>
      </w:r>
      <w:r w:rsidR="00632B8A" w:rsidRPr="00290B12">
        <w:rPr>
          <w:rFonts w:ascii="Times New Roman" w:hAnsi="Times New Roman" w:cs="Times New Roman"/>
          <w:color w:val="auto"/>
          <w:sz w:val="24"/>
          <w:szCs w:val="24"/>
        </w:rPr>
        <w:t xml:space="preserve"> (1998-2014)</w:t>
      </w:r>
    </w:p>
    <w:p w14:paraId="7125472B" w14:textId="77777777" w:rsidR="00D17EDB" w:rsidRPr="00290B12" w:rsidRDefault="009959C9" w:rsidP="005B0FA0">
      <w:pPr>
        <w:spacing w:line="240" w:lineRule="auto"/>
        <w:jc w:val="both"/>
        <w:rPr>
          <w:rFonts w:ascii="Times New Roman" w:hAnsi="Times New Roman" w:cs="Times New Roman"/>
          <w:sz w:val="24"/>
          <w:szCs w:val="24"/>
        </w:rPr>
      </w:pPr>
      <w:r w:rsidRPr="00290B12">
        <w:rPr>
          <w:rFonts w:ascii="Times New Roman" w:hAnsi="Times New Roman" w:cs="Times New Roman"/>
          <w:noProof/>
          <w:sz w:val="24"/>
          <w:szCs w:val="24"/>
          <w:lang w:eastAsia="en-GB"/>
        </w:rPr>
        <w:drawing>
          <wp:inline distT="0" distB="0" distL="0" distR="0" wp14:anchorId="5427889D" wp14:editId="3F4726CB">
            <wp:extent cx="5978106" cy="3200400"/>
            <wp:effectExtent l="0" t="0" r="2286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E282273" w14:textId="77777777" w:rsidR="0041097D" w:rsidRPr="00290B12" w:rsidRDefault="0041097D" w:rsidP="005B0FA0">
      <w:pPr>
        <w:spacing w:line="240" w:lineRule="auto"/>
        <w:jc w:val="both"/>
        <w:rPr>
          <w:rFonts w:ascii="Times New Roman" w:hAnsi="Times New Roman" w:cs="Times New Roman"/>
          <w:sz w:val="24"/>
          <w:szCs w:val="24"/>
        </w:rPr>
      </w:pPr>
    </w:p>
    <w:p w14:paraId="24BE69EC" w14:textId="6D0F2DAF" w:rsidR="00446572" w:rsidRPr="003C3D3D" w:rsidRDefault="0067711C" w:rsidP="005B0FA0">
      <w:pPr>
        <w:spacing w:line="240" w:lineRule="auto"/>
        <w:jc w:val="both"/>
        <w:rPr>
          <w:rFonts w:ascii="Times New Roman" w:hAnsi="Times New Roman" w:cs="Times New Roman"/>
          <w:b/>
          <w:sz w:val="24"/>
          <w:szCs w:val="24"/>
          <w:u w:val="single"/>
        </w:rPr>
      </w:pPr>
      <w:r w:rsidRPr="003C3D3D">
        <w:rPr>
          <w:rFonts w:ascii="Times New Roman" w:hAnsi="Times New Roman" w:cs="Times New Roman"/>
          <w:b/>
          <w:sz w:val="24"/>
          <w:szCs w:val="24"/>
          <w:u w:val="single"/>
        </w:rPr>
        <w:t>Great P</w:t>
      </w:r>
      <w:r w:rsidR="009B6F9D" w:rsidRPr="003C3D3D">
        <w:rPr>
          <w:rFonts w:ascii="Times New Roman" w:hAnsi="Times New Roman" w:cs="Times New Roman"/>
          <w:b/>
          <w:sz w:val="24"/>
          <w:szCs w:val="24"/>
          <w:u w:val="single"/>
        </w:rPr>
        <w:t xml:space="preserve">owers in the </w:t>
      </w:r>
      <w:r w:rsidRPr="003C3D3D">
        <w:rPr>
          <w:rFonts w:ascii="Times New Roman" w:hAnsi="Times New Roman" w:cs="Times New Roman"/>
          <w:b/>
          <w:sz w:val="24"/>
          <w:szCs w:val="24"/>
          <w:u w:val="single"/>
        </w:rPr>
        <w:t>E</w:t>
      </w:r>
      <w:r w:rsidR="009B6F9D" w:rsidRPr="003C3D3D">
        <w:rPr>
          <w:rFonts w:ascii="Times New Roman" w:hAnsi="Times New Roman" w:cs="Times New Roman"/>
          <w:b/>
          <w:sz w:val="24"/>
          <w:szCs w:val="24"/>
          <w:u w:val="single"/>
        </w:rPr>
        <w:t xml:space="preserve">ye of China </w:t>
      </w:r>
    </w:p>
    <w:p w14:paraId="16EEEE36" w14:textId="354BAC85" w:rsidR="00031E89" w:rsidRPr="00290B12" w:rsidRDefault="0063626A" w:rsidP="003C3D3D">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Great powers in Chinese discourses traditionally referred to two types of states</w:t>
      </w:r>
      <w:r w:rsidR="00B13A11" w:rsidRPr="00290B12">
        <w:rPr>
          <w:rFonts w:ascii="Times New Roman" w:hAnsi="Times New Roman" w:cs="Times New Roman"/>
          <w:sz w:val="24"/>
          <w:szCs w:val="24"/>
        </w:rPr>
        <w:t xml:space="preserve">: </w:t>
      </w:r>
      <w:r w:rsidR="000067B2" w:rsidRPr="00290B12">
        <w:rPr>
          <w:rFonts w:ascii="Times New Roman" w:hAnsi="Times New Roman" w:cs="Times New Roman"/>
          <w:sz w:val="24"/>
          <w:szCs w:val="24"/>
        </w:rPr>
        <w:t>superpower</w:t>
      </w:r>
      <w:r w:rsidRPr="00290B12">
        <w:rPr>
          <w:rFonts w:ascii="Times New Roman" w:hAnsi="Times New Roman" w:cs="Times New Roman"/>
          <w:sz w:val="24"/>
          <w:szCs w:val="24"/>
        </w:rPr>
        <w:t>s</w:t>
      </w:r>
      <w:r w:rsidR="000067B2" w:rsidRPr="00290B12">
        <w:rPr>
          <w:rFonts w:ascii="Times New Roman" w:hAnsi="Times New Roman" w:cs="Times New Roman"/>
          <w:sz w:val="24"/>
          <w:szCs w:val="24"/>
        </w:rPr>
        <w:t xml:space="preserve"> </w:t>
      </w:r>
      <w:r w:rsidR="00B13A11" w:rsidRPr="00290B12">
        <w:rPr>
          <w:rFonts w:ascii="Times New Roman" w:hAnsi="Times New Roman" w:cs="Times New Roman"/>
          <w:sz w:val="24"/>
          <w:szCs w:val="24"/>
        </w:rPr>
        <w:t xml:space="preserve">and </w:t>
      </w:r>
      <w:r w:rsidRPr="00290B12">
        <w:rPr>
          <w:rFonts w:ascii="Times New Roman" w:hAnsi="Times New Roman" w:cs="Times New Roman"/>
          <w:sz w:val="24"/>
          <w:szCs w:val="24"/>
        </w:rPr>
        <w:t xml:space="preserve">historical </w:t>
      </w:r>
      <w:r w:rsidR="00B97A5D" w:rsidRPr="00290B12">
        <w:rPr>
          <w:rFonts w:ascii="Times New Roman" w:hAnsi="Times New Roman" w:cs="Times New Roman"/>
          <w:sz w:val="24"/>
          <w:szCs w:val="24"/>
        </w:rPr>
        <w:t xml:space="preserve">major countries </w:t>
      </w:r>
      <w:r w:rsidR="00FC4169" w:rsidRPr="00290B12">
        <w:rPr>
          <w:rFonts w:ascii="Times New Roman" w:hAnsi="Times New Roman" w:cs="Times New Roman"/>
          <w:sz w:val="24"/>
          <w:szCs w:val="24"/>
        </w:rPr>
        <w:t>such as German and</w:t>
      </w:r>
      <w:r w:rsidR="000067B2" w:rsidRPr="00290B12">
        <w:rPr>
          <w:rFonts w:ascii="Times New Roman" w:hAnsi="Times New Roman" w:cs="Times New Roman"/>
          <w:sz w:val="24"/>
          <w:szCs w:val="24"/>
        </w:rPr>
        <w:t xml:space="preserve"> the UK.</w:t>
      </w:r>
      <w:r w:rsidR="00B13A11" w:rsidRPr="00290B12">
        <w:rPr>
          <w:rStyle w:val="FootnoteReference"/>
          <w:rFonts w:ascii="Times New Roman" w:hAnsi="Times New Roman" w:cs="Times New Roman"/>
          <w:sz w:val="24"/>
          <w:szCs w:val="24"/>
        </w:rPr>
        <w:footnoteReference w:id="36"/>
      </w:r>
      <w:r w:rsidR="00011148"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More recently, a third category has been added with the rise of emerging powers as well. </w:t>
      </w:r>
      <w:r w:rsidR="007242D9" w:rsidRPr="00290B12">
        <w:rPr>
          <w:rFonts w:ascii="Times New Roman" w:hAnsi="Times New Roman" w:cs="Times New Roman"/>
          <w:sz w:val="24"/>
          <w:szCs w:val="24"/>
        </w:rPr>
        <w:t>So from this increasingly broad set of countries, which are now qualified as contemporary g</w:t>
      </w:r>
      <w:r w:rsidR="003C232C" w:rsidRPr="00290B12">
        <w:rPr>
          <w:rFonts w:ascii="Times New Roman" w:hAnsi="Times New Roman" w:cs="Times New Roman"/>
          <w:sz w:val="24"/>
          <w:szCs w:val="24"/>
        </w:rPr>
        <w:t>reat power</w:t>
      </w:r>
      <w:r w:rsidR="007242D9" w:rsidRPr="00290B12">
        <w:rPr>
          <w:rFonts w:ascii="Times New Roman" w:hAnsi="Times New Roman" w:cs="Times New Roman"/>
          <w:sz w:val="24"/>
          <w:szCs w:val="24"/>
        </w:rPr>
        <w:t>s</w:t>
      </w:r>
      <w:r w:rsidR="003C232C" w:rsidRPr="00290B12">
        <w:rPr>
          <w:rFonts w:ascii="Times New Roman" w:hAnsi="Times New Roman" w:cs="Times New Roman"/>
          <w:sz w:val="24"/>
          <w:szCs w:val="24"/>
        </w:rPr>
        <w:t xml:space="preserve"> in China’s “new type of great power relations” framework? </w:t>
      </w:r>
      <w:r w:rsidR="00842FC4" w:rsidRPr="00290B12">
        <w:rPr>
          <w:rFonts w:ascii="Times New Roman" w:hAnsi="Times New Roman" w:cs="Times New Roman"/>
          <w:sz w:val="24"/>
          <w:szCs w:val="24"/>
        </w:rPr>
        <w:t xml:space="preserve">Figure </w:t>
      </w:r>
      <w:r w:rsidR="004218C8" w:rsidRPr="00290B12">
        <w:rPr>
          <w:rFonts w:ascii="Times New Roman" w:hAnsi="Times New Roman" w:cs="Times New Roman"/>
          <w:sz w:val="24"/>
          <w:szCs w:val="24"/>
        </w:rPr>
        <w:t>2</w:t>
      </w:r>
      <w:r w:rsidR="00842FC4" w:rsidRPr="00290B12">
        <w:rPr>
          <w:rFonts w:ascii="Times New Roman" w:hAnsi="Times New Roman" w:cs="Times New Roman"/>
          <w:sz w:val="24"/>
          <w:szCs w:val="24"/>
        </w:rPr>
        <w:t xml:space="preserve"> </w:t>
      </w:r>
      <w:r w:rsidR="00893390" w:rsidRPr="00290B12">
        <w:rPr>
          <w:rFonts w:ascii="Times New Roman" w:hAnsi="Times New Roman" w:cs="Times New Roman"/>
          <w:sz w:val="24"/>
          <w:szCs w:val="24"/>
        </w:rPr>
        <w:t xml:space="preserve">provides the answer. It shows </w:t>
      </w:r>
      <w:r w:rsidR="00842FC4" w:rsidRPr="00290B12">
        <w:rPr>
          <w:rFonts w:ascii="Times New Roman" w:hAnsi="Times New Roman" w:cs="Times New Roman"/>
          <w:sz w:val="24"/>
          <w:szCs w:val="24"/>
        </w:rPr>
        <w:t xml:space="preserve">the frequency of </w:t>
      </w:r>
      <w:r w:rsidR="00842FC4" w:rsidRPr="00290B12">
        <w:rPr>
          <w:rFonts w:ascii="Times New Roman" w:hAnsi="Times New Roman" w:cs="Times New Roman"/>
          <w:sz w:val="24"/>
          <w:szCs w:val="24"/>
        </w:rPr>
        <w:lastRenderedPageBreak/>
        <w:t>countries that are referred as great power</w:t>
      </w:r>
      <w:r w:rsidR="007242D9" w:rsidRPr="00290B12">
        <w:rPr>
          <w:rFonts w:ascii="Times New Roman" w:hAnsi="Times New Roman" w:cs="Times New Roman"/>
          <w:sz w:val="24"/>
          <w:szCs w:val="24"/>
        </w:rPr>
        <w:t>s</w:t>
      </w:r>
      <w:r w:rsidR="00842FC4" w:rsidRPr="00290B12">
        <w:rPr>
          <w:rFonts w:ascii="Times New Roman" w:hAnsi="Times New Roman" w:cs="Times New Roman"/>
          <w:sz w:val="24"/>
          <w:szCs w:val="24"/>
        </w:rPr>
        <w:t xml:space="preserve"> in </w:t>
      </w:r>
      <w:r w:rsidR="00B162BF" w:rsidRPr="00290B12">
        <w:rPr>
          <w:rFonts w:ascii="Times New Roman" w:hAnsi="Times New Roman" w:cs="Times New Roman"/>
          <w:sz w:val="24"/>
          <w:szCs w:val="24"/>
        </w:rPr>
        <w:t xml:space="preserve">the Chinese </w:t>
      </w:r>
      <w:r w:rsidR="007242D9" w:rsidRPr="00290B12">
        <w:rPr>
          <w:rFonts w:ascii="Times New Roman" w:hAnsi="Times New Roman" w:cs="Times New Roman"/>
          <w:sz w:val="24"/>
          <w:szCs w:val="24"/>
        </w:rPr>
        <w:t>literature</w:t>
      </w:r>
      <w:r w:rsidR="00842FC4" w:rsidRPr="00290B12">
        <w:rPr>
          <w:rFonts w:ascii="Times New Roman" w:hAnsi="Times New Roman" w:cs="Times New Roman"/>
          <w:sz w:val="24"/>
          <w:szCs w:val="24"/>
        </w:rPr>
        <w:t xml:space="preserve">. </w:t>
      </w:r>
      <w:r w:rsidR="00580CF1" w:rsidRPr="00290B12">
        <w:rPr>
          <w:rFonts w:ascii="Times New Roman" w:hAnsi="Times New Roman" w:cs="Times New Roman"/>
          <w:sz w:val="24"/>
          <w:szCs w:val="24"/>
        </w:rPr>
        <w:t>The</w:t>
      </w:r>
      <w:r w:rsidR="00053274" w:rsidRPr="00290B12">
        <w:rPr>
          <w:rFonts w:ascii="Times New Roman" w:hAnsi="Times New Roman" w:cs="Times New Roman"/>
          <w:sz w:val="24"/>
          <w:szCs w:val="24"/>
        </w:rPr>
        <w:t xml:space="preserve"> most frequently mentioned</w:t>
      </w:r>
      <w:r w:rsidR="00B162BF" w:rsidRPr="00290B12">
        <w:rPr>
          <w:rFonts w:ascii="Times New Roman" w:hAnsi="Times New Roman" w:cs="Times New Roman"/>
          <w:sz w:val="24"/>
          <w:szCs w:val="24"/>
        </w:rPr>
        <w:t xml:space="preserve"> great power</w:t>
      </w:r>
      <w:r w:rsidR="00580CF1" w:rsidRPr="00290B12">
        <w:rPr>
          <w:rFonts w:ascii="Times New Roman" w:hAnsi="Times New Roman" w:cs="Times New Roman"/>
          <w:sz w:val="24"/>
          <w:szCs w:val="24"/>
        </w:rPr>
        <w:t>s</w:t>
      </w:r>
      <w:r w:rsidR="001F0E78" w:rsidRPr="00290B12">
        <w:rPr>
          <w:rFonts w:ascii="Times New Roman" w:hAnsi="Times New Roman" w:cs="Times New Roman"/>
          <w:sz w:val="24"/>
          <w:szCs w:val="24"/>
        </w:rPr>
        <w:t xml:space="preserve"> </w:t>
      </w:r>
      <w:r w:rsidR="00580CF1" w:rsidRPr="00290B12">
        <w:rPr>
          <w:rFonts w:ascii="Times New Roman" w:hAnsi="Times New Roman" w:cs="Times New Roman"/>
          <w:sz w:val="24"/>
          <w:szCs w:val="24"/>
        </w:rPr>
        <w:t>are</w:t>
      </w:r>
      <w:r w:rsidR="00B162BF" w:rsidRPr="00290B12">
        <w:rPr>
          <w:rFonts w:ascii="Times New Roman" w:hAnsi="Times New Roman" w:cs="Times New Roman"/>
          <w:sz w:val="24"/>
          <w:szCs w:val="24"/>
        </w:rPr>
        <w:t xml:space="preserve"> </w:t>
      </w:r>
      <w:r w:rsidR="009C4DC4" w:rsidRPr="00290B12">
        <w:rPr>
          <w:rFonts w:ascii="Times New Roman" w:hAnsi="Times New Roman" w:cs="Times New Roman"/>
          <w:sz w:val="24"/>
          <w:szCs w:val="24"/>
        </w:rPr>
        <w:t>the US</w:t>
      </w:r>
      <w:r w:rsidR="0005255D" w:rsidRPr="00290B12">
        <w:rPr>
          <w:rFonts w:ascii="Times New Roman" w:hAnsi="Times New Roman" w:cs="Times New Roman"/>
          <w:sz w:val="24"/>
          <w:szCs w:val="24"/>
        </w:rPr>
        <w:t xml:space="preserve"> (93.6%)</w:t>
      </w:r>
      <w:r w:rsidR="009C4DC4" w:rsidRPr="00290B12">
        <w:rPr>
          <w:rFonts w:ascii="Times New Roman" w:hAnsi="Times New Roman" w:cs="Times New Roman"/>
          <w:sz w:val="24"/>
          <w:szCs w:val="24"/>
        </w:rPr>
        <w:t xml:space="preserve">, </w:t>
      </w:r>
      <w:r w:rsidR="000E04A3" w:rsidRPr="00290B12">
        <w:rPr>
          <w:rFonts w:ascii="Times New Roman" w:hAnsi="Times New Roman" w:cs="Times New Roman"/>
          <w:sz w:val="24"/>
          <w:szCs w:val="24"/>
        </w:rPr>
        <w:t>Russia</w:t>
      </w:r>
      <w:r w:rsidR="00D9621C" w:rsidRPr="00290B12">
        <w:rPr>
          <w:rFonts w:ascii="Times New Roman" w:hAnsi="Times New Roman" w:cs="Times New Roman"/>
          <w:sz w:val="24"/>
          <w:szCs w:val="24"/>
        </w:rPr>
        <w:t xml:space="preserve"> (15.6%)</w:t>
      </w:r>
      <w:r w:rsidR="000E04A3" w:rsidRPr="00290B12">
        <w:rPr>
          <w:rFonts w:ascii="Times New Roman" w:hAnsi="Times New Roman" w:cs="Times New Roman"/>
          <w:sz w:val="24"/>
          <w:szCs w:val="24"/>
        </w:rPr>
        <w:t xml:space="preserve">, </w:t>
      </w:r>
      <w:r w:rsidR="0005255D" w:rsidRPr="00290B12">
        <w:rPr>
          <w:rFonts w:ascii="Times New Roman" w:hAnsi="Times New Roman" w:cs="Times New Roman"/>
          <w:sz w:val="24"/>
          <w:szCs w:val="24"/>
        </w:rPr>
        <w:t>India</w:t>
      </w:r>
      <w:r w:rsidR="00E22BB3" w:rsidRPr="00290B12">
        <w:rPr>
          <w:rFonts w:ascii="Times New Roman" w:hAnsi="Times New Roman" w:cs="Times New Roman"/>
          <w:sz w:val="24"/>
          <w:szCs w:val="24"/>
        </w:rPr>
        <w:t xml:space="preserve"> (10.6%)</w:t>
      </w:r>
      <w:r w:rsidR="0005255D" w:rsidRPr="00290B12">
        <w:rPr>
          <w:rFonts w:ascii="Times New Roman" w:hAnsi="Times New Roman" w:cs="Times New Roman"/>
          <w:sz w:val="24"/>
          <w:szCs w:val="24"/>
        </w:rPr>
        <w:t xml:space="preserve">, </w:t>
      </w:r>
      <w:r w:rsidR="00053274" w:rsidRPr="00290B12">
        <w:rPr>
          <w:rFonts w:ascii="Times New Roman" w:hAnsi="Times New Roman" w:cs="Times New Roman"/>
          <w:sz w:val="24"/>
          <w:szCs w:val="24"/>
        </w:rPr>
        <w:t xml:space="preserve">and </w:t>
      </w:r>
      <w:r w:rsidR="0005255D" w:rsidRPr="00290B12">
        <w:rPr>
          <w:rFonts w:ascii="Times New Roman" w:hAnsi="Times New Roman" w:cs="Times New Roman"/>
          <w:sz w:val="24"/>
          <w:szCs w:val="24"/>
        </w:rPr>
        <w:t>Japan</w:t>
      </w:r>
      <w:r w:rsidR="00E22BB3" w:rsidRPr="00290B12">
        <w:rPr>
          <w:rFonts w:ascii="Times New Roman" w:hAnsi="Times New Roman" w:cs="Times New Roman"/>
          <w:sz w:val="24"/>
          <w:szCs w:val="24"/>
        </w:rPr>
        <w:t xml:space="preserve"> (9.2%)</w:t>
      </w:r>
      <w:r w:rsidR="00053274" w:rsidRPr="00290B12">
        <w:rPr>
          <w:rFonts w:ascii="Times New Roman" w:hAnsi="Times New Roman" w:cs="Times New Roman"/>
          <w:sz w:val="24"/>
          <w:szCs w:val="24"/>
        </w:rPr>
        <w:t>.</w:t>
      </w:r>
      <w:r w:rsidR="001528FD" w:rsidRPr="00290B12">
        <w:rPr>
          <w:rFonts w:ascii="Times New Roman" w:hAnsi="Times New Roman" w:cs="Times New Roman"/>
          <w:sz w:val="24"/>
          <w:szCs w:val="24"/>
        </w:rPr>
        <w:t xml:space="preserve"> </w:t>
      </w:r>
      <w:r w:rsidR="006F729C" w:rsidRPr="00290B12">
        <w:rPr>
          <w:rFonts w:ascii="Times New Roman" w:hAnsi="Times New Roman" w:cs="Times New Roman"/>
          <w:sz w:val="24"/>
          <w:szCs w:val="24"/>
        </w:rPr>
        <w:t xml:space="preserve"> </w:t>
      </w:r>
    </w:p>
    <w:p w14:paraId="74EF6BEA" w14:textId="77777777" w:rsidR="00995D10" w:rsidRPr="00290B12" w:rsidRDefault="00995D10" w:rsidP="00995D10">
      <w:pPr>
        <w:spacing w:line="240" w:lineRule="auto"/>
        <w:jc w:val="both"/>
        <w:rPr>
          <w:rFonts w:ascii="Times New Roman" w:hAnsi="Times New Roman" w:cs="Times New Roman"/>
          <w:i/>
          <w:sz w:val="24"/>
          <w:szCs w:val="24"/>
        </w:rPr>
      </w:pPr>
    </w:p>
    <w:p w14:paraId="3FFF69DA" w14:textId="2CCB6150" w:rsidR="0013204F" w:rsidRPr="003C3D3D" w:rsidRDefault="0013204F" w:rsidP="00995D10">
      <w:pPr>
        <w:spacing w:line="240" w:lineRule="auto"/>
        <w:jc w:val="both"/>
        <w:rPr>
          <w:rFonts w:ascii="Times New Roman" w:hAnsi="Times New Roman" w:cs="Times New Roman"/>
          <w:b/>
          <w:sz w:val="24"/>
          <w:szCs w:val="24"/>
        </w:rPr>
      </w:pPr>
      <w:r w:rsidRPr="003C3D3D">
        <w:rPr>
          <w:rFonts w:ascii="Times New Roman" w:hAnsi="Times New Roman" w:cs="Times New Roman"/>
          <w:b/>
          <w:sz w:val="24"/>
          <w:szCs w:val="24"/>
        </w:rPr>
        <w:t xml:space="preserve">A G2 </w:t>
      </w:r>
      <w:r w:rsidR="009926E0" w:rsidRPr="003C3D3D">
        <w:rPr>
          <w:rFonts w:ascii="Times New Roman" w:hAnsi="Times New Roman" w:cs="Times New Roman"/>
          <w:b/>
          <w:sz w:val="24"/>
          <w:szCs w:val="24"/>
        </w:rPr>
        <w:t>w</w:t>
      </w:r>
      <w:r w:rsidRPr="003C3D3D">
        <w:rPr>
          <w:rFonts w:ascii="Times New Roman" w:hAnsi="Times New Roman" w:cs="Times New Roman"/>
          <w:b/>
          <w:sz w:val="24"/>
          <w:szCs w:val="24"/>
        </w:rPr>
        <w:t>ith Chinese Characteristics?</w:t>
      </w:r>
    </w:p>
    <w:p w14:paraId="5140C30A" w14:textId="149E5699" w:rsidR="00FA2744" w:rsidRPr="00290B12" w:rsidRDefault="00580CF1"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At the risk of oversimplification, we can identify two broad strands of argument here.</w:t>
      </w:r>
      <w:r w:rsidR="00F53FBC" w:rsidRPr="00290B12">
        <w:rPr>
          <w:rStyle w:val="FootnoteReference"/>
          <w:rFonts w:ascii="Times New Roman" w:hAnsi="Times New Roman" w:cs="Times New Roman"/>
          <w:sz w:val="24"/>
          <w:szCs w:val="24"/>
        </w:rPr>
        <w:footnoteReference w:id="37"/>
      </w:r>
      <w:r w:rsidR="00B97A5D"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The first, and most dominant strand </w:t>
      </w:r>
      <w:r w:rsidR="003C3D3D">
        <w:rPr>
          <w:rFonts w:ascii="Times New Roman" w:hAnsi="Times New Roman" w:cs="Times New Roman"/>
          <w:sz w:val="24"/>
          <w:szCs w:val="24"/>
        </w:rPr>
        <w:t xml:space="preserve">is where the only relationship that is specifically referred to in discussions of great power relations is the one between China and the US </w:t>
      </w:r>
      <w:r w:rsidRPr="00290B12">
        <w:rPr>
          <w:rFonts w:ascii="Times New Roman" w:hAnsi="Times New Roman" w:cs="Times New Roman"/>
          <w:sz w:val="24"/>
          <w:szCs w:val="24"/>
        </w:rPr>
        <w:t>(</w:t>
      </w:r>
      <w:r w:rsidR="006370C5" w:rsidRPr="00290B12">
        <w:rPr>
          <w:rFonts w:ascii="Times New Roman" w:hAnsi="Times New Roman" w:cs="Times New Roman"/>
          <w:sz w:val="24"/>
          <w:szCs w:val="24"/>
        </w:rPr>
        <w:t xml:space="preserve">72.3% </w:t>
      </w:r>
      <w:r w:rsidRPr="00290B12">
        <w:rPr>
          <w:rFonts w:ascii="Times New Roman" w:hAnsi="Times New Roman" w:cs="Times New Roman"/>
          <w:sz w:val="24"/>
          <w:szCs w:val="24"/>
        </w:rPr>
        <w:t xml:space="preserve">of </w:t>
      </w:r>
      <w:r w:rsidR="006370C5" w:rsidRPr="00290B12">
        <w:rPr>
          <w:rFonts w:ascii="Times New Roman" w:hAnsi="Times New Roman" w:cs="Times New Roman"/>
          <w:sz w:val="24"/>
          <w:szCs w:val="24"/>
        </w:rPr>
        <w:t>articles</w:t>
      </w:r>
      <w:r w:rsidRPr="00290B12">
        <w:rPr>
          <w:rFonts w:ascii="Times New Roman" w:hAnsi="Times New Roman" w:cs="Times New Roman"/>
          <w:sz w:val="24"/>
          <w:szCs w:val="24"/>
        </w:rPr>
        <w:t>)</w:t>
      </w:r>
      <w:r w:rsidR="00491E2D"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In this strand, </w:t>
      </w:r>
      <w:r w:rsidR="0014641E" w:rsidRPr="00290B12">
        <w:rPr>
          <w:rFonts w:ascii="Times New Roman" w:hAnsi="Times New Roman" w:cs="Times New Roman"/>
          <w:sz w:val="24"/>
          <w:szCs w:val="24"/>
        </w:rPr>
        <w:t xml:space="preserve">it is widely believed that China </w:t>
      </w:r>
      <w:r w:rsidR="002326AB" w:rsidRPr="00290B12">
        <w:rPr>
          <w:rFonts w:ascii="Times New Roman" w:hAnsi="Times New Roman" w:cs="Times New Roman"/>
          <w:sz w:val="24"/>
          <w:szCs w:val="24"/>
        </w:rPr>
        <w:t xml:space="preserve">entered a new historical epoch at some point during the global financial crisis. From the end of the Cold War, the </w:t>
      </w:r>
      <w:r w:rsidR="0014641E" w:rsidRPr="00290B12">
        <w:rPr>
          <w:rFonts w:ascii="Times New Roman" w:hAnsi="Times New Roman" w:cs="Times New Roman"/>
          <w:sz w:val="24"/>
          <w:szCs w:val="24"/>
        </w:rPr>
        <w:t xml:space="preserve">Sino-US relationship </w:t>
      </w:r>
      <w:r w:rsidR="00244146" w:rsidRPr="00290B12">
        <w:rPr>
          <w:rFonts w:ascii="Times New Roman" w:hAnsi="Times New Roman" w:cs="Times New Roman"/>
          <w:sz w:val="24"/>
          <w:szCs w:val="24"/>
        </w:rPr>
        <w:t>was</w:t>
      </w:r>
      <w:r w:rsidR="002326AB" w:rsidRPr="00290B12">
        <w:rPr>
          <w:rFonts w:ascii="Times New Roman" w:hAnsi="Times New Roman" w:cs="Times New Roman"/>
          <w:sz w:val="24"/>
          <w:szCs w:val="24"/>
        </w:rPr>
        <w:t xml:space="preserve"> characterised as a relationship </w:t>
      </w:r>
      <w:r w:rsidR="0014641E" w:rsidRPr="00290B12">
        <w:rPr>
          <w:rFonts w:ascii="Times New Roman" w:hAnsi="Times New Roman" w:cs="Times New Roman"/>
          <w:sz w:val="24"/>
          <w:szCs w:val="24"/>
        </w:rPr>
        <w:t xml:space="preserve">between the </w:t>
      </w:r>
      <w:r w:rsidR="002326AB" w:rsidRPr="00290B12">
        <w:rPr>
          <w:rFonts w:ascii="Times New Roman" w:hAnsi="Times New Roman" w:cs="Times New Roman"/>
          <w:sz w:val="24"/>
          <w:szCs w:val="24"/>
        </w:rPr>
        <w:t>unipolar</w:t>
      </w:r>
      <w:r w:rsidR="0014641E" w:rsidRPr="00290B12">
        <w:rPr>
          <w:rFonts w:ascii="Times New Roman" w:hAnsi="Times New Roman" w:cs="Times New Roman"/>
          <w:sz w:val="24"/>
          <w:szCs w:val="24"/>
        </w:rPr>
        <w:t xml:space="preserve"> superpower (</w:t>
      </w:r>
      <w:r w:rsidR="002326AB" w:rsidRPr="00290B12">
        <w:rPr>
          <w:rFonts w:ascii="Times New Roman" w:hAnsi="Times New Roman" w:cs="Times New Roman"/>
          <w:sz w:val="24"/>
          <w:szCs w:val="24"/>
        </w:rPr>
        <w:t>the</w:t>
      </w:r>
      <w:r w:rsidR="0014641E" w:rsidRPr="00290B12">
        <w:rPr>
          <w:rFonts w:ascii="Times New Roman" w:hAnsi="Times New Roman" w:cs="Times New Roman"/>
          <w:sz w:val="24"/>
          <w:szCs w:val="24"/>
        </w:rPr>
        <w:t xml:space="preserve"> US) and a normal power (China). </w:t>
      </w:r>
      <w:r w:rsidR="002326AB" w:rsidRPr="00290B12">
        <w:rPr>
          <w:rFonts w:ascii="Times New Roman" w:hAnsi="Times New Roman" w:cs="Times New Roman"/>
          <w:sz w:val="24"/>
          <w:szCs w:val="24"/>
        </w:rPr>
        <w:t xml:space="preserve">Now, </w:t>
      </w:r>
      <w:r w:rsidR="0014641E" w:rsidRPr="00290B12">
        <w:rPr>
          <w:rFonts w:ascii="Times New Roman" w:hAnsi="Times New Roman" w:cs="Times New Roman"/>
          <w:sz w:val="24"/>
          <w:szCs w:val="24"/>
        </w:rPr>
        <w:t xml:space="preserve">China has </w:t>
      </w:r>
      <w:r w:rsidR="002326AB" w:rsidRPr="00290B12">
        <w:rPr>
          <w:rFonts w:ascii="Times New Roman" w:hAnsi="Times New Roman" w:cs="Times New Roman"/>
          <w:sz w:val="24"/>
          <w:szCs w:val="24"/>
        </w:rPr>
        <w:t>risen out of the ranks of other normal powers in the previous multi-power international system (for example, Japan and Russia)</w:t>
      </w:r>
      <w:r w:rsidR="00813827" w:rsidRPr="00290B12">
        <w:rPr>
          <w:rStyle w:val="FootnoteReference"/>
          <w:rFonts w:ascii="Times New Roman" w:hAnsi="Times New Roman" w:cs="Times New Roman"/>
          <w:sz w:val="24"/>
          <w:szCs w:val="24"/>
        </w:rPr>
        <w:footnoteReference w:id="38"/>
      </w:r>
      <w:r w:rsidR="001E277E" w:rsidRPr="00290B12">
        <w:rPr>
          <w:rFonts w:ascii="Times New Roman" w:hAnsi="Times New Roman" w:cs="Times New Roman"/>
          <w:sz w:val="24"/>
          <w:szCs w:val="24"/>
        </w:rPr>
        <w:t xml:space="preserve"> </w:t>
      </w:r>
      <w:r w:rsidR="002326AB" w:rsidRPr="00290B12">
        <w:rPr>
          <w:rFonts w:ascii="Times New Roman" w:hAnsi="Times New Roman" w:cs="Times New Roman"/>
          <w:sz w:val="24"/>
          <w:szCs w:val="24"/>
        </w:rPr>
        <w:t xml:space="preserve">to take a special role of </w:t>
      </w:r>
      <w:r w:rsidR="0014641E" w:rsidRPr="00290B12">
        <w:rPr>
          <w:rFonts w:ascii="Times New Roman" w:hAnsi="Times New Roman" w:cs="Times New Roman"/>
          <w:sz w:val="24"/>
          <w:szCs w:val="24"/>
        </w:rPr>
        <w:t>No.2 in the world.</w:t>
      </w:r>
      <w:r w:rsidR="00813827" w:rsidRPr="00290B12">
        <w:rPr>
          <w:rStyle w:val="FootnoteReference"/>
          <w:rFonts w:ascii="Times New Roman" w:hAnsi="Times New Roman" w:cs="Times New Roman"/>
          <w:sz w:val="24"/>
          <w:szCs w:val="24"/>
        </w:rPr>
        <w:footnoteReference w:id="39"/>
      </w:r>
      <w:r w:rsidR="0014641E" w:rsidRPr="00290B12">
        <w:rPr>
          <w:rFonts w:ascii="Times New Roman" w:hAnsi="Times New Roman" w:cs="Times New Roman"/>
          <w:sz w:val="24"/>
          <w:szCs w:val="24"/>
        </w:rPr>
        <w:t xml:space="preserve"> </w:t>
      </w:r>
      <w:r w:rsidR="00FA2744" w:rsidRPr="00290B12">
        <w:rPr>
          <w:rFonts w:ascii="Times New Roman" w:hAnsi="Times New Roman" w:cs="Times New Roman"/>
          <w:sz w:val="24"/>
          <w:szCs w:val="24"/>
        </w:rPr>
        <w:t>Some even argue that the US should accept China</w:t>
      </w:r>
      <w:r w:rsidR="001A4726" w:rsidRPr="00290B12">
        <w:rPr>
          <w:rFonts w:ascii="Times New Roman" w:hAnsi="Times New Roman" w:cs="Times New Roman"/>
          <w:sz w:val="24"/>
          <w:szCs w:val="24"/>
        </w:rPr>
        <w:t xml:space="preserve"> as an equal status great power.</w:t>
      </w:r>
      <w:r w:rsidR="00813827" w:rsidRPr="00290B12">
        <w:rPr>
          <w:rStyle w:val="FootnoteReference"/>
          <w:rFonts w:ascii="Times New Roman" w:hAnsi="Times New Roman" w:cs="Times New Roman"/>
          <w:sz w:val="24"/>
          <w:szCs w:val="24"/>
        </w:rPr>
        <w:footnoteReference w:id="40"/>
      </w:r>
      <w:r w:rsidR="00FA2744" w:rsidRPr="00290B12">
        <w:rPr>
          <w:rFonts w:ascii="Times New Roman" w:hAnsi="Times New Roman" w:cs="Times New Roman"/>
          <w:sz w:val="24"/>
          <w:szCs w:val="24"/>
        </w:rPr>
        <w:t xml:space="preserve"> But whether No.2 or joint first, the underlying message is the same; the new type of great power relationship is only about relations with the US,</w:t>
      </w:r>
      <w:r w:rsidR="00813827" w:rsidRPr="00290B12">
        <w:rPr>
          <w:rStyle w:val="FootnoteReference"/>
          <w:rFonts w:ascii="Times New Roman" w:hAnsi="Times New Roman" w:cs="Times New Roman"/>
          <w:sz w:val="24"/>
          <w:szCs w:val="24"/>
        </w:rPr>
        <w:footnoteReference w:id="41"/>
      </w:r>
      <w:r w:rsidR="00FA2744" w:rsidRPr="00290B12">
        <w:rPr>
          <w:rFonts w:ascii="Times New Roman" w:hAnsi="Times New Roman" w:cs="Times New Roman"/>
          <w:sz w:val="24"/>
          <w:szCs w:val="24"/>
        </w:rPr>
        <w:t xml:space="preserve"> and cannot be </w:t>
      </w:r>
      <w:r w:rsidR="00910023" w:rsidRPr="00290B12">
        <w:rPr>
          <w:rFonts w:ascii="Times New Roman" w:hAnsi="Times New Roman" w:cs="Times New Roman"/>
          <w:sz w:val="24"/>
          <w:szCs w:val="24"/>
        </w:rPr>
        <w:t xml:space="preserve">generalized to study China’s relations with </w:t>
      </w:r>
      <w:r w:rsidR="00FA2744" w:rsidRPr="00290B12">
        <w:rPr>
          <w:rFonts w:ascii="Times New Roman" w:hAnsi="Times New Roman" w:cs="Times New Roman"/>
          <w:sz w:val="24"/>
          <w:szCs w:val="24"/>
        </w:rPr>
        <w:t>other</w:t>
      </w:r>
      <w:r w:rsidR="00910023" w:rsidRPr="00290B12">
        <w:rPr>
          <w:rFonts w:ascii="Times New Roman" w:hAnsi="Times New Roman" w:cs="Times New Roman"/>
          <w:sz w:val="24"/>
          <w:szCs w:val="24"/>
        </w:rPr>
        <w:t xml:space="preserve"> major countries.</w:t>
      </w:r>
      <w:r w:rsidR="00813827" w:rsidRPr="00290B12">
        <w:rPr>
          <w:rStyle w:val="FootnoteReference"/>
          <w:rFonts w:ascii="Times New Roman" w:hAnsi="Times New Roman" w:cs="Times New Roman"/>
          <w:sz w:val="24"/>
          <w:szCs w:val="24"/>
        </w:rPr>
        <w:footnoteReference w:id="42"/>
      </w:r>
    </w:p>
    <w:p w14:paraId="2F9FB757" w14:textId="5D79F5E8" w:rsidR="00031E89" w:rsidRPr="00290B12" w:rsidRDefault="00031E89" w:rsidP="00920D3D">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This strand of thinking results in a conception of China’s place in the global order that has much in common with the previous G2 idea. And indeed some writers are explicit in arguing that the new type of great power relations</w:t>
      </w:r>
      <w:r w:rsidRPr="00290B12">
        <w:rPr>
          <w:rFonts w:ascii="Times New Roman" w:hAnsi="Times New Roman" w:cs="Times New Roman"/>
          <w:sz w:val="24"/>
          <w:szCs w:val="24"/>
          <w:shd w:val="clear" w:color="auto" w:fill="FFFFFF"/>
        </w:rPr>
        <w:t xml:space="preserve"> is a </w:t>
      </w:r>
      <w:r w:rsidR="00920D3D" w:rsidRPr="00290B12">
        <w:rPr>
          <w:rFonts w:ascii="Times New Roman" w:hAnsi="Times New Roman" w:cs="Times New Roman"/>
          <w:sz w:val="24"/>
          <w:szCs w:val="24"/>
          <w:shd w:val="clear" w:color="auto" w:fill="FFFFFF"/>
        </w:rPr>
        <w:t xml:space="preserve">modification of the </w:t>
      </w:r>
      <w:r w:rsidRPr="00290B12">
        <w:rPr>
          <w:rFonts w:ascii="Times New Roman" w:hAnsi="Times New Roman" w:cs="Times New Roman"/>
          <w:sz w:val="24"/>
          <w:szCs w:val="24"/>
          <w:shd w:val="clear" w:color="auto" w:fill="FFFFFF"/>
        </w:rPr>
        <w:t>G2</w:t>
      </w:r>
      <w:r w:rsidR="00920D3D" w:rsidRPr="00290B12">
        <w:rPr>
          <w:rFonts w:ascii="Times New Roman" w:hAnsi="Times New Roman" w:cs="Times New Roman"/>
          <w:sz w:val="24"/>
          <w:szCs w:val="24"/>
          <w:shd w:val="clear" w:color="auto" w:fill="FFFFFF"/>
        </w:rPr>
        <w:t xml:space="preserve"> concept</w:t>
      </w:r>
      <w:r w:rsidRPr="00290B12">
        <w:rPr>
          <w:rFonts w:ascii="Times New Roman" w:hAnsi="Times New Roman" w:cs="Times New Roman"/>
          <w:sz w:val="24"/>
          <w:szCs w:val="24"/>
          <w:shd w:val="clear" w:color="auto" w:fill="FFFFFF"/>
        </w:rPr>
        <w:t>.</w:t>
      </w:r>
      <w:r w:rsidR="00715466" w:rsidRPr="00290B12">
        <w:rPr>
          <w:rStyle w:val="FootnoteReference"/>
          <w:rFonts w:ascii="Times New Roman" w:hAnsi="Times New Roman" w:cs="Times New Roman"/>
          <w:sz w:val="24"/>
          <w:szCs w:val="24"/>
          <w:shd w:val="clear" w:color="auto" w:fill="FFFFFF"/>
        </w:rPr>
        <w:footnoteReference w:id="43"/>
      </w:r>
      <w:r w:rsidR="00920D3D" w:rsidRPr="00290B12">
        <w:rPr>
          <w:rFonts w:ascii="Times New Roman" w:hAnsi="Times New Roman" w:cs="Times New Roman"/>
          <w:sz w:val="24"/>
          <w:szCs w:val="24"/>
        </w:rPr>
        <w:t xml:space="preserve"> But crucially, it is a modification on China’s terms taking China’s world view and interests into account rather than just accepting the American G2 concept (built on American world views and interests). </w:t>
      </w:r>
      <w:r w:rsidR="00E54F15" w:rsidRPr="00290B12">
        <w:rPr>
          <w:rFonts w:ascii="Times New Roman" w:hAnsi="Times New Roman" w:cs="Times New Roman"/>
          <w:sz w:val="24"/>
          <w:szCs w:val="24"/>
        </w:rPr>
        <w:t>If it implies a G2, i</w:t>
      </w:r>
      <w:r w:rsidR="00920D3D" w:rsidRPr="00290B12">
        <w:rPr>
          <w:rFonts w:ascii="Times New Roman" w:hAnsi="Times New Roman" w:cs="Times New Roman"/>
          <w:sz w:val="24"/>
          <w:szCs w:val="24"/>
        </w:rPr>
        <w:t>t is a “sinicised G2”.</w:t>
      </w:r>
    </w:p>
    <w:p w14:paraId="48B82A8C" w14:textId="7893E63E" w:rsidR="003D7448" w:rsidRPr="00290B12" w:rsidRDefault="005C7D2C" w:rsidP="007012BC">
      <w:pPr>
        <w:tabs>
          <w:tab w:val="left" w:pos="284"/>
        </w:tabs>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lastRenderedPageBreak/>
        <w:t>T</w:t>
      </w:r>
      <w:r w:rsidR="003D7448" w:rsidRPr="00290B12">
        <w:rPr>
          <w:rFonts w:ascii="Times New Roman" w:hAnsi="Times New Roman" w:cs="Times New Roman"/>
          <w:sz w:val="24"/>
          <w:szCs w:val="24"/>
        </w:rPr>
        <w:t>here are differen</w:t>
      </w:r>
      <w:r w:rsidRPr="00290B12">
        <w:rPr>
          <w:rFonts w:ascii="Times New Roman" w:hAnsi="Times New Roman" w:cs="Times New Roman"/>
          <w:sz w:val="24"/>
          <w:szCs w:val="24"/>
        </w:rPr>
        <w:t xml:space="preserve">ces of opinion over how best to build this new type of </w:t>
      </w:r>
      <w:r w:rsidR="003D7448" w:rsidRPr="00290B12">
        <w:rPr>
          <w:rFonts w:ascii="Times New Roman" w:hAnsi="Times New Roman" w:cs="Times New Roman"/>
          <w:sz w:val="24"/>
          <w:szCs w:val="24"/>
        </w:rPr>
        <w:t xml:space="preserve">Sino-US relationship. </w:t>
      </w:r>
      <w:r w:rsidRPr="00290B12">
        <w:rPr>
          <w:rFonts w:ascii="Times New Roman" w:hAnsi="Times New Roman" w:cs="Times New Roman"/>
          <w:sz w:val="24"/>
          <w:szCs w:val="24"/>
        </w:rPr>
        <w:t>For</w:t>
      </w:r>
      <w:r w:rsidR="003D7448" w:rsidRPr="00290B12">
        <w:rPr>
          <w:rFonts w:ascii="Times New Roman" w:hAnsi="Times New Roman" w:cs="Times New Roman"/>
          <w:sz w:val="24"/>
          <w:szCs w:val="24"/>
        </w:rPr>
        <w:t xml:space="preserve"> some, the </w:t>
      </w:r>
      <w:r w:rsidRPr="00290B12">
        <w:rPr>
          <w:rFonts w:ascii="Times New Roman" w:hAnsi="Times New Roman" w:cs="Times New Roman"/>
          <w:sz w:val="24"/>
          <w:szCs w:val="24"/>
        </w:rPr>
        <w:t xml:space="preserve">key is to establish the vision first, and then </w:t>
      </w:r>
      <w:r w:rsidR="003D7448" w:rsidRPr="00290B12">
        <w:rPr>
          <w:rFonts w:ascii="Times New Roman" w:hAnsi="Times New Roman" w:cs="Times New Roman"/>
          <w:sz w:val="24"/>
          <w:szCs w:val="24"/>
        </w:rPr>
        <w:t>gradually fill it</w:t>
      </w:r>
      <w:r w:rsidRPr="00290B12">
        <w:rPr>
          <w:rFonts w:ascii="Times New Roman" w:hAnsi="Times New Roman" w:cs="Times New Roman"/>
          <w:sz w:val="24"/>
          <w:szCs w:val="24"/>
        </w:rPr>
        <w:t xml:space="preserve"> with</w:t>
      </w:r>
      <w:r w:rsidR="003D7448" w:rsidRPr="00290B12">
        <w:rPr>
          <w:rFonts w:ascii="Times New Roman" w:hAnsi="Times New Roman" w:cs="Times New Roman"/>
          <w:sz w:val="24"/>
          <w:szCs w:val="24"/>
        </w:rPr>
        <w:t xml:space="preserve"> substance.</w:t>
      </w:r>
      <w:r w:rsidR="002700D7" w:rsidRPr="00290B12">
        <w:rPr>
          <w:rStyle w:val="FootnoteReference"/>
          <w:rFonts w:ascii="Times New Roman" w:hAnsi="Times New Roman" w:cs="Times New Roman"/>
          <w:sz w:val="24"/>
          <w:szCs w:val="24"/>
        </w:rPr>
        <w:footnoteReference w:id="44"/>
      </w:r>
      <w:r w:rsidR="003D7448" w:rsidRPr="00290B12">
        <w:rPr>
          <w:rFonts w:ascii="Times New Roman" w:hAnsi="Times New Roman" w:cs="Times New Roman"/>
          <w:sz w:val="24"/>
          <w:szCs w:val="24"/>
        </w:rPr>
        <w:t xml:space="preserve"> Others argue that because of insufficient strategic mutual trust and structural contradictions</w:t>
      </w:r>
      <w:r w:rsidRPr="00290B12">
        <w:rPr>
          <w:rFonts w:ascii="Times New Roman" w:hAnsi="Times New Roman" w:cs="Times New Roman"/>
          <w:sz w:val="24"/>
          <w:szCs w:val="24"/>
        </w:rPr>
        <w:t xml:space="preserve"> between the two</w:t>
      </w:r>
      <w:r w:rsidR="003D7448" w:rsidRPr="00290B12">
        <w:rPr>
          <w:rFonts w:ascii="Times New Roman" w:hAnsi="Times New Roman" w:cs="Times New Roman"/>
          <w:sz w:val="24"/>
          <w:szCs w:val="24"/>
        </w:rPr>
        <w:t xml:space="preserve">, to establish this relationship needs to manage the interaction between US and China and then gradually form effective management mechanism. Wang Jisi and Wu Shengqi argue </w:t>
      </w:r>
      <w:r w:rsidRPr="00290B12">
        <w:rPr>
          <w:rFonts w:ascii="Times New Roman" w:hAnsi="Times New Roman" w:cs="Times New Roman"/>
          <w:sz w:val="24"/>
          <w:szCs w:val="24"/>
        </w:rPr>
        <w:t xml:space="preserve">that these two different approaches are reflected in the two different strategies that each country deploys: </w:t>
      </w:r>
      <w:r w:rsidR="003D7448" w:rsidRPr="00290B12">
        <w:rPr>
          <w:rFonts w:ascii="Times New Roman" w:hAnsi="Times New Roman" w:cs="Times New Roman"/>
          <w:sz w:val="24"/>
          <w:szCs w:val="24"/>
        </w:rPr>
        <w:t>China emphasizes the principles of this concept, while the US insists on its function i.e. how to use it to solve specific concerned problems.</w:t>
      </w:r>
      <w:r w:rsidR="002700D7" w:rsidRPr="00290B12">
        <w:rPr>
          <w:rStyle w:val="FootnoteReference"/>
          <w:rFonts w:ascii="Times New Roman" w:hAnsi="Times New Roman" w:cs="Times New Roman"/>
          <w:sz w:val="24"/>
          <w:szCs w:val="24"/>
        </w:rPr>
        <w:footnoteReference w:id="45"/>
      </w:r>
    </w:p>
    <w:p w14:paraId="5FE3499E" w14:textId="46C35D5E" w:rsidR="003D7448" w:rsidRPr="00290B12" w:rsidRDefault="003D7448" w:rsidP="003E00DD">
      <w:pPr>
        <w:pStyle w:val="FootnoteText"/>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It is also argued that the US should adapt the rise of China. </w:t>
      </w:r>
      <w:r w:rsidR="003B1B44">
        <w:rPr>
          <w:rFonts w:ascii="Times New Roman" w:hAnsi="Times New Roman" w:cs="Times New Roman"/>
          <w:sz w:val="24"/>
          <w:szCs w:val="24"/>
        </w:rPr>
        <w:t>T</w:t>
      </w:r>
      <w:r w:rsidRPr="00290B12">
        <w:rPr>
          <w:rFonts w:ascii="Times New Roman" w:hAnsi="Times New Roman" w:cs="Times New Roman"/>
          <w:sz w:val="24"/>
          <w:szCs w:val="24"/>
        </w:rPr>
        <w:t>he US should face the reality that the US and China as two world great power stand side by side in the Asia-pacific.</w:t>
      </w:r>
      <w:r w:rsidR="00942485" w:rsidRPr="00290B12">
        <w:rPr>
          <w:rStyle w:val="FootnoteReference"/>
          <w:rFonts w:ascii="Times New Roman" w:hAnsi="Times New Roman" w:cs="Times New Roman"/>
          <w:sz w:val="24"/>
          <w:szCs w:val="24"/>
        </w:rPr>
        <w:footnoteReference w:id="46"/>
      </w:r>
      <w:r w:rsidRPr="00290B12">
        <w:rPr>
          <w:rFonts w:ascii="Times New Roman" w:hAnsi="Times New Roman" w:cs="Times New Roman"/>
          <w:sz w:val="24"/>
          <w:szCs w:val="24"/>
        </w:rPr>
        <w:t xml:space="preserve"> Some also argue that China is a world great power rather than the so-called “East Asia great power” in the American discourse and thus Sino-US relations should not be limited in Asia-pacific regions.</w:t>
      </w:r>
      <w:r w:rsidR="009D3234" w:rsidRPr="00290B12">
        <w:rPr>
          <w:rStyle w:val="FootnoteReference"/>
          <w:rFonts w:ascii="Times New Roman" w:hAnsi="Times New Roman" w:cs="Times New Roman"/>
          <w:sz w:val="24"/>
          <w:szCs w:val="24"/>
        </w:rPr>
        <w:footnoteReference w:id="47"/>
      </w:r>
      <w:r w:rsidRPr="00290B12">
        <w:rPr>
          <w:rFonts w:ascii="Times New Roman" w:hAnsi="Times New Roman" w:cs="Times New Roman"/>
          <w:sz w:val="24"/>
          <w:szCs w:val="24"/>
        </w:rPr>
        <w:t xml:space="preserve"> Su Changhe argues that China’s peaceful rise has proven American allies system obsolete, and thus “it is time for the US to change itself and adapt to the world”.</w:t>
      </w:r>
      <w:r w:rsidR="009D3234" w:rsidRPr="00290B12">
        <w:rPr>
          <w:rStyle w:val="FootnoteReference"/>
          <w:rFonts w:ascii="Times New Roman" w:hAnsi="Times New Roman" w:cs="Times New Roman"/>
          <w:sz w:val="24"/>
          <w:szCs w:val="24"/>
        </w:rPr>
        <w:footnoteReference w:id="48"/>
      </w:r>
      <w:r w:rsidR="005C7D2C" w:rsidRPr="00290B12">
        <w:rPr>
          <w:rFonts w:ascii="Times New Roman" w:hAnsi="Times New Roman" w:cs="Times New Roman"/>
          <w:sz w:val="24"/>
          <w:szCs w:val="24"/>
        </w:rPr>
        <w:t xml:space="preserve"> However, there is also a recognition that China needs to change too and that the </w:t>
      </w:r>
      <w:r w:rsidRPr="00290B12">
        <w:rPr>
          <w:rFonts w:ascii="Times New Roman" w:hAnsi="Times New Roman" w:cs="Times New Roman"/>
          <w:sz w:val="24"/>
          <w:szCs w:val="24"/>
        </w:rPr>
        <w:t xml:space="preserve">establishment of new type of great power relations needs a process of “re-normalization”. In this “re-normalization”, China should </w:t>
      </w:r>
      <w:r w:rsidR="00016F19" w:rsidRPr="00290B12">
        <w:rPr>
          <w:rFonts w:ascii="Times New Roman" w:hAnsi="Times New Roman" w:cs="Times New Roman"/>
          <w:sz w:val="24"/>
          <w:szCs w:val="24"/>
        </w:rPr>
        <w:t>avoid</w:t>
      </w:r>
      <w:r w:rsidRPr="00290B12">
        <w:rPr>
          <w:rFonts w:ascii="Times New Roman" w:hAnsi="Times New Roman" w:cs="Times New Roman"/>
          <w:sz w:val="24"/>
          <w:szCs w:val="24"/>
        </w:rPr>
        <w:t xml:space="preserve"> being too </w:t>
      </w:r>
      <w:r w:rsidR="00016F19" w:rsidRPr="00290B12">
        <w:rPr>
          <w:rFonts w:ascii="Times New Roman" w:hAnsi="Times New Roman" w:cs="Times New Roman"/>
          <w:sz w:val="24"/>
          <w:szCs w:val="24"/>
        </w:rPr>
        <w:t>over</w:t>
      </w:r>
      <w:r w:rsidRPr="00290B12">
        <w:rPr>
          <w:rFonts w:ascii="Times New Roman" w:hAnsi="Times New Roman" w:cs="Times New Roman"/>
          <w:sz w:val="24"/>
          <w:szCs w:val="24"/>
        </w:rPr>
        <w:t>confident and impatient</w:t>
      </w:r>
      <w:r w:rsidR="00016F19" w:rsidRPr="00290B12">
        <w:rPr>
          <w:rFonts w:ascii="Times New Roman" w:hAnsi="Times New Roman" w:cs="Times New Roman"/>
          <w:sz w:val="24"/>
          <w:szCs w:val="24"/>
        </w:rPr>
        <w:t xml:space="preserve">, </w:t>
      </w:r>
      <w:r w:rsidRPr="00290B12">
        <w:rPr>
          <w:rFonts w:ascii="Times New Roman" w:hAnsi="Times New Roman" w:cs="Times New Roman"/>
          <w:sz w:val="24"/>
          <w:szCs w:val="24"/>
        </w:rPr>
        <w:t>and the US should not be too anxious and overly sensitive when facing its declining power and influence.</w:t>
      </w:r>
      <w:r w:rsidR="009D3234" w:rsidRPr="00290B12">
        <w:rPr>
          <w:rStyle w:val="FootnoteReference"/>
          <w:rFonts w:ascii="Times New Roman" w:hAnsi="Times New Roman" w:cs="Times New Roman"/>
          <w:sz w:val="24"/>
          <w:szCs w:val="24"/>
        </w:rPr>
        <w:footnoteReference w:id="49"/>
      </w:r>
    </w:p>
    <w:p w14:paraId="7A2187E2" w14:textId="77777777" w:rsidR="00241807" w:rsidRPr="00290B12" w:rsidRDefault="00241807" w:rsidP="00016F19">
      <w:pPr>
        <w:spacing w:line="240" w:lineRule="auto"/>
        <w:ind w:firstLine="284"/>
        <w:jc w:val="both"/>
        <w:rPr>
          <w:rFonts w:ascii="Times New Roman" w:hAnsi="Times New Roman" w:cs="Times New Roman"/>
          <w:sz w:val="24"/>
          <w:szCs w:val="24"/>
        </w:rPr>
      </w:pPr>
    </w:p>
    <w:p w14:paraId="632A6F87" w14:textId="7C0A102E" w:rsidR="0013204F" w:rsidRPr="003C3D3D" w:rsidRDefault="00716F05" w:rsidP="00E13DB1">
      <w:pPr>
        <w:spacing w:line="240" w:lineRule="auto"/>
        <w:jc w:val="both"/>
        <w:rPr>
          <w:rFonts w:ascii="Times New Roman" w:hAnsi="Times New Roman" w:cs="Times New Roman"/>
          <w:b/>
          <w:sz w:val="24"/>
          <w:szCs w:val="24"/>
        </w:rPr>
      </w:pPr>
      <w:r w:rsidRPr="003C3D3D">
        <w:rPr>
          <w:rFonts w:ascii="Times New Roman" w:hAnsi="Times New Roman" w:cs="Times New Roman"/>
          <w:b/>
          <w:sz w:val="24"/>
          <w:szCs w:val="24"/>
        </w:rPr>
        <w:t>Great Powers Beyond the US</w:t>
      </w:r>
    </w:p>
    <w:p w14:paraId="580942EF" w14:textId="6808253C" w:rsidR="003707ED" w:rsidRPr="00290B12" w:rsidRDefault="007F047C" w:rsidP="003C3D3D">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By contrast, </w:t>
      </w:r>
      <w:r w:rsidR="002326AB" w:rsidRPr="00290B12">
        <w:rPr>
          <w:rFonts w:ascii="Times New Roman" w:hAnsi="Times New Roman" w:cs="Times New Roman"/>
          <w:sz w:val="24"/>
          <w:szCs w:val="24"/>
        </w:rPr>
        <w:t xml:space="preserve">the second strand of writing and thinking, </w:t>
      </w:r>
      <w:r w:rsidR="002222BB" w:rsidRPr="00290B12">
        <w:rPr>
          <w:rFonts w:ascii="Times New Roman" w:hAnsi="Times New Roman" w:cs="Times New Roman"/>
          <w:sz w:val="24"/>
          <w:szCs w:val="24"/>
        </w:rPr>
        <w:t>while acknowledg</w:t>
      </w:r>
      <w:r w:rsidR="00AE1430" w:rsidRPr="00290B12">
        <w:rPr>
          <w:rFonts w:ascii="Times New Roman" w:hAnsi="Times New Roman" w:cs="Times New Roman"/>
          <w:sz w:val="24"/>
          <w:szCs w:val="24"/>
        </w:rPr>
        <w:t>ing</w:t>
      </w:r>
      <w:r w:rsidR="002222BB" w:rsidRPr="00290B12">
        <w:rPr>
          <w:rFonts w:ascii="Times New Roman" w:hAnsi="Times New Roman" w:cs="Times New Roman"/>
          <w:sz w:val="24"/>
          <w:szCs w:val="24"/>
        </w:rPr>
        <w:t xml:space="preserve"> the significance of Sino-US relations, </w:t>
      </w:r>
      <w:r w:rsidR="002326AB" w:rsidRPr="00290B12">
        <w:rPr>
          <w:rFonts w:ascii="Times New Roman" w:hAnsi="Times New Roman" w:cs="Times New Roman"/>
          <w:sz w:val="24"/>
          <w:szCs w:val="24"/>
        </w:rPr>
        <w:t>focuses on a broader range and set of relationships with other great powers.</w:t>
      </w:r>
      <w:r w:rsidR="00EF3793" w:rsidRPr="00290B12">
        <w:rPr>
          <w:rStyle w:val="FootnoteReference"/>
          <w:rFonts w:ascii="Times New Roman" w:hAnsi="Times New Roman" w:cs="Times New Roman"/>
          <w:sz w:val="24"/>
          <w:szCs w:val="24"/>
        </w:rPr>
        <w:footnoteReference w:id="50"/>
      </w:r>
      <w:r w:rsidR="00A7501B" w:rsidRPr="00290B12">
        <w:rPr>
          <w:rFonts w:ascii="Times New Roman" w:hAnsi="Times New Roman" w:cs="Times New Roman"/>
          <w:sz w:val="24"/>
          <w:szCs w:val="24"/>
        </w:rPr>
        <w:t xml:space="preserve"> </w:t>
      </w:r>
      <w:r w:rsidR="0013204F" w:rsidRPr="00290B12">
        <w:rPr>
          <w:rFonts w:ascii="Times New Roman" w:hAnsi="Times New Roman" w:cs="Times New Roman"/>
          <w:sz w:val="24"/>
          <w:szCs w:val="24"/>
        </w:rPr>
        <w:t>This is partly because the world is too</w:t>
      </w:r>
      <w:r w:rsidR="001D2965" w:rsidRPr="00290B12">
        <w:rPr>
          <w:rFonts w:ascii="Times New Roman" w:hAnsi="Times New Roman" w:cs="Times New Roman"/>
          <w:sz w:val="24"/>
          <w:szCs w:val="24"/>
        </w:rPr>
        <w:t xml:space="preserve"> complex and diverse to be ruled</w:t>
      </w:r>
      <w:r w:rsidR="0013204F" w:rsidRPr="00290B12">
        <w:rPr>
          <w:rFonts w:ascii="Times New Roman" w:hAnsi="Times New Roman" w:cs="Times New Roman"/>
          <w:sz w:val="24"/>
          <w:szCs w:val="24"/>
        </w:rPr>
        <w:t xml:space="preserve"> by just two countries, and </w:t>
      </w:r>
      <w:r w:rsidR="007F3904" w:rsidRPr="00290B12">
        <w:rPr>
          <w:rFonts w:ascii="Times New Roman" w:hAnsi="Times New Roman" w:cs="Times New Roman"/>
          <w:sz w:val="24"/>
          <w:szCs w:val="24"/>
        </w:rPr>
        <w:t xml:space="preserve">Sino-US </w:t>
      </w:r>
      <w:r w:rsidR="0013204F" w:rsidRPr="00290B12">
        <w:rPr>
          <w:rFonts w:ascii="Times New Roman" w:hAnsi="Times New Roman" w:cs="Times New Roman"/>
          <w:sz w:val="24"/>
          <w:szCs w:val="24"/>
        </w:rPr>
        <w:t>cooperation</w:t>
      </w:r>
      <w:r w:rsidR="007F3904" w:rsidRPr="00290B12">
        <w:rPr>
          <w:rFonts w:ascii="Times New Roman" w:hAnsi="Times New Roman" w:cs="Times New Roman"/>
          <w:sz w:val="24"/>
          <w:szCs w:val="24"/>
        </w:rPr>
        <w:t xml:space="preserve"> alone </w:t>
      </w:r>
      <w:r w:rsidR="0013204F" w:rsidRPr="00290B12">
        <w:rPr>
          <w:rFonts w:ascii="Times New Roman" w:hAnsi="Times New Roman" w:cs="Times New Roman"/>
          <w:sz w:val="24"/>
          <w:szCs w:val="24"/>
        </w:rPr>
        <w:t>is simply not able to</w:t>
      </w:r>
      <w:r w:rsidR="007F3904" w:rsidRPr="00290B12">
        <w:rPr>
          <w:rFonts w:ascii="Times New Roman" w:hAnsi="Times New Roman" w:cs="Times New Roman"/>
          <w:sz w:val="24"/>
          <w:szCs w:val="24"/>
        </w:rPr>
        <w:t xml:space="preserve"> “achieve world peace, stability, and prosperity”.</w:t>
      </w:r>
      <w:r w:rsidR="00EF3793" w:rsidRPr="00290B12">
        <w:rPr>
          <w:rStyle w:val="FootnoteReference"/>
          <w:rFonts w:ascii="Times New Roman" w:hAnsi="Times New Roman" w:cs="Times New Roman"/>
          <w:sz w:val="24"/>
          <w:szCs w:val="24"/>
        </w:rPr>
        <w:footnoteReference w:id="51"/>
      </w:r>
      <w:r w:rsidR="007F3904" w:rsidRPr="00290B12">
        <w:rPr>
          <w:rFonts w:ascii="Times New Roman" w:hAnsi="Times New Roman" w:cs="Times New Roman"/>
          <w:sz w:val="24"/>
          <w:szCs w:val="24"/>
        </w:rPr>
        <w:t xml:space="preserve"> </w:t>
      </w:r>
      <w:r w:rsidR="00FF4DEA" w:rsidRPr="00290B12">
        <w:rPr>
          <w:rFonts w:ascii="Times New Roman" w:hAnsi="Times New Roman" w:cs="Times New Roman"/>
          <w:sz w:val="24"/>
          <w:szCs w:val="24"/>
        </w:rPr>
        <w:t xml:space="preserve">It is </w:t>
      </w:r>
      <w:r w:rsidR="007F3904" w:rsidRPr="00290B12">
        <w:rPr>
          <w:rFonts w:ascii="Times New Roman" w:hAnsi="Times New Roman" w:cs="Times New Roman"/>
          <w:sz w:val="24"/>
          <w:szCs w:val="24"/>
        </w:rPr>
        <w:t xml:space="preserve">also </w:t>
      </w:r>
      <w:r w:rsidR="00FF4DEA" w:rsidRPr="00290B12">
        <w:rPr>
          <w:rFonts w:ascii="Times New Roman" w:hAnsi="Times New Roman" w:cs="Times New Roman"/>
          <w:sz w:val="24"/>
          <w:szCs w:val="24"/>
        </w:rPr>
        <w:t xml:space="preserve">argued that </w:t>
      </w:r>
      <w:r w:rsidR="003D656B" w:rsidRPr="00290B12">
        <w:rPr>
          <w:rFonts w:ascii="Times New Roman" w:hAnsi="Times New Roman" w:cs="Times New Roman"/>
          <w:sz w:val="24"/>
          <w:szCs w:val="24"/>
        </w:rPr>
        <w:t>the rise of China is not an isolated</w:t>
      </w:r>
      <w:r w:rsidR="00B23DDF" w:rsidRPr="00290B12">
        <w:rPr>
          <w:rFonts w:ascii="Times New Roman" w:hAnsi="Times New Roman" w:cs="Times New Roman"/>
          <w:sz w:val="24"/>
          <w:szCs w:val="24"/>
        </w:rPr>
        <w:t xml:space="preserve"> but a group </w:t>
      </w:r>
      <w:r w:rsidR="00643D82" w:rsidRPr="00290B12">
        <w:rPr>
          <w:rFonts w:ascii="Times New Roman" w:hAnsi="Times New Roman" w:cs="Times New Roman"/>
          <w:sz w:val="24"/>
          <w:szCs w:val="24"/>
        </w:rPr>
        <w:t>phenomenon</w:t>
      </w:r>
      <w:r w:rsidR="0013204F" w:rsidRPr="00290B12">
        <w:rPr>
          <w:rFonts w:ascii="Times New Roman" w:hAnsi="Times New Roman" w:cs="Times New Roman"/>
          <w:sz w:val="24"/>
          <w:szCs w:val="24"/>
        </w:rPr>
        <w:t>,</w:t>
      </w:r>
      <w:r w:rsidR="00506288" w:rsidRPr="00290B12">
        <w:rPr>
          <w:rFonts w:ascii="Times New Roman" w:hAnsi="Times New Roman" w:cs="Times New Roman"/>
          <w:sz w:val="24"/>
          <w:szCs w:val="24"/>
        </w:rPr>
        <w:t xml:space="preserve"> and thus</w:t>
      </w:r>
      <w:r w:rsidR="003D656B" w:rsidRPr="00290B12">
        <w:rPr>
          <w:rFonts w:ascii="Times New Roman" w:hAnsi="Times New Roman" w:cs="Times New Roman"/>
          <w:sz w:val="24"/>
          <w:szCs w:val="24"/>
        </w:rPr>
        <w:t xml:space="preserve"> China is </w:t>
      </w:r>
      <w:r w:rsidR="0013204F" w:rsidRPr="00290B12">
        <w:rPr>
          <w:rFonts w:ascii="Times New Roman" w:hAnsi="Times New Roman" w:cs="Times New Roman"/>
          <w:sz w:val="24"/>
          <w:szCs w:val="24"/>
        </w:rPr>
        <w:t>only one of a number of rising powers that is challenging</w:t>
      </w:r>
      <w:r w:rsidR="003D656B" w:rsidRPr="00290B12">
        <w:rPr>
          <w:rFonts w:ascii="Times New Roman" w:hAnsi="Times New Roman" w:cs="Times New Roman"/>
          <w:sz w:val="24"/>
          <w:szCs w:val="24"/>
        </w:rPr>
        <w:t xml:space="preserve"> US</w:t>
      </w:r>
      <w:r w:rsidR="0013204F" w:rsidRPr="00290B12">
        <w:rPr>
          <w:rFonts w:ascii="Times New Roman" w:hAnsi="Times New Roman" w:cs="Times New Roman"/>
          <w:sz w:val="24"/>
          <w:szCs w:val="24"/>
        </w:rPr>
        <w:t xml:space="preserve"> </w:t>
      </w:r>
      <w:r w:rsidR="0013204F" w:rsidRPr="00290B12">
        <w:rPr>
          <w:rFonts w:ascii="Times New Roman" w:hAnsi="Times New Roman" w:cs="Times New Roman"/>
          <w:sz w:val="24"/>
          <w:szCs w:val="24"/>
        </w:rPr>
        <w:lastRenderedPageBreak/>
        <w:t>supremacy</w:t>
      </w:r>
      <w:r w:rsidR="003D656B" w:rsidRPr="00290B12">
        <w:rPr>
          <w:rFonts w:ascii="Times New Roman" w:hAnsi="Times New Roman" w:cs="Times New Roman"/>
          <w:sz w:val="24"/>
          <w:szCs w:val="24"/>
        </w:rPr>
        <w:t>.</w:t>
      </w:r>
      <w:r w:rsidR="00EF3793" w:rsidRPr="00290B12">
        <w:rPr>
          <w:rStyle w:val="FootnoteReference"/>
          <w:rFonts w:ascii="Times New Roman" w:hAnsi="Times New Roman" w:cs="Times New Roman"/>
          <w:sz w:val="24"/>
          <w:szCs w:val="24"/>
        </w:rPr>
        <w:footnoteReference w:id="52"/>
      </w:r>
      <w:r w:rsidR="003D656B" w:rsidRPr="00290B12">
        <w:rPr>
          <w:rFonts w:ascii="Times New Roman" w:hAnsi="Times New Roman" w:cs="Times New Roman"/>
          <w:sz w:val="24"/>
          <w:szCs w:val="24"/>
        </w:rPr>
        <w:t xml:space="preserve"> </w:t>
      </w:r>
      <w:r w:rsidR="00FD4EA7" w:rsidRPr="00290B12">
        <w:rPr>
          <w:rFonts w:ascii="Times New Roman" w:hAnsi="Times New Roman" w:cs="Times New Roman"/>
          <w:sz w:val="24"/>
          <w:szCs w:val="24"/>
        </w:rPr>
        <w:t>In this sense</w:t>
      </w:r>
      <w:r w:rsidR="003D656B" w:rsidRPr="00290B12">
        <w:rPr>
          <w:rFonts w:ascii="Times New Roman" w:hAnsi="Times New Roman" w:cs="Times New Roman"/>
          <w:sz w:val="24"/>
          <w:szCs w:val="24"/>
        </w:rPr>
        <w:t xml:space="preserve">, the identity of great power </w:t>
      </w:r>
      <w:r w:rsidR="00FD4EA7" w:rsidRPr="00290B12">
        <w:rPr>
          <w:rFonts w:ascii="Times New Roman" w:hAnsi="Times New Roman" w:cs="Times New Roman"/>
          <w:sz w:val="24"/>
          <w:szCs w:val="24"/>
        </w:rPr>
        <w:t>is quite</w:t>
      </w:r>
      <w:r w:rsidR="00A45A7A" w:rsidRPr="00290B12">
        <w:rPr>
          <w:rFonts w:ascii="Times New Roman" w:hAnsi="Times New Roman" w:cs="Times New Roman"/>
          <w:sz w:val="24"/>
          <w:szCs w:val="24"/>
        </w:rPr>
        <w:t xml:space="preserve"> diverse</w:t>
      </w:r>
      <w:r w:rsidR="003707ED" w:rsidRPr="00290B12">
        <w:rPr>
          <w:rFonts w:ascii="Times New Roman" w:hAnsi="Times New Roman" w:cs="Times New Roman"/>
          <w:sz w:val="24"/>
          <w:szCs w:val="24"/>
        </w:rPr>
        <w:t>.</w:t>
      </w:r>
      <w:r w:rsidR="00EF3793" w:rsidRPr="00290B12">
        <w:rPr>
          <w:rStyle w:val="FootnoteReference"/>
          <w:rFonts w:ascii="Times New Roman" w:hAnsi="Times New Roman" w:cs="Times New Roman"/>
          <w:sz w:val="24"/>
          <w:szCs w:val="24"/>
        </w:rPr>
        <w:footnoteReference w:id="53"/>
      </w:r>
      <w:r w:rsidR="0013204F" w:rsidRPr="00290B12">
        <w:rPr>
          <w:rFonts w:ascii="Times New Roman" w:hAnsi="Times New Roman" w:cs="Times New Roman"/>
          <w:sz w:val="24"/>
          <w:szCs w:val="24"/>
        </w:rPr>
        <w:t xml:space="preserve"> Furthermore, there is mor</w:t>
      </w:r>
      <w:r w:rsidR="00C56336" w:rsidRPr="00290B12">
        <w:rPr>
          <w:rFonts w:ascii="Times New Roman" w:hAnsi="Times New Roman" w:cs="Times New Roman"/>
          <w:sz w:val="24"/>
          <w:szCs w:val="24"/>
        </w:rPr>
        <w:t>e to the world than just the US, so it is important to build new types of relationships with a range of other great powers (and not just the US)</w:t>
      </w:r>
      <w:r w:rsidR="00870A0F" w:rsidRPr="00290B12">
        <w:rPr>
          <w:rFonts w:ascii="Times New Roman" w:hAnsi="Times New Roman" w:cs="Times New Roman"/>
          <w:sz w:val="24"/>
          <w:szCs w:val="24"/>
        </w:rPr>
        <w:t>.</w:t>
      </w:r>
      <w:r w:rsidR="00942485" w:rsidRPr="00290B12">
        <w:rPr>
          <w:rStyle w:val="FootnoteReference"/>
          <w:rFonts w:ascii="Times New Roman" w:hAnsi="Times New Roman" w:cs="Times New Roman"/>
          <w:sz w:val="24"/>
          <w:szCs w:val="24"/>
        </w:rPr>
        <w:footnoteReference w:id="54"/>
      </w:r>
    </w:p>
    <w:p w14:paraId="7659C135" w14:textId="781C0216" w:rsidR="00BC1FBB" w:rsidRPr="00290B12" w:rsidRDefault="00FC4BC3"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W</w:t>
      </w:r>
      <w:r w:rsidR="00E861A6" w:rsidRPr="00290B12">
        <w:rPr>
          <w:rFonts w:ascii="Times New Roman" w:hAnsi="Times New Roman" w:cs="Times New Roman"/>
          <w:sz w:val="24"/>
          <w:szCs w:val="24"/>
        </w:rPr>
        <w:t xml:space="preserve">ithin this </w:t>
      </w:r>
      <w:r w:rsidRPr="00290B12">
        <w:rPr>
          <w:rFonts w:ascii="Times New Roman" w:hAnsi="Times New Roman" w:cs="Times New Roman"/>
          <w:sz w:val="24"/>
          <w:szCs w:val="24"/>
        </w:rPr>
        <w:t xml:space="preserve">broad strand of writing there remains considerable </w:t>
      </w:r>
      <w:r w:rsidR="00E861A6" w:rsidRPr="00290B12">
        <w:rPr>
          <w:rFonts w:ascii="Times New Roman" w:hAnsi="Times New Roman" w:cs="Times New Roman"/>
          <w:sz w:val="24"/>
          <w:szCs w:val="24"/>
        </w:rPr>
        <w:t xml:space="preserve">disagreement over </w:t>
      </w:r>
      <w:r w:rsidR="00BC1FBB" w:rsidRPr="00290B12">
        <w:rPr>
          <w:rFonts w:ascii="Times New Roman" w:hAnsi="Times New Roman" w:cs="Times New Roman"/>
          <w:sz w:val="24"/>
          <w:szCs w:val="24"/>
        </w:rPr>
        <w:t xml:space="preserve">the </w:t>
      </w:r>
      <w:r w:rsidR="00E861A6" w:rsidRPr="00290B12">
        <w:rPr>
          <w:rFonts w:ascii="Times New Roman" w:hAnsi="Times New Roman" w:cs="Times New Roman"/>
          <w:sz w:val="24"/>
          <w:szCs w:val="24"/>
        </w:rPr>
        <w:t>definition of great power</w:t>
      </w:r>
      <w:r w:rsidR="003D656B" w:rsidRPr="00290B12">
        <w:rPr>
          <w:rFonts w:ascii="Times New Roman" w:hAnsi="Times New Roman" w:cs="Times New Roman"/>
          <w:sz w:val="24"/>
          <w:szCs w:val="24"/>
        </w:rPr>
        <w:t>. We roughly divide them into three groups</w:t>
      </w:r>
      <w:r w:rsidR="00C83028" w:rsidRPr="00290B12">
        <w:rPr>
          <w:rFonts w:ascii="Times New Roman" w:hAnsi="Times New Roman" w:cs="Times New Roman"/>
          <w:sz w:val="24"/>
          <w:szCs w:val="24"/>
        </w:rPr>
        <w:t xml:space="preserve">, </w:t>
      </w:r>
      <w:r w:rsidR="00C05BA6" w:rsidRPr="00290B12">
        <w:rPr>
          <w:rFonts w:ascii="Times New Roman" w:hAnsi="Times New Roman" w:cs="Times New Roman"/>
          <w:sz w:val="24"/>
          <w:szCs w:val="24"/>
        </w:rPr>
        <w:t>although we recognise some overlaps between views of the first and second groups.</w:t>
      </w:r>
      <w:r w:rsidR="00C83028" w:rsidRPr="00290B12">
        <w:rPr>
          <w:rStyle w:val="FootnoteReference"/>
          <w:rFonts w:ascii="Times New Roman" w:hAnsi="Times New Roman" w:cs="Times New Roman"/>
          <w:sz w:val="24"/>
          <w:szCs w:val="24"/>
        </w:rPr>
        <w:footnoteReference w:id="55"/>
      </w:r>
      <w:r w:rsidR="00C05BA6" w:rsidRPr="00290B12">
        <w:rPr>
          <w:rFonts w:ascii="Times New Roman" w:hAnsi="Times New Roman" w:cs="Times New Roman"/>
          <w:sz w:val="24"/>
          <w:szCs w:val="24"/>
        </w:rPr>
        <w:t xml:space="preserve"> </w:t>
      </w:r>
      <w:r w:rsidR="003D656B" w:rsidRPr="00290B12">
        <w:rPr>
          <w:rFonts w:ascii="Times New Roman" w:hAnsi="Times New Roman" w:cs="Times New Roman"/>
          <w:sz w:val="24"/>
          <w:szCs w:val="24"/>
        </w:rPr>
        <w:t xml:space="preserve">The first group </w:t>
      </w:r>
      <w:r w:rsidR="009756D9" w:rsidRPr="00290B12">
        <w:rPr>
          <w:rFonts w:ascii="Times New Roman" w:hAnsi="Times New Roman" w:cs="Times New Roman"/>
          <w:sz w:val="24"/>
          <w:szCs w:val="24"/>
        </w:rPr>
        <w:t>tend to</w:t>
      </w:r>
      <w:r w:rsidR="00D53E32" w:rsidRPr="00290B12">
        <w:rPr>
          <w:rFonts w:ascii="Times New Roman" w:hAnsi="Times New Roman" w:cs="Times New Roman"/>
          <w:sz w:val="24"/>
          <w:szCs w:val="24"/>
        </w:rPr>
        <w:t xml:space="preserve"> focus</w:t>
      </w:r>
      <w:r w:rsidR="003D656B" w:rsidRPr="00290B12">
        <w:rPr>
          <w:rFonts w:ascii="Times New Roman" w:hAnsi="Times New Roman" w:cs="Times New Roman"/>
          <w:sz w:val="24"/>
          <w:szCs w:val="24"/>
        </w:rPr>
        <w:t xml:space="preserve"> on the US and traditional major countries</w:t>
      </w:r>
      <w:r w:rsidR="008E1894" w:rsidRPr="00290B12">
        <w:rPr>
          <w:rFonts w:ascii="Times New Roman" w:hAnsi="Times New Roman" w:cs="Times New Roman"/>
          <w:sz w:val="24"/>
          <w:szCs w:val="24"/>
        </w:rPr>
        <w:t>. It includes</w:t>
      </w:r>
      <w:r w:rsidR="003D656B" w:rsidRPr="00290B12">
        <w:rPr>
          <w:rFonts w:ascii="Times New Roman" w:hAnsi="Times New Roman" w:cs="Times New Roman"/>
          <w:sz w:val="24"/>
          <w:szCs w:val="24"/>
        </w:rPr>
        <w:t xml:space="preserve"> </w:t>
      </w:r>
      <w:r w:rsidR="008E1894" w:rsidRPr="00290B12">
        <w:rPr>
          <w:rFonts w:ascii="Times New Roman" w:hAnsi="Times New Roman" w:cs="Times New Roman"/>
          <w:sz w:val="24"/>
          <w:szCs w:val="24"/>
        </w:rPr>
        <w:t>Russia (15.6%), Japan (9.2%),</w:t>
      </w:r>
      <w:r w:rsidR="007F3620" w:rsidRPr="00290B12">
        <w:rPr>
          <w:rFonts w:ascii="Times New Roman" w:hAnsi="Times New Roman" w:cs="Times New Roman"/>
          <w:sz w:val="24"/>
          <w:szCs w:val="24"/>
        </w:rPr>
        <w:t xml:space="preserve"> Can</w:t>
      </w:r>
      <w:r w:rsidR="00190B80" w:rsidRPr="00290B12">
        <w:rPr>
          <w:rFonts w:ascii="Times New Roman" w:hAnsi="Times New Roman" w:cs="Times New Roman"/>
          <w:sz w:val="24"/>
          <w:szCs w:val="24"/>
        </w:rPr>
        <w:t>ada, German, the UK, France and</w:t>
      </w:r>
      <w:r w:rsidR="008E1894" w:rsidRPr="00290B12">
        <w:rPr>
          <w:rFonts w:ascii="Times New Roman" w:hAnsi="Times New Roman" w:cs="Times New Roman"/>
          <w:sz w:val="24"/>
          <w:szCs w:val="24"/>
        </w:rPr>
        <w:t xml:space="preserve"> </w:t>
      </w:r>
      <w:r w:rsidR="003D656B" w:rsidRPr="00290B12">
        <w:rPr>
          <w:rFonts w:ascii="Times New Roman" w:hAnsi="Times New Roman" w:cs="Times New Roman"/>
          <w:sz w:val="24"/>
          <w:szCs w:val="24"/>
        </w:rPr>
        <w:t>the EU m</w:t>
      </w:r>
      <w:r w:rsidR="002110B9" w:rsidRPr="00290B12">
        <w:rPr>
          <w:rFonts w:ascii="Times New Roman" w:hAnsi="Times New Roman" w:cs="Times New Roman"/>
          <w:sz w:val="24"/>
          <w:szCs w:val="24"/>
        </w:rPr>
        <w:t>ore broadly.</w:t>
      </w:r>
      <w:r w:rsidR="00C75730" w:rsidRPr="00290B12">
        <w:rPr>
          <w:rStyle w:val="FootnoteReference"/>
          <w:rFonts w:ascii="Times New Roman" w:hAnsi="Times New Roman" w:cs="Times New Roman"/>
          <w:sz w:val="24"/>
          <w:szCs w:val="24"/>
        </w:rPr>
        <w:footnoteReference w:id="56"/>
      </w:r>
      <w:r w:rsidR="002110B9" w:rsidRPr="00290B12">
        <w:rPr>
          <w:rFonts w:ascii="Times New Roman" w:hAnsi="Times New Roman" w:cs="Times New Roman"/>
          <w:sz w:val="24"/>
          <w:szCs w:val="24"/>
        </w:rPr>
        <w:t xml:space="preserve"> </w:t>
      </w:r>
    </w:p>
    <w:p w14:paraId="31FBF859" w14:textId="4598F21C" w:rsidR="006B499F" w:rsidRPr="00290B12" w:rsidRDefault="003D656B" w:rsidP="00603707">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The second group focuses on the US and </w:t>
      </w:r>
      <w:r w:rsidR="00A0599C" w:rsidRPr="00290B12">
        <w:rPr>
          <w:rFonts w:ascii="Times New Roman" w:hAnsi="Times New Roman" w:cs="Times New Roman"/>
          <w:sz w:val="24"/>
          <w:szCs w:val="24"/>
        </w:rPr>
        <w:t>emerging power</w:t>
      </w:r>
      <w:r w:rsidR="00FC4BC3" w:rsidRPr="00290B12">
        <w:rPr>
          <w:rFonts w:ascii="Times New Roman" w:hAnsi="Times New Roman" w:cs="Times New Roman"/>
          <w:sz w:val="24"/>
          <w:szCs w:val="24"/>
        </w:rPr>
        <w:t>s -</w:t>
      </w:r>
      <w:r w:rsidR="00A0599C" w:rsidRPr="00290B12">
        <w:rPr>
          <w:rFonts w:ascii="Times New Roman" w:hAnsi="Times New Roman" w:cs="Times New Roman"/>
          <w:sz w:val="24"/>
          <w:szCs w:val="24"/>
        </w:rPr>
        <w:t xml:space="preserve"> especially </w:t>
      </w:r>
      <w:r w:rsidR="00FC4BC3" w:rsidRPr="00290B12">
        <w:rPr>
          <w:rFonts w:ascii="Times New Roman" w:hAnsi="Times New Roman" w:cs="Times New Roman"/>
          <w:sz w:val="24"/>
          <w:szCs w:val="24"/>
        </w:rPr>
        <w:t xml:space="preserve">the </w:t>
      </w:r>
      <w:r w:rsidR="00A0599C" w:rsidRPr="00290B12">
        <w:rPr>
          <w:rFonts w:ascii="Times New Roman" w:hAnsi="Times New Roman" w:cs="Times New Roman"/>
          <w:sz w:val="24"/>
          <w:szCs w:val="24"/>
        </w:rPr>
        <w:t>BRIC/BRICS</w:t>
      </w:r>
      <w:r w:rsidR="002D3A93" w:rsidRPr="00290B12">
        <w:rPr>
          <w:rFonts w:ascii="Times New Roman" w:hAnsi="Times New Roman" w:cs="Times New Roman"/>
          <w:sz w:val="24"/>
          <w:szCs w:val="24"/>
        </w:rPr>
        <w:t xml:space="preserve">, with Russia and India the most frequently identified rising great powers (so Russia is considered varyingly as both a rising power and a traditional “risen” one). </w:t>
      </w:r>
      <w:r w:rsidR="00526510" w:rsidRPr="00290B12">
        <w:rPr>
          <w:rFonts w:ascii="Times New Roman" w:hAnsi="Times New Roman" w:cs="Times New Roman"/>
          <w:sz w:val="24"/>
          <w:szCs w:val="24"/>
        </w:rPr>
        <w:t>T</w:t>
      </w:r>
      <w:r w:rsidR="00994C0C" w:rsidRPr="00290B12">
        <w:rPr>
          <w:rFonts w:ascii="Times New Roman" w:hAnsi="Times New Roman" w:cs="Times New Roman"/>
          <w:sz w:val="24"/>
          <w:szCs w:val="24"/>
        </w:rPr>
        <w:t>he rise of China is not an isolated case</w:t>
      </w:r>
      <w:r w:rsidR="00526510" w:rsidRPr="00290B12">
        <w:rPr>
          <w:rFonts w:ascii="Times New Roman" w:hAnsi="Times New Roman" w:cs="Times New Roman"/>
          <w:sz w:val="24"/>
          <w:szCs w:val="24"/>
        </w:rPr>
        <w:t>,</w:t>
      </w:r>
      <w:r w:rsidR="00994C0C" w:rsidRPr="00290B12">
        <w:rPr>
          <w:rFonts w:ascii="Times New Roman" w:hAnsi="Times New Roman" w:cs="Times New Roman"/>
          <w:sz w:val="24"/>
          <w:szCs w:val="24"/>
        </w:rPr>
        <w:t xml:space="preserve"> but represent</w:t>
      </w:r>
      <w:r w:rsidR="00526510" w:rsidRPr="00290B12">
        <w:rPr>
          <w:rFonts w:ascii="Times New Roman" w:hAnsi="Times New Roman" w:cs="Times New Roman"/>
          <w:sz w:val="24"/>
          <w:szCs w:val="24"/>
        </w:rPr>
        <w:t xml:space="preserve">ative of a broader shift in the global balance of power towards </w:t>
      </w:r>
      <w:r w:rsidR="0043206D" w:rsidRPr="00290B12">
        <w:rPr>
          <w:rFonts w:ascii="Times New Roman" w:hAnsi="Times New Roman" w:cs="Times New Roman"/>
          <w:sz w:val="24"/>
          <w:szCs w:val="24"/>
        </w:rPr>
        <w:t>emerging</w:t>
      </w:r>
      <w:r w:rsidR="00994C0C" w:rsidRPr="00290B12">
        <w:rPr>
          <w:rFonts w:ascii="Times New Roman" w:hAnsi="Times New Roman" w:cs="Times New Roman"/>
          <w:sz w:val="24"/>
          <w:szCs w:val="24"/>
        </w:rPr>
        <w:t xml:space="preserve"> powers.</w:t>
      </w:r>
      <w:r w:rsidR="00C75730" w:rsidRPr="00290B12">
        <w:rPr>
          <w:rStyle w:val="FootnoteReference"/>
          <w:rFonts w:ascii="Times New Roman" w:hAnsi="Times New Roman" w:cs="Times New Roman"/>
          <w:sz w:val="24"/>
          <w:szCs w:val="24"/>
        </w:rPr>
        <w:footnoteReference w:id="57"/>
      </w:r>
      <w:r w:rsidR="00994C0C" w:rsidRPr="00290B12">
        <w:rPr>
          <w:rFonts w:ascii="Times New Roman" w:hAnsi="Times New Roman" w:cs="Times New Roman"/>
          <w:sz w:val="24"/>
          <w:szCs w:val="24"/>
        </w:rPr>
        <w:t xml:space="preserve"> The Sino-US relationship is </w:t>
      </w:r>
      <w:r w:rsidR="00526510" w:rsidRPr="00290B12">
        <w:rPr>
          <w:rFonts w:ascii="Times New Roman" w:hAnsi="Times New Roman" w:cs="Times New Roman"/>
          <w:sz w:val="24"/>
          <w:szCs w:val="24"/>
        </w:rPr>
        <w:t xml:space="preserve">thus best seen as just one example of how to establish a workable </w:t>
      </w:r>
      <w:r w:rsidR="00994C0C" w:rsidRPr="00290B12">
        <w:rPr>
          <w:rFonts w:ascii="Times New Roman" w:hAnsi="Times New Roman" w:cs="Times New Roman"/>
          <w:sz w:val="24"/>
          <w:szCs w:val="24"/>
        </w:rPr>
        <w:t>relations</w:t>
      </w:r>
      <w:r w:rsidR="00526510" w:rsidRPr="00290B12">
        <w:rPr>
          <w:rFonts w:ascii="Times New Roman" w:hAnsi="Times New Roman" w:cs="Times New Roman"/>
          <w:sz w:val="24"/>
          <w:szCs w:val="24"/>
        </w:rPr>
        <w:t>hip</w:t>
      </w:r>
      <w:r w:rsidR="00994C0C" w:rsidRPr="00290B12">
        <w:rPr>
          <w:rFonts w:ascii="Times New Roman" w:hAnsi="Times New Roman" w:cs="Times New Roman"/>
          <w:sz w:val="24"/>
          <w:szCs w:val="24"/>
        </w:rPr>
        <w:t xml:space="preserve"> between </w:t>
      </w:r>
      <w:r w:rsidR="00526510" w:rsidRPr="00290B12">
        <w:rPr>
          <w:rFonts w:ascii="Times New Roman" w:hAnsi="Times New Roman" w:cs="Times New Roman"/>
          <w:sz w:val="24"/>
          <w:szCs w:val="24"/>
        </w:rPr>
        <w:t xml:space="preserve">a </w:t>
      </w:r>
      <w:r w:rsidR="00994C0C" w:rsidRPr="00290B12">
        <w:rPr>
          <w:rFonts w:ascii="Times New Roman" w:hAnsi="Times New Roman" w:cs="Times New Roman"/>
          <w:sz w:val="24"/>
          <w:szCs w:val="24"/>
        </w:rPr>
        <w:t xml:space="preserve">rising </w:t>
      </w:r>
      <w:r w:rsidR="00526510" w:rsidRPr="00290B12">
        <w:rPr>
          <w:rFonts w:ascii="Times New Roman" w:hAnsi="Times New Roman" w:cs="Times New Roman"/>
          <w:sz w:val="24"/>
          <w:szCs w:val="24"/>
        </w:rPr>
        <w:t>and an existing</w:t>
      </w:r>
      <w:r w:rsidR="00994C0C" w:rsidRPr="00290B12">
        <w:rPr>
          <w:rFonts w:ascii="Times New Roman" w:hAnsi="Times New Roman" w:cs="Times New Roman"/>
          <w:sz w:val="24"/>
          <w:szCs w:val="24"/>
        </w:rPr>
        <w:t xml:space="preserve"> interests</w:t>
      </w:r>
      <w:r w:rsidR="00C05BA6" w:rsidRPr="00290B12">
        <w:rPr>
          <w:rFonts w:ascii="Times New Roman" w:hAnsi="Times New Roman" w:cs="Times New Roman"/>
          <w:sz w:val="24"/>
          <w:szCs w:val="24"/>
        </w:rPr>
        <w:t>,</w:t>
      </w:r>
      <w:r w:rsidR="00526510" w:rsidRPr="00290B12">
        <w:rPr>
          <w:rFonts w:ascii="Times New Roman" w:hAnsi="Times New Roman" w:cs="Times New Roman"/>
          <w:sz w:val="24"/>
          <w:szCs w:val="24"/>
        </w:rPr>
        <w:t xml:space="preserve"> rather than one that can dominate the </w:t>
      </w:r>
      <w:r w:rsidR="00994C0C" w:rsidRPr="00290B12">
        <w:rPr>
          <w:rFonts w:ascii="Times New Roman" w:hAnsi="Times New Roman" w:cs="Times New Roman"/>
          <w:sz w:val="24"/>
          <w:szCs w:val="24"/>
        </w:rPr>
        <w:t>international order</w:t>
      </w:r>
      <w:r w:rsidR="00526510" w:rsidRPr="00290B12">
        <w:rPr>
          <w:rFonts w:ascii="Times New Roman" w:hAnsi="Times New Roman" w:cs="Times New Roman"/>
          <w:sz w:val="24"/>
          <w:szCs w:val="24"/>
        </w:rPr>
        <w:t xml:space="preserve"> on its own</w:t>
      </w:r>
      <w:r w:rsidR="00994C0C" w:rsidRPr="00290B12">
        <w:rPr>
          <w:rFonts w:ascii="Times New Roman" w:hAnsi="Times New Roman" w:cs="Times New Roman"/>
          <w:sz w:val="24"/>
          <w:szCs w:val="24"/>
        </w:rPr>
        <w:t>.</w:t>
      </w:r>
      <w:r w:rsidR="00C75730" w:rsidRPr="00290B12">
        <w:rPr>
          <w:rStyle w:val="FootnoteReference"/>
          <w:rFonts w:ascii="Times New Roman" w:hAnsi="Times New Roman" w:cs="Times New Roman"/>
          <w:sz w:val="24"/>
          <w:szCs w:val="24"/>
        </w:rPr>
        <w:footnoteReference w:id="58"/>
      </w:r>
      <w:r w:rsidR="00190B80" w:rsidRPr="00290B12">
        <w:rPr>
          <w:rFonts w:ascii="Times New Roman" w:hAnsi="Times New Roman" w:cs="Times New Roman"/>
          <w:sz w:val="24"/>
          <w:szCs w:val="24"/>
        </w:rPr>
        <w:t xml:space="preserve"> </w:t>
      </w:r>
      <w:r w:rsidR="0043206D" w:rsidRPr="00290B12">
        <w:rPr>
          <w:rFonts w:ascii="Times New Roman" w:hAnsi="Times New Roman" w:cs="Times New Roman"/>
          <w:sz w:val="24"/>
          <w:szCs w:val="24"/>
        </w:rPr>
        <w:t>For example, Zhang Xiaoming argues that the primary content of new type of great power relations is the relationship between non-Western and Western great powers.</w:t>
      </w:r>
      <w:r w:rsidR="00C75730" w:rsidRPr="00290B12">
        <w:rPr>
          <w:rStyle w:val="FootnoteReference"/>
          <w:rFonts w:ascii="Times New Roman" w:hAnsi="Times New Roman" w:cs="Times New Roman"/>
          <w:sz w:val="24"/>
          <w:szCs w:val="24"/>
        </w:rPr>
        <w:footnoteReference w:id="59"/>
      </w:r>
      <w:r w:rsidR="0043206D" w:rsidRPr="00290B12">
        <w:rPr>
          <w:rFonts w:ascii="Times New Roman" w:hAnsi="Times New Roman" w:cs="Times New Roman"/>
          <w:sz w:val="24"/>
          <w:szCs w:val="24"/>
        </w:rPr>
        <w:t xml:space="preserve"> Thus, the advocacy of new type of great power relations is not only the strategic demand of China</w:t>
      </w:r>
      <w:r w:rsidR="00C05BA6" w:rsidRPr="00290B12">
        <w:rPr>
          <w:rFonts w:ascii="Times New Roman" w:hAnsi="Times New Roman" w:cs="Times New Roman"/>
          <w:sz w:val="24"/>
          <w:szCs w:val="24"/>
        </w:rPr>
        <w:t>,</w:t>
      </w:r>
      <w:r w:rsidR="0043206D" w:rsidRPr="00290B12">
        <w:rPr>
          <w:rFonts w:ascii="Times New Roman" w:hAnsi="Times New Roman" w:cs="Times New Roman"/>
          <w:sz w:val="24"/>
          <w:szCs w:val="24"/>
        </w:rPr>
        <w:t xml:space="preserve"> but all emerging power</w:t>
      </w:r>
      <w:r w:rsidR="00C05BA6" w:rsidRPr="00290B12">
        <w:rPr>
          <w:rFonts w:ascii="Times New Roman" w:hAnsi="Times New Roman" w:cs="Times New Roman"/>
          <w:sz w:val="24"/>
          <w:szCs w:val="24"/>
        </w:rPr>
        <w:t>s</w:t>
      </w:r>
      <w:r w:rsidR="0043206D" w:rsidRPr="00290B12">
        <w:rPr>
          <w:rFonts w:ascii="Times New Roman" w:hAnsi="Times New Roman" w:cs="Times New Roman"/>
          <w:sz w:val="24"/>
          <w:szCs w:val="24"/>
        </w:rPr>
        <w:t>. China is a represent</w:t>
      </w:r>
      <w:r w:rsidR="00C336CB" w:rsidRPr="00290B12">
        <w:rPr>
          <w:rFonts w:ascii="Times New Roman" w:hAnsi="Times New Roman" w:cs="Times New Roman"/>
          <w:sz w:val="24"/>
          <w:szCs w:val="24"/>
        </w:rPr>
        <w:t>ative</w:t>
      </w:r>
      <w:r w:rsidR="0043206D" w:rsidRPr="00290B12">
        <w:rPr>
          <w:rFonts w:ascii="Times New Roman" w:hAnsi="Times New Roman" w:cs="Times New Roman"/>
          <w:sz w:val="24"/>
          <w:szCs w:val="24"/>
        </w:rPr>
        <w:t xml:space="preserve"> of emerging power and an important participant of BRICS; however, it is not their “leader”.</w:t>
      </w:r>
      <w:r w:rsidR="00C75730" w:rsidRPr="00290B12">
        <w:rPr>
          <w:rStyle w:val="FootnoteReference"/>
          <w:rFonts w:ascii="Times New Roman" w:hAnsi="Times New Roman" w:cs="Times New Roman"/>
          <w:sz w:val="24"/>
          <w:szCs w:val="24"/>
        </w:rPr>
        <w:footnoteReference w:id="60"/>
      </w:r>
      <w:r w:rsidR="003D3487" w:rsidRPr="00290B12">
        <w:rPr>
          <w:rFonts w:ascii="Times New Roman" w:hAnsi="Times New Roman" w:cs="Times New Roman"/>
          <w:sz w:val="24"/>
          <w:szCs w:val="24"/>
        </w:rPr>
        <w:t xml:space="preserve"> </w:t>
      </w:r>
      <w:r w:rsidR="006B499F" w:rsidRPr="00290B12">
        <w:rPr>
          <w:rFonts w:ascii="Times New Roman" w:hAnsi="Times New Roman" w:cs="Times New Roman"/>
          <w:color w:val="000000"/>
          <w:sz w:val="24"/>
          <w:szCs w:val="24"/>
        </w:rPr>
        <w:t xml:space="preserve">It has been suggested (in interviews in Beijing) that expanding the number of challenger rising powers is a useful strategic tool, as it might </w:t>
      </w:r>
      <w:r w:rsidR="006B499F" w:rsidRPr="00290B12">
        <w:rPr>
          <w:rFonts w:ascii="Times New Roman" w:hAnsi="Times New Roman" w:cs="Times New Roman"/>
          <w:sz w:val="24"/>
          <w:szCs w:val="24"/>
        </w:rPr>
        <w:t>turn some of the at</w:t>
      </w:r>
      <w:r w:rsidR="00900D73">
        <w:rPr>
          <w:rFonts w:ascii="Times New Roman" w:hAnsi="Times New Roman" w:cs="Times New Roman"/>
          <w:sz w:val="24"/>
          <w:szCs w:val="24"/>
        </w:rPr>
        <w:t>tention that is typically focus</w:t>
      </w:r>
      <w:r w:rsidR="006B499F" w:rsidRPr="00290B12">
        <w:rPr>
          <w:rFonts w:ascii="Times New Roman" w:hAnsi="Times New Roman" w:cs="Times New Roman"/>
          <w:sz w:val="24"/>
          <w:szCs w:val="24"/>
        </w:rPr>
        <w:t xml:space="preserve">ed on China towards other powers as well. </w:t>
      </w:r>
    </w:p>
    <w:p w14:paraId="3F82E508" w14:textId="6DCB9260" w:rsidR="00C05BA6" w:rsidRPr="00290B12" w:rsidRDefault="003D656B" w:rsidP="00603707">
      <w:pPr>
        <w:pStyle w:val="FootnoteText"/>
        <w:ind w:firstLine="284"/>
        <w:jc w:val="both"/>
        <w:rPr>
          <w:rFonts w:ascii="Times New Roman" w:hAnsi="Times New Roman" w:cs="Times New Roman"/>
          <w:sz w:val="24"/>
          <w:szCs w:val="24"/>
        </w:rPr>
      </w:pPr>
      <w:r w:rsidRPr="00290B12">
        <w:rPr>
          <w:rFonts w:ascii="Times New Roman" w:hAnsi="Times New Roman" w:cs="Times New Roman"/>
          <w:sz w:val="24"/>
          <w:szCs w:val="24"/>
        </w:rPr>
        <w:t>The third</w:t>
      </w:r>
      <w:r w:rsidR="00C0638C" w:rsidRPr="00290B12">
        <w:rPr>
          <w:rFonts w:ascii="Times New Roman" w:hAnsi="Times New Roman" w:cs="Times New Roman"/>
          <w:sz w:val="24"/>
          <w:szCs w:val="24"/>
        </w:rPr>
        <w:t xml:space="preserve"> </w:t>
      </w:r>
      <w:r w:rsidRPr="00290B12">
        <w:rPr>
          <w:rFonts w:ascii="Times New Roman" w:hAnsi="Times New Roman" w:cs="Times New Roman"/>
          <w:sz w:val="24"/>
          <w:szCs w:val="24"/>
        </w:rPr>
        <w:t>group extend</w:t>
      </w:r>
      <w:r w:rsidR="0056304B" w:rsidRPr="00290B12">
        <w:rPr>
          <w:rFonts w:ascii="Times New Roman" w:hAnsi="Times New Roman" w:cs="Times New Roman"/>
          <w:sz w:val="24"/>
          <w:szCs w:val="24"/>
        </w:rPr>
        <w:t>s</w:t>
      </w:r>
      <w:r w:rsidRPr="00290B12">
        <w:rPr>
          <w:rFonts w:ascii="Times New Roman" w:hAnsi="Times New Roman" w:cs="Times New Roman"/>
          <w:sz w:val="24"/>
          <w:szCs w:val="24"/>
        </w:rPr>
        <w:t xml:space="preserve"> the definition of </w:t>
      </w:r>
      <w:r w:rsidR="00430D63" w:rsidRPr="00290B12">
        <w:rPr>
          <w:rFonts w:ascii="Times New Roman" w:hAnsi="Times New Roman" w:cs="Times New Roman"/>
          <w:sz w:val="24"/>
          <w:szCs w:val="24"/>
        </w:rPr>
        <w:t>great</w:t>
      </w:r>
      <w:r w:rsidRPr="00290B12">
        <w:rPr>
          <w:rFonts w:ascii="Times New Roman" w:hAnsi="Times New Roman" w:cs="Times New Roman"/>
          <w:sz w:val="24"/>
          <w:szCs w:val="24"/>
        </w:rPr>
        <w:t xml:space="preserve"> power</w:t>
      </w:r>
      <w:r w:rsidR="00C05BA6" w:rsidRPr="00290B12">
        <w:rPr>
          <w:rFonts w:ascii="Times New Roman" w:hAnsi="Times New Roman" w:cs="Times New Roman"/>
          <w:sz w:val="24"/>
          <w:szCs w:val="24"/>
        </w:rPr>
        <w:t>s</w:t>
      </w:r>
      <w:r w:rsidRPr="00290B12">
        <w:rPr>
          <w:rFonts w:ascii="Times New Roman" w:hAnsi="Times New Roman" w:cs="Times New Roman"/>
          <w:sz w:val="24"/>
          <w:szCs w:val="24"/>
        </w:rPr>
        <w:t xml:space="preserve"> into a wider range of developing countries</w:t>
      </w:r>
      <w:r w:rsidR="007937E4" w:rsidRPr="00290B12">
        <w:rPr>
          <w:rFonts w:ascii="Times New Roman" w:hAnsi="Times New Roman" w:cs="Times New Roman"/>
          <w:sz w:val="24"/>
          <w:szCs w:val="24"/>
        </w:rPr>
        <w:t>.</w:t>
      </w:r>
      <w:r w:rsidR="003F0314" w:rsidRPr="00290B12">
        <w:rPr>
          <w:rFonts w:ascii="Times New Roman" w:hAnsi="Times New Roman" w:cs="Times New Roman"/>
          <w:sz w:val="24"/>
          <w:szCs w:val="24"/>
        </w:rPr>
        <w:t xml:space="preserve"> For example, </w:t>
      </w:r>
      <w:r w:rsidR="00C05BA6" w:rsidRPr="00290B12">
        <w:rPr>
          <w:rFonts w:ascii="Times New Roman" w:hAnsi="Times New Roman" w:cs="Times New Roman"/>
          <w:sz w:val="24"/>
          <w:szCs w:val="24"/>
        </w:rPr>
        <w:t>for</w:t>
      </w:r>
      <w:r w:rsidR="00CB248C" w:rsidRPr="00290B12">
        <w:rPr>
          <w:rFonts w:ascii="Times New Roman" w:hAnsi="Times New Roman" w:cs="Times New Roman"/>
          <w:sz w:val="24"/>
          <w:szCs w:val="24"/>
        </w:rPr>
        <w:t xml:space="preserve"> </w:t>
      </w:r>
      <w:r w:rsidRPr="00290B12">
        <w:rPr>
          <w:rFonts w:ascii="Times New Roman" w:hAnsi="Times New Roman" w:cs="Times New Roman"/>
          <w:sz w:val="24"/>
          <w:szCs w:val="24"/>
        </w:rPr>
        <w:t>Pan Wei</w:t>
      </w:r>
      <w:r w:rsidR="00CB248C" w:rsidRPr="00290B12">
        <w:rPr>
          <w:rFonts w:ascii="Times New Roman" w:hAnsi="Times New Roman" w:cs="Times New Roman"/>
          <w:sz w:val="24"/>
          <w:szCs w:val="24"/>
        </w:rPr>
        <w:t>, new type of great power relations include</w:t>
      </w:r>
      <w:r w:rsidR="00DD27F3" w:rsidRPr="00290B12">
        <w:rPr>
          <w:rFonts w:ascii="Times New Roman" w:hAnsi="Times New Roman" w:cs="Times New Roman"/>
          <w:sz w:val="24"/>
          <w:szCs w:val="24"/>
        </w:rPr>
        <w:t>s</w:t>
      </w:r>
      <w:r w:rsidR="00CB248C" w:rsidRPr="00290B12">
        <w:rPr>
          <w:rFonts w:ascii="Times New Roman" w:hAnsi="Times New Roman" w:cs="Times New Roman"/>
          <w:sz w:val="24"/>
          <w:szCs w:val="24"/>
        </w:rPr>
        <w:t xml:space="preserve"> China’s relations with</w:t>
      </w:r>
      <w:r w:rsidRPr="00290B12">
        <w:rPr>
          <w:rFonts w:ascii="Times New Roman" w:hAnsi="Times New Roman" w:cs="Times New Roman"/>
          <w:sz w:val="24"/>
          <w:szCs w:val="24"/>
        </w:rPr>
        <w:t xml:space="preserve"> </w:t>
      </w:r>
      <w:r w:rsidR="00613832" w:rsidRPr="00290B12">
        <w:rPr>
          <w:rFonts w:ascii="Times New Roman" w:hAnsi="Times New Roman" w:cs="Times New Roman"/>
          <w:sz w:val="24"/>
          <w:szCs w:val="24"/>
        </w:rPr>
        <w:t xml:space="preserve">a group of developing countries including </w:t>
      </w:r>
      <w:r w:rsidR="007937E4" w:rsidRPr="00290B12">
        <w:rPr>
          <w:rFonts w:ascii="Times New Roman" w:hAnsi="Times New Roman" w:cs="Times New Roman"/>
          <w:color w:val="000000"/>
          <w:sz w:val="24"/>
          <w:szCs w:val="24"/>
        </w:rPr>
        <w:t xml:space="preserve">Bangladesh, Nigeria, Mexico, </w:t>
      </w:r>
      <w:r w:rsidR="007937E4" w:rsidRPr="00290B12">
        <w:rPr>
          <w:rFonts w:ascii="Times New Roman" w:hAnsi="Times New Roman" w:cs="Times New Roman"/>
          <w:color w:val="000000"/>
          <w:sz w:val="24"/>
          <w:szCs w:val="24"/>
        </w:rPr>
        <w:lastRenderedPageBreak/>
        <w:t xml:space="preserve">Philippines, </w:t>
      </w:r>
      <w:r w:rsidR="00E24365" w:rsidRPr="00290B12">
        <w:rPr>
          <w:rFonts w:ascii="Times New Roman" w:hAnsi="Times New Roman" w:cs="Times New Roman"/>
          <w:color w:val="000000"/>
          <w:sz w:val="24"/>
          <w:szCs w:val="24"/>
        </w:rPr>
        <w:t xml:space="preserve">and </w:t>
      </w:r>
      <w:r w:rsidR="007937E4" w:rsidRPr="00290B12">
        <w:rPr>
          <w:rFonts w:ascii="Times New Roman" w:hAnsi="Times New Roman" w:cs="Times New Roman"/>
          <w:color w:val="000000"/>
          <w:sz w:val="24"/>
          <w:szCs w:val="24"/>
        </w:rPr>
        <w:t>Indonesia</w:t>
      </w:r>
      <w:r w:rsidR="003F0314" w:rsidRPr="00290B12">
        <w:rPr>
          <w:rFonts w:ascii="Times New Roman" w:hAnsi="Times New Roman" w:cs="Times New Roman"/>
          <w:color w:val="000000"/>
          <w:sz w:val="24"/>
          <w:szCs w:val="24"/>
        </w:rPr>
        <w:t>.</w:t>
      </w:r>
      <w:r w:rsidR="00C75730" w:rsidRPr="00290B12">
        <w:rPr>
          <w:rStyle w:val="FootnoteReference"/>
          <w:rFonts w:ascii="Times New Roman" w:hAnsi="Times New Roman" w:cs="Times New Roman"/>
          <w:color w:val="000000"/>
          <w:sz w:val="24"/>
          <w:szCs w:val="24"/>
        </w:rPr>
        <w:footnoteReference w:id="61"/>
      </w:r>
      <w:r w:rsidR="00954DB5" w:rsidRPr="00290B12">
        <w:rPr>
          <w:rFonts w:ascii="Times New Roman" w:hAnsi="Times New Roman" w:cs="Times New Roman"/>
          <w:color w:val="000000"/>
          <w:sz w:val="24"/>
          <w:szCs w:val="24"/>
        </w:rPr>
        <w:t xml:space="preserve"> </w:t>
      </w:r>
      <w:r w:rsidR="00C05BA6" w:rsidRPr="00290B12">
        <w:rPr>
          <w:rFonts w:ascii="Times New Roman" w:hAnsi="Times New Roman" w:cs="Times New Roman"/>
          <w:color w:val="000000"/>
          <w:sz w:val="24"/>
          <w:szCs w:val="24"/>
        </w:rPr>
        <w:t>However, as we can see in</w:t>
      </w:r>
      <w:r w:rsidR="00954DB5" w:rsidRPr="00290B12">
        <w:rPr>
          <w:rFonts w:ascii="Times New Roman" w:hAnsi="Times New Roman" w:cs="Times New Roman"/>
          <w:color w:val="000000"/>
          <w:sz w:val="24"/>
          <w:szCs w:val="24"/>
        </w:rPr>
        <w:t xml:space="preserve"> Figure </w:t>
      </w:r>
      <w:r w:rsidR="004218C8" w:rsidRPr="00290B12">
        <w:rPr>
          <w:rFonts w:ascii="Times New Roman" w:hAnsi="Times New Roman" w:cs="Times New Roman"/>
          <w:color w:val="000000"/>
          <w:sz w:val="24"/>
          <w:szCs w:val="24"/>
        </w:rPr>
        <w:t>2</w:t>
      </w:r>
      <w:r w:rsidR="00C05BA6" w:rsidRPr="00290B12">
        <w:rPr>
          <w:rFonts w:ascii="Times New Roman" w:hAnsi="Times New Roman" w:cs="Times New Roman"/>
          <w:color w:val="000000"/>
          <w:sz w:val="24"/>
          <w:szCs w:val="24"/>
        </w:rPr>
        <w:t xml:space="preserve">, this is a very minor view in the literature. </w:t>
      </w:r>
    </w:p>
    <w:p w14:paraId="0A968BD7" w14:textId="77777777" w:rsidR="003E724A" w:rsidRPr="00290B12" w:rsidRDefault="003E724A" w:rsidP="005B0FA0">
      <w:pPr>
        <w:spacing w:line="240" w:lineRule="auto"/>
        <w:jc w:val="both"/>
        <w:rPr>
          <w:rFonts w:ascii="Times New Roman" w:hAnsi="Times New Roman" w:cs="Times New Roman"/>
          <w:color w:val="000000"/>
          <w:sz w:val="24"/>
          <w:szCs w:val="24"/>
        </w:rPr>
      </w:pPr>
    </w:p>
    <w:p w14:paraId="4C7F5F57" w14:textId="77777777" w:rsidR="00454448" w:rsidRPr="00290B12" w:rsidRDefault="00454448" w:rsidP="005B0FA0">
      <w:pPr>
        <w:pStyle w:val="Caption"/>
        <w:keepNext/>
        <w:jc w:val="both"/>
        <w:rPr>
          <w:rFonts w:ascii="Times New Roman" w:hAnsi="Times New Roman" w:cs="Times New Roman"/>
          <w:color w:val="auto"/>
          <w:sz w:val="24"/>
          <w:szCs w:val="24"/>
        </w:rPr>
      </w:pPr>
      <w:r w:rsidRPr="00290B12">
        <w:rPr>
          <w:rFonts w:ascii="Times New Roman" w:hAnsi="Times New Roman" w:cs="Times New Roman"/>
          <w:color w:val="auto"/>
          <w:sz w:val="24"/>
          <w:szCs w:val="24"/>
        </w:rPr>
        <w:t xml:space="preserve">Figure </w:t>
      </w:r>
      <w:r w:rsidRPr="00290B12">
        <w:rPr>
          <w:rFonts w:ascii="Times New Roman" w:hAnsi="Times New Roman" w:cs="Times New Roman"/>
          <w:color w:val="auto"/>
          <w:sz w:val="24"/>
          <w:szCs w:val="24"/>
        </w:rPr>
        <w:fldChar w:fldCharType="begin"/>
      </w:r>
      <w:r w:rsidRPr="00290B12">
        <w:rPr>
          <w:rFonts w:ascii="Times New Roman" w:hAnsi="Times New Roman" w:cs="Times New Roman"/>
          <w:color w:val="auto"/>
          <w:sz w:val="24"/>
          <w:szCs w:val="24"/>
        </w:rPr>
        <w:instrText xml:space="preserve"> SEQ Figure \* ARABIC </w:instrText>
      </w:r>
      <w:r w:rsidRPr="00290B12">
        <w:rPr>
          <w:rFonts w:ascii="Times New Roman" w:hAnsi="Times New Roman" w:cs="Times New Roman"/>
          <w:color w:val="auto"/>
          <w:sz w:val="24"/>
          <w:szCs w:val="24"/>
        </w:rPr>
        <w:fldChar w:fldCharType="separate"/>
      </w:r>
      <w:r w:rsidR="00936F40" w:rsidRPr="00290B12">
        <w:rPr>
          <w:rFonts w:ascii="Times New Roman" w:hAnsi="Times New Roman" w:cs="Times New Roman"/>
          <w:noProof/>
          <w:color w:val="auto"/>
          <w:sz w:val="24"/>
          <w:szCs w:val="24"/>
        </w:rPr>
        <w:t>2</w:t>
      </w:r>
      <w:r w:rsidRPr="00290B12">
        <w:rPr>
          <w:rFonts w:ascii="Times New Roman" w:hAnsi="Times New Roman" w:cs="Times New Roman"/>
          <w:color w:val="auto"/>
          <w:sz w:val="24"/>
          <w:szCs w:val="24"/>
        </w:rPr>
        <w:fldChar w:fldCharType="end"/>
      </w:r>
      <w:r w:rsidRPr="00290B12">
        <w:rPr>
          <w:rFonts w:ascii="Times New Roman" w:hAnsi="Times New Roman" w:cs="Times New Roman"/>
          <w:color w:val="auto"/>
          <w:sz w:val="24"/>
          <w:szCs w:val="24"/>
        </w:rPr>
        <w:t>：</w:t>
      </w:r>
      <w:r w:rsidR="00040333" w:rsidRPr="00290B12">
        <w:rPr>
          <w:rFonts w:ascii="Times New Roman" w:hAnsi="Times New Roman" w:cs="Times New Roman"/>
          <w:color w:val="auto"/>
          <w:sz w:val="24"/>
          <w:szCs w:val="24"/>
        </w:rPr>
        <w:t>Frequency of c</w:t>
      </w:r>
      <w:r w:rsidRPr="00290B12">
        <w:rPr>
          <w:rFonts w:ascii="Times New Roman" w:hAnsi="Times New Roman" w:cs="Times New Roman"/>
          <w:color w:val="auto"/>
          <w:sz w:val="24"/>
          <w:szCs w:val="24"/>
        </w:rPr>
        <w:t>ountries that are refer</w:t>
      </w:r>
      <w:r w:rsidR="00EE34C8" w:rsidRPr="00290B12">
        <w:rPr>
          <w:rFonts w:ascii="Times New Roman" w:hAnsi="Times New Roman" w:cs="Times New Roman"/>
          <w:color w:val="auto"/>
          <w:sz w:val="24"/>
          <w:szCs w:val="24"/>
        </w:rPr>
        <w:t>red</w:t>
      </w:r>
      <w:r w:rsidRPr="00290B12">
        <w:rPr>
          <w:rFonts w:ascii="Times New Roman" w:hAnsi="Times New Roman" w:cs="Times New Roman"/>
          <w:color w:val="auto"/>
          <w:sz w:val="24"/>
          <w:szCs w:val="24"/>
        </w:rPr>
        <w:t xml:space="preserve"> as great power in Chinese academic discourse of new type of great power relations (1998-2014)</w:t>
      </w:r>
    </w:p>
    <w:p w14:paraId="4D797B33" w14:textId="77777777" w:rsidR="0011413E" w:rsidRPr="00290B12" w:rsidRDefault="0011413E" w:rsidP="005B0FA0">
      <w:pPr>
        <w:spacing w:line="240" w:lineRule="auto"/>
        <w:jc w:val="both"/>
        <w:rPr>
          <w:rFonts w:ascii="Times New Roman" w:hAnsi="Times New Roman" w:cs="Times New Roman"/>
          <w:sz w:val="24"/>
          <w:szCs w:val="24"/>
        </w:rPr>
      </w:pPr>
      <w:r w:rsidRPr="00290B12">
        <w:rPr>
          <w:rFonts w:ascii="Times New Roman" w:hAnsi="Times New Roman" w:cs="Times New Roman"/>
          <w:noProof/>
          <w:sz w:val="24"/>
          <w:szCs w:val="24"/>
          <w:lang w:eastAsia="en-GB"/>
        </w:rPr>
        <w:drawing>
          <wp:inline distT="0" distB="0" distL="0" distR="0" wp14:anchorId="1AEB6A76" wp14:editId="545FE132">
            <wp:extent cx="5657850" cy="39243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8783143" w14:textId="77777777" w:rsidR="00733389" w:rsidRPr="00290B12" w:rsidRDefault="00733389" w:rsidP="005B0FA0">
      <w:pPr>
        <w:spacing w:line="240" w:lineRule="auto"/>
        <w:jc w:val="both"/>
        <w:rPr>
          <w:rFonts w:ascii="Times New Roman" w:hAnsi="Times New Roman" w:cs="Times New Roman"/>
          <w:sz w:val="24"/>
          <w:szCs w:val="24"/>
        </w:rPr>
      </w:pPr>
    </w:p>
    <w:p w14:paraId="4606BA18" w14:textId="77777777" w:rsidR="008D7B30" w:rsidRPr="003C3D3D" w:rsidRDefault="007F6485" w:rsidP="005B0FA0">
      <w:pPr>
        <w:spacing w:line="240" w:lineRule="auto"/>
        <w:jc w:val="both"/>
        <w:rPr>
          <w:rFonts w:ascii="Times New Roman" w:hAnsi="Times New Roman" w:cs="Times New Roman"/>
          <w:b/>
          <w:sz w:val="24"/>
          <w:szCs w:val="24"/>
        </w:rPr>
      </w:pPr>
      <w:r w:rsidRPr="003C3D3D">
        <w:rPr>
          <w:rFonts w:ascii="Times New Roman" w:hAnsi="Times New Roman" w:cs="Times New Roman"/>
          <w:b/>
          <w:sz w:val="24"/>
          <w:szCs w:val="24"/>
        </w:rPr>
        <w:t xml:space="preserve">Debating world order: </w:t>
      </w:r>
      <w:r w:rsidR="00652AB1" w:rsidRPr="003C3D3D">
        <w:rPr>
          <w:rFonts w:ascii="Times New Roman" w:hAnsi="Times New Roman" w:cs="Times New Roman"/>
          <w:b/>
          <w:sz w:val="24"/>
          <w:szCs w:val="24"/>
        </w:rPr>
        <w:t>b</w:t>
      </w:r>
      <w:r w:rsidR="00D17EDB" w:rsidRPr="003C3D3D">
        <w:rPr>
          <w:rFonts w:ascii="Times New Roman" w:hAnsi="Times New Roman" w:cs="Times New Roman"/>
          <w:b/>
          <w:sz w:val="24"/>
          <w:szCs w:val="24"/>
        </w:rPr>
        <w:t>ip</w:t>
      </w:r>
      <w:r w:rsidR="008D7B30" w:rsidRPr="003C3D3D">
        <w:rPr>
          <w:rFonts w:ascii="Times New Roman" w:hAnsi="Times New Roman" w:cs="Times New Roman"/>
          <w:b/>
          <w:sz w:val="24"/>
          <w:szCs w:val="24"/>
        </w:rPr>
        <w:t xml:space="preserve">olar versus </w:t>
      </w:r>
      <w:r w:rsidR="00652AB1" w:rsidRPr="003C3D3D">
        <w:rPr>
          <w:rFonts w:ascii="Times New Roman" w:hAnsi="Times New Roman" w:cs="Times New Roman"/>
          <w:b/>
          <w:sz w:val="24"/>
          <w:szCs w:val="24"/>
        </w:rPr>
        <w:t>m</w:t>
      </w:r>
      <w:r w:rsidR="008D7B30" w:rsidRPr="003C3D3D">
        <w:rPr>
          <w:rFonts w:ascii="Times New Roman" w:hAnsi="Times New Roman" w:cs="Times New Roman"/>
          <w:b/>
          <w:sz w:val="24"/>
          <w:szCs w:val="24"/>
        </w:rPr>
        <w:t xml:space="preserve">ultipolar </w:t>
      </w:r>
      <w:r w:rsidR="00652AB1" w:rsidRPr="003C3D3D">
        <w:rPr>
          <w:rFonts w:ascii="Times New Roman" w:hAnsi="Times New Roman" w:cs="Times New Roman"/>
          <w:b/>
          <w:sz w:val="24"/>
          <w:szCs w:val="24"/>
        </w:rPr>
        <w:t>w</w:t>
      </w:r>
      <w:r w:rsidR="008D7B30" w:rsidRPr="003C3D3D">
        <w:rPr>
          <w:rFonts w:ascii="Times New Roman" w:hAnsi="Times New Roman" w:cs="Times New Roman"/>
          <w:b/>
          <w:sz w:val="24"/>
          <w:szCs w:val="24"/>
        </w:rPr>
        <w:t xml:space="preserve">orld </w:t>
      </w:r>
    </w:p>
    <w:p w14:paraId="5BE74DD2" w14:textId="1D069457" w:rsidR="007F66F9" w:rsidRPr="00290B12" w:rsidRDefault="007F66F9" w:rsidP="003C3D3D">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Table 1 briefly summarizes the difference in the Chinese discourse of new type of great power relations. We </w:t>
      </w:r>
      <w:r w:rsidR="00244C07" w:rsidRPr="00290B12">
        <w:rPr>
          <w:rFonts w:ascii="Times New Roman" w:hAnsi="Times New Roman" w:cs="Times New Roman"/>
          <w:sz w:val="24"/>
          <w:szCs w:val="24"/>
        </w:rPr>
        <w:t>find</w:t>
      </w:r>
      <w:r w:rsidRPr="00290B12">
        <w:rPr>
          <w:rFonts w:ascii="Times New Roman" w:hAnsi="Times New Roman" w:cs="Times New Roman"/>
          <w:sz w:val="24"/>
          <w:szCs w:val="24"/>
        </w:rPr>
        <w:t xml:space="preserve"> that 39.71% articles explicitly argue that we are in, or moving towards, a multipolar world.  However, this new world order might take considerable time to emerge and there is a strong school of thought that suggests the current one single superpower and multi-power system is not going to change in the next 5-10 years</w:t>
      </w:r>
      <w:r w:rsidR="00EF3793" w:rsidRPr="00290B12">
        <w:rPr>
          <w:rStyle w:val="FootnoteReference"/>
          <w:rFonts w:ascii="Times New Roman" w:hAnsi="Times New Roman" w:cs="Times New Roman"/>
          <w:sz w:val="24"/>
          <w:szCs w:val="24"/>
        </w:rPr>
        <w:footnoteReference w:id="62"/>
      </w:r>
      <w:r w:rsidR="00497605"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 or might even be strengthened (in the sort run at least)</w:t>
      </w:r>
      <w:r w:rsidR="00EF3793" w:rsidRPr="00290B12">
        <w:rPr>
          <w:rStyle w:val="FootnoteReference"/>
          <w:rFonts w:ascii="Times New Roman" w:hAnsi="Times New Roman" w:cs="Times New Roman"/>
          <w:sz w:val="24"/>
          <w:szCs w:val="24"/>
        </w:rPr>
        <w:footnoteReference w:id="63"/>
      </w:r>
      <w:r w:rsidRPr="00290B12">
        <w:rPr>
          <w:rFonts w:ascii="Times New Roman" w:hAnsi="Times New Roman" w:cs="Times New Roman"/>
          <w:sz w:val="24"/>
          <w:szCs w:val="24"/>
        </w:rPr>
        <w:t>.</w:t>
      </w:r>
      <w:r w:rsidR="00497605"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Some argue that the world might become an unbalanced multi-polar structure in which American power will lie at the first level, with other powers occupying lesser </w:t>
      </w:r>
      <w:r w:rsidRPr="00290B12">
        <w:rPr>
          <w:rFonts w:ascii="Times New Roman" w:hAnsi="Times New Roman" w:cs="Times New Roman"/>
          <w:sz w:val="24"/>
          <w:szCs w:val="24"/>
        </w:rPr>
        <w:lastRenderedPageBreak/>
        <w:t>tiers of polar power. Within this fragmented system, China is likely to be closer to the first level than any other country.</w:t>
      </w:r>
      <w:r w:rsidR="00EF3793" w:rsidRPr="00290B12">
        <w:rPr>
          <w:rStyle w:val="FootnoteReference"/>
          <w:rFonts w:ascii="Times New Roman" w:hAnsi="Times New Roman" w:cs="Times New Roman"/>
          <w:sz w:val="24"/>
          <w:szCs w:val="24"/>
        </w:rPr>
        <w:footnoteReference w:id="64"/>
      </w:r>
      <w:r w:rsidRPr="00290B12">
        <w:rPr>
          <w:rFonts w:ascii="Times New Roman" w:hAnsi="Times New Roman" w:cs="Times New Roman"/>
          <w:sz w:val="24"/>
          <w:szCs w:val="24"/>
        </w:rPr>
        <w:t xml:space="preserve"> </w:t>
      </w:r>
    </w:p>
    <w:p w14:paraId="47B0CC6E" w14:textId="626099B8" w:rsidR="007F66F9" w:rsidRPr="00290B12" w:rsidRDefault="00716F05" w:rsidP="0073411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Using a Pearson’s chi-square test, we find that articles that refer only to Sino-US relationship are less likely to mention a multipolar world than the second strand of thinking.</w:t>
      </w:r>
      <w:r w:rsidRPr="00290B12">
        <w:rPr>
          <w:rStyle w:val="FootnoteReference"/>
          <w:rFonts w:ascii="Times New Roman" w:hAnsi="Times New Roman" w:cs="Times New Roman"/>
          <w:sz w:val="24"/>
          <w:szCs w:val="24"/>
        </w:rPr>
        <w:footnoteReference w:id="65"/>
      </w:r>
      <w:r w:rsidR="007F66F9" w:rsidRPr="00290B12">
        <w:rPr>
          <w:rFonts w:ascii="Times New Roman" w:hAnsi="Times New Roman" w:cs="Times New Roman"/>
          <w:sz w:val="24"/>
          <w:szCs w:val="24"/>
        </w:rPr>
        <w:t xml:space="preserve">  But here the water gets rather muddied and it is not easy to identify clear schools of thought. </w:t>
      </w:r>
      <w:r w:rsidR="00734110" w:rsidRPr="00290B12">
        <w:rPr>
          <w:rFonts w:ascii="Times New Roman" w:hAnsi="Times New Roman" w:cs="Times New Roman"/>
          <w:sz w:val="24"/>
          <w:szCs w:val="24"/>
        </w:rPr>
        <w:t>This seems to be in part at least because there is confusion over the nature of bipolarity, and its relationship with a G2-type understanding of the future world. There are some very loud proponents of bipolarity. For example, Wu Xinbo argues that it does, and the new type of relationship is a “new type of bi-polar relationship” which provides a foundation for “the US and China to co-govern the world”.</w:t>
      </w:r>
      <w:r w:rsidR="00EF3793" w:rsidRPr="00290B12">
        <w:rPr>
          <w:rStyle w:val="FootnoteReference"/>
          <w:rFonts w:ascii="Times New Roman" w:hAnsi="Times New Roman" w:cs="Times New Roman"/>
          <w:sz w:val="24"/>
          <w:szCs w:val="24"/>
        </w:rPr>
        <w:footnoteReference w:id="66"/>
      </w:r>
      <w:r w:rsidR="00734110" w:rsidRPr="00290B12">
        <w:rPr>
          <w:rFonts w:ascii="Times New Roman" w:hAnsi="Times New Roman" w:cs="Times New Roman"/>
          <w:sz w:val="24"/>
          <w:szCs w:val="24"/>
        </w:rPr>
        <w:t xml:space="preserve"> He acknowledges, though, that this might not be a very palatable idea for much of the rest of the world, and suggest first working together to co-govern regional affairs, and then gradually move to the global level.</w:t>
      </w:r>
      <w:r w:rsidR="00EF3793" w:rsidRPr="00290B12">
        <w:rPr>
          <w:rStyle w:val="FootnoteReference"/>
          <w:rFonts w:ascii="Times New Roman" w:hAnsi="Times New Roman" w:cs="Times New Roman"/>
          <w:sz w:val="24"/>
          <w:szCs w:val="24"/>
        </w:rPr>
        <w:footnoteReference w:id="67"/>
      </w:r>
    </w:p>
    <w:p w14:paraId="7EB93911" w14:textId="5EF7320D" w:rsidR="00734110" w:rsidRPr="00290B12" w:rsidRDefault="00734110" w:rsidP="0073411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But on reflection, the system that he is describing does not sound like bipolarity as it is normally understood; a system where two competing power centres oppose each other and attract allies and partners into competing camps or blocs. Rather, it sounds like a system where, whether they like it or not, China and the US have some sort of special responsibility to try and provide global public goods and provide global governance due to their individual and collective power statuses. </w:t>
      </w:r>
      <w:r w:rsidR="00716F05" w:rsidRPr="00290B12">
        <w:rPr>
          <w:rFonts w:ascii="Times New Roman" w:hAnsi="Times New Roman" w:cs="Times New Roman"/>
          <w:sz w:val="24"/>
          <w:szCs w:val="24"/>
        </w:rPr>
        <w:t>For example, Yuan Peng argues that the US, as the most developed country and the representative of Western developed countries, and China, as the largest developing country and the representative of emerging powers, can work together to represent “the demand of overwhelming majority and reshape the international order”.</w:t>
      </w:r>
      <w:r w:rsidR="00EF3793" w:rsidRPr="00290B12">
        <w:rPr>
          <w:rStyle w:val="FootnoteReference"/>
          <w:rFonts w:ascii="Times New Roman" w:hAnsi="Times New Roman" w:cs="Times New Roman"/>
          <w:sz w:val="24"/>
          <w:szCs w:val="24"/>
        </w:rPr>
        <w:footnoteReference w:id="68"/>
      </w:r>
      <w:r w:rsidR="00716F05" w:rsidRPr="00290B12">
        <w:rPr>
          <w:rFonts w:ascii="Times New Roman" w:hAnsi="Times New Roman" w:cs="Times New Roman"/>
          <w:sz w:val="24"/>
          <w:szCs w:val="24"/>
        </w:rPr>
        <w:t xml:space="preserve"> Jiang Lingfei argues that when facing challenge of global governance, the US and China as two world powers have an unshirkable leadership responsibility.</w:t>
      </w:r>
      <w:r w:rsidR="00EF3793" w:rsidRPr="00290B12">
        <w:rPr>
          <w:rStyle w:val="FootnoteReference"/>
          <w:rFonts w:ascii="Times New Roman" w:hAnsi="Times New Roman" w:cs="Times New Roman"/>
          <w:sz w:val="24"/>
          <w:szCs w:val="24"/>
        </w:rPr>
        <w:footnoteReference w:id="69"/>
      </w:r>
      <w:r w:rsidR="00716F05" w:rsidRPr="00290B12">
        <w:rPr>
          <w:rFonts w:ascii="Times New Roman" w:hAnsi="Times New Roman" w:cs="Times New Roman"/>
          <w:sz w:val="24"/>
          <w:szCs w:val="24"/>
        </w:rPr>
        <w:t xml:space="preserve"> </w:t>
      </w:r>
      <w:r w:rsidRPr="00290B12">
        <w:rPr>
          <w:rFonts w:ascii="Times New Roman" w:hAnsi="Times New Roman" w:cs="Times New Roman"/>
          <w:sz w:val="24"/>
          <w:szCs w:val="24"/>
        </w:rPr>
        <w:t>Similarly, Da Wei argues that “as the two most important power centers in the world, China and the US could together become the defender, reformer, and buil</w:t>
      </w:r>
      <w:r w:rsidR="00DD79FA" w:rsidRPr="00290B12">
        <w:rPr>
          <w:rFonts w:ascii="Times New Roman" w:hAnsi="Times New Roman" w:cs="Times New Roman"/>
          <w:sz w:val="24"/>
          <w:szCs w:val="24"/>
        </w:rPr>
        <w:t>der of the international system</w:t>
      </w:r>
      <w:r w:rsidRPr="00290B12">
        <w:rPr>
          <w:rFonts w:ascii="Times New Roman" w:hAnsi="Times New Roman" w:cs="Times New Roman"/>
          <w:sz w:val="24"/>
          <w:szCs w:val="24"/>
        </w:rPr>
        <w:t>”</w:t>
      </w:r>
      <w:r w:rsidR="00DD79FA" w:rsidRPr="00290B12">
        <w:rPr>
          <w:rFonts w:ascii="Times New Roman" w:hAnsi="Times New Roman" w:cs="Times New Roman"/>
          <w:sz w:val="24"/>
          <w:szCs w:val="24"/>
        </w:rPr>
        <w:t>.</w:t>
      </w:r>
      <w:r w:rsidRPr="00290B12">
        <w:rPr>
          <w:rFonts w:ascii="Times New Roman" w:hAnsi="Times New Roman" w:cs="Times New Roman"/>
          <w:sz w:val="24"/>
          <w:szCs w:val="24"/>
        </w:rPr>
        <w:t xml:space="preserve"> </w:t>
      </w:r>
      <w:r w:rsidR="00EF3793" w:rsidRPr="00290B12">
        <w:rPr>
          <w:rStyle w:val="FootnoteReference"/>
          <w:rFonts w:ascii="Times New Roman" w:hAnsi="Times New Roman" w:cs="Times New Roman"/>
          <w:sz w:val="24"/>
          <w:szCs w:val="24"/>
        </w:rPr>
        <w:footnoteReference w:id="70"/>
      </w:r>
      <w:r w:rsidRPr="00290B12">
        <w:rPr>
          <w:rFonts w:ascii="Times New Roman" w:hAnsi="Times New Roman" w:cs="Times New Roman"/>
          <w:sz w:val="24"/>
          <w:szCs w:val="24"/>
        </w:rPr>
        <w:t xml:space="preserve"> </w:t>
      </w:r>
    </w:p>
    <w:p w14:paraId="448C8466" w14:textId="49F30165" w:rsidR="00734110" w:rsidRPr="00290B12" w:rsidRDefault="00734110" w:rsidP="001C340C">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This might be a system where two powers </w:t>
      </w:r>
      <w:r w:rsidR="0080465B" w:rsidRPr="00290B12">
        <w:rPr>
          <w:rFonts w:ascii="Times New Roman" w:hAnsi="Times New Roman" w:cs="Times New Roman"/>
          <w:sz w:val="24"/>
          <w:szCs w:val="24"/>
        </w:rPr>
        <w:t>share global predominance, and have the most important bilat</w:t>
      </w:r>
      <w:r w:rsidR="001C6D0C" w:rsidRPr="00290B12">
        <w:rPr>
          <w:rFonts w:ascii="Times New Roman" w:hAnsi="Times New Roman" w:cs="Times New Roman"/>
          <w:sz w:val="24"/>
          <w:szCs w:val="24"/>
        </w:rPr>
        <w:t xml:space="preserve">eral relationship in the world </w:t>
      </w:r>
      <w:r w:rsidR="0080465B" w:rsidRPr="00290B12">
        <w:rPr>
          <w:rFonts w:ascii="Times New Roman" w:hAnsi="Times New Roman" w:cs="Times New Roman"/>
          <w:sz w:val="24"/>
          <w:szCs w:val="24"/>
        </w:rPr>
        <w:t>that plays a key role in deciding the future of the international system.</w:t>
      </w:r>
      <w:r w:rsidR="00EF3793" w:rsidRPr="00290B12">
        <w:rPr>
          <w:rStyle w:val="FootnoteReference"/>
          <w:rFonts w:ascii="Times New Roman" w:hAnsi="Times New Roman" w:cs="Times New Roman"/>
          <w:sz w:val="24"/>
          <w:szCs w:val="24"/>
        </w:rPr>
        <w:footnoteReference w:id="71"/>
      </w:r>
      <w:r w:rsidR="0080465B" w:rsidRPr="00290B12">
        <w:rPr>
          <w:rFonts w:ascii="Times New Roman" w:hAnsi="Times New Roman" w:cs="Times New Roman"/>
          <w:sz w:val="24"/>
          <w:szCs w:val="24"/>
        </w:rPr>
        <w:t xml:space="preserve"> But this is not the same thing as bipolarity. Indeed, in some respects, the emphasis on cooperation and shared leadership is the antithesis of bipolarity. </w:t>
      </w:r>
    </w:p>
    <w:p w14:paraId="1E98942A" w14:textId="7FE0127C" w:rsidR="00522B03" w:rsidRPr="00290B12" w:rsidRDefault="0080465B" w:rsidP="001C340C">
      <w:pPr>
        <w:spacing w:line="240" w:lineRule="auto"/>
        <w:ind w:firstLine="567"/>
        <w:jc w:val="both"/>
        <w:rPr>
          <w:rFonts w:ascii="Times New Roman" w:hAnsi="Times New Roman" w:cs="Times New Roman"/>
          <w:sz w:val="24"/>
          <w:szCs w:val="24"/>
        </w:rPr>
      </w:pPr>
      <w:r w:rsidRPr="00290B12">
        <w:rPr>
          <w:rFonts w:ascii="Times New Roman" w:hAnsi="Times New Roman" w:cs="Times New Roman"/>
          <w:sz w:val="24"/>
          <w:szCs w:val="24"/>
        </w:rPr>
        <w:t xml:space="preserve">Finally, there is a group of scholars who do not even see this movement towards shared leadership as either possible or desirable (or both). </w:t>
      </w:r>
      <w:r w:rsidR="00734110" w:rsidRPr="00290B12">
        <w:rPr>
          <w:rFonts w:ascii="Times New Roman" w:hAnsi="Times New Roman" w:cs="Times New Roman"/>
          <w:sz w:val="24"/>
          <w:szCs w:val="24"/>
        </w:rPr>
        <w:t>For example, Yu Hongjun argues that the US and China</w:t>
      </w:r>
      <w:r w:rsidR="00030C4A" w:rsidRPr="00290B12">
        <w:rPr>
          <w:rFonts w:ascii="Times New Roman" w:hAnsi="Times New Roman" w:cs="Times New Roman"/>
          <w:sz w:val="24"/>
          <w:szCs w:val="24"/>
        </w:rPr>
        <w:t xml:space="preserve"> simply </w:t>
      </w:r>
      <w:r w:rsidR="00734110" w:rsidRPr="00290B12">
        <w:rPr>
          <w:rFonts w:ascii="Times New Roman" w:hAnsi="Times New Roman" w:cs="Times New Roman"/>
          <w:sz w:val="24"/>
          <w:szCs w:val="24"/>
        </w:rPr>
        <w:t xml:space="preserve">“do not seek </w:t>
      </w:r>
      <w:r w:rsidR="00030C4A" w:rsidRPr="00290B12">
        <w:rPr>
          <w:rFonts w:ascii="Times New Roman" w:hAnsi="Times New Roman" w:cs="Times New Roman"/>
          <w:sz w:val="24"/>
          <w:szCs w:val="24"/>
        </w:rPr>
        <w:t>global co-governance” and “bipol</w:t>
      </w:r>
      <w:r w:rsidR="00DE4445" w:rsidRPr="00290B12">
        <w:rPr>
          <w:rFonts w:ascii="Times New Roman" w:hAnsi="Times New Roman" w:cs="Times New Roman"/>
          <w:sz w:val="24"/>
          <w:szCs w:val="24"/>
        </w:rPr>
        <w:t xml:space="preserve">arity” and </w:t>
      </w:r>
      <w:r w:rsidR="00617351" w:rsidRPr="00290B12">
        <w:rPr>
          <w:rFonts w:ascii="Times New Roman" w:hAnsi="Times New Roman" w:cs="Times New Roman"/>
          <w:sz w:val="24"/>
          <w:szCs w:val="24"/>
        </w:rPr>
        <w:t xml:space="preserve">to interpret the </w:t>
      </w:r>
      <w:r w:rsidR="00617351" w:rsidRPr="00290B12">
        <w:rPr>
          <w:rFonts w:ascii="Times New Roman" w:hAnsi="Times New Roman" w:cs="Times New Roman"/>
          <w:sz w:val="24"/>
          <w:szCs w:val="24"/>
        </w:rPr>
        <w:lastRenderedPageBreak/>
        <w:t>new type of relationship as a revised G2 is simply “ignorant”.</w:t>
      </w:r>
      <w:r w:rsidR="00EF3793" w:rsidRPr="00290B12">
        <w:rPr>
          <w:rStyle w:val="FootnoteReference"/>
          <w:rFonts w:ascii="Times New Roman" w:hAnsi="Times New Roman" w:cs="Times New Roman"/>
          <w:sz w:val="24"/>
          <w:szCs w:val="24"/>
        </w:rPr>
        <w:footnoteReference w:id="72"/>
      </w:r>
      <w:r w:rsidR="00E7116F" w:rsidRPr="00290B12">
        <w:rPr>
          <w:rFonts w:ascii="Times New Roman" w:hAnsi="Times New Roman" w:cs="Times New Roman"/>
          <w:sz w:val="24"/>
          <w:szCs w:val="24"/>
        </w:rPr>
        <w:t xml:space="preserve"> </w:t>
      </w:r>
      <w:r w:rsidRPr="00290B12">
        <w:rPr>
          <w:rFonts w:ascii="Times New Roman" w:hAnsi="Times New Roman" w:cs="Times New Roman"/>
          <w:sz w:val="24"/>
          <w:szCs w:val="24"/>
        </w:rPr>
        <w:t xml:space="preserve">For </w:t>
      </w:r>
      <w:r w:rsidR="00734110" w:rsidRPr="00290B12">
        <w:rPr>
          <w:rFonts w:ascii="Times New Roman" w:hAnsi="Times New Roman" w:cs="Times New Roman"/>
          <w:sz w:val="24"/>
          <w:szCs w:val="24"/>
        </w:rPr>
        <w:t>Zhang Zhengwen</w:t>
      </w:r>
      <w:r w:rsidRPr="00290B12">
        <w:rPr>
          <w:rFonts w:ascii="Times New Roman" w:hAnsi="Times New Roman" w:cs="Times New Roman"/>
          <w:sz w:val="24"/>
          <w:szCs w:val="24"/>
        </w:rPr>
        <w:t>, the only way that China and the US could assume this position of shared leadership is for China as No.2 to fall under some form of leadership from the American No.1 and become a willing agent of US strategic intentions. Quite simple, “t</w:t>
      </w:r>
      <w:r w:rsidR="00734110" w:rsidRPr="00290B12">
        <w:rPr>
          <w:rFonts w:ascii="Times New Roman" w:hAnsi="Times New Roman" w:cs="Times New Roman"/>
          <w:sz w:val="24"/>
          <w:szCs w:val="24"/>
        </w:rPr>
        <w:t>his is impossible for China to accept.”</w:t>
      </w:r>
      <w:r w:rsidR="00734110" w:rsidRPr="00290B12">
        <w:rPr>
          <w:rStyle w:val="FootnoteReference"/>
          <w:rFonts w:ascii="Times New Roman" w:hAnsi="Times New Roman" w:cs="Times New Roman"/>
          <w:sz w:val="24"/>
          <w:szCs w:val="24"/>
        </w:rPr>
        <w:footnoteReference w:id="73"/>
      </w:r>
    </w:p>
    <w:p w14:paraId="253B64A9" w14:textId="77777777" w:rsidR="008E6F9F" w:rsidRPr="00290B12" w:rsidRDefault="008E6F9F" w:rsidP="008E6F9F">
      <w:pPr>
        <w:rPr>
          <w:rFonts w:ascii="Times New Roman" w:hAnsi="Times New Roman" w:cs="Times New Roman"/>
          <w:sz w:val="24"/>
          <w:szCs w:val="24"/>
        </w:rPr>
      </w:pPr>
    </w:p>
    <w:p w14:paraId="6A9CCCB8" w14:textId="3D6A3E72" w:rsidR="008A5B60" w:rsidRPr="00290B12" w:rsidRDefault="00342E0C" w:rsidP="00C14FE8">
      <w:pPr>
        <w:pStyle w:val="Caption"/>
        <w:keepNext/>
        <w:jc w:val="both"/>
        <w:rPr>
          <w:rFonts w:ascii="Times New Roman" w:hAnsi="Times New Roman" w:cs="Times New Roman"/>
          <w:color w:val="auto"/>
          <w:sz w:val="24"/>
          <w:szCs w:val="24"/>
        </w:rPr>
      </w:pPr>
      <w:r w:rsidRPr="00290B12">
        <w:rPr>
          <w:rFonts w:ascii="Times New Roman" w:hAnsi="Times New Roman" w:cs="Times New Roman"/>
          <w:color w:val="auto"/>
          <w:sz w:val="24"/>
          <w:szCs w:val="24"/>
        </w:rPr>
        <w:t xml:space="preserve">Table </w:t>
      </w:r>
      <w:r w:rsidRPr="00290B12">
        <w:rPr>
          <w:rFonts w:ascii="Times New Roman" w:hAnsi="Times New Roman" w:cs="Times New Roman"/>
          <w:color w:val="auto"/>
          <w:sz w:val="24"/>
          <w:szCs w:val="24"/>
        </w:rPr>
        <w:fldChar w:fldCharType="begin"/>
      </w:r>
      <w:r w:rsidRPr="00290B12">
        <w:rPr>
          <w:rFonts w:ascii="Times New Roman" w:hAnsi="Times New Roman" w:cs="Times New Roman"/>
          <w:color w:val="auto"/>
          <w:sz w:val="24"/>
          <w:szCs w:val="24"/>
        </w:rPr>
        <w:instrText xml:space="preserve"> SEQ Table \* ARABIC </w:instrText>
      </w:r>
      <w:r w:rsidRPr="00290B12">
        <w:rPr>
          <w:rFonts w:ascii="Times New Roman" w:hAnsi="Times New Roman" w:cs="Times New Roman"/>
          <w:color w:val="auto"/>
          <w:sz w:val="24"/>
          <w:szCs w:val="24"/>
        </w:rPr>
        <w:fldChar w:fldCharType="separate"/>
      </w:r>
      <w:r w:rsidRPr="00290B12">
        <w:rPr>
          <w:rFonts w:ascii="Times New Roman" w:hAnsi="Times New Roman" w:cs="Times New Roman"/>
          <w:noProof/>
          <w:color w:val="auto"/>
          <w:sz w:val="24"/>
          <w:szCs w:val="24"/>
        </w:rPr>
        <w:t>1</w:t>
      </w:r>
      <w:r w:rsidRPr="00290B12">
        <w:rPr>
          <w:rFonts w:ascii="Times New Roman" w:hAnsi="Times New Roman" w:cs="Times New Roman"/>
          <w:color w:val="auto"/>
          <w:sz w:val="24"/>
          <w:szCs w:val="24"/>
        </w:rPr>
        <w:fldChar w:fldCharType="end"/>
      </w:r>
      <w:r w:rsidRPr="00290B12">
        <w:rPr>
          <w:rFonts w:ascii="Times New Roman" w:hAnsi="Times New Roman" w:cs="Times New Roman"/>
          <w:color w:val="auto"/>
          <w:sz w:val="24"/>
          <w:szCs w:val="24"/>
        </w:rPr>
        <w:t xml:space="preserve"> Brief summary of difference in the Chinese discourse of new type of great power relations </w:t>
      </w:r>
    </w:p>
    <w:tbl>
      <w:tblPr>
        <w:tblStyle w:val="TableGrid"/>
        <w:tblW w:w="0" w:type="auto"/>
        <w:tblLook w:val="04A0" w:firstRow="1" w:lastRow="0" w:firstColumn="1" w:lastColumn="0" w:noHBand="0" w:noVBand="1"/>
      </w:tblPr>
      <w:tblGrid>
        <w:gridCol w:w="3004"/>
        <w:gridCol w:w="3010"/>
        <w:gridCol w:w="3002"/>
      </w:tblGrid>
      <w:tr w:rsidR="00B500EA" w:rsidRPr="00290B12" w14:paraId="37AD83C8" w14:textId="77777777" w:rsidTr="00B500EA">
        <w:tc>
          <w:tcPr>
            <w:tcW w:w="3080" w:type="dxa"/>
          </w:tcPr>
          <w:p w14:paraId="6D0AA6C4" w14:textId="77777777" w:rsidR="00B500EA" w:rsidRPr="00290B12" w:rsidRDefault="00B500EA" w:rsidP="005B0FA0">
            <w:pPr>
              <w:jc w:val="both"/>
              <w:rPr>
                <w:rFonts w:ascii="Times New Roman" w:hAnsi="Times New Roman" w:cs="Times New Roman"/>
                <w:sz w:val="24"/>
                <w:szCs w:val="24"/>
              </w:rPr>
            </w:pPr>
          </w:p>
        </w:tc>
        <w:tc>
          <w:tcPr>
            <w:tcW w:w="3081" w:type="dxa"/>
          </w:tcPr>
          <w:p w14:paraId="4CAC8DB6" w14:textId="64DE1FD9" w:rsidR="00B500EA" w:rsidRPr="00290B12" w:rsidRDefault="00B500EA" w:rsidP="00C14FE8">
            <w:pPr>
              <w:jc w:val="center"/>
              <w:rPr>
                <w:rFonts w:ascii="Times New Roman" w:hAnsi="Times New Roman" w:cs="Times New Roman"/>
                <w:b/>
                <w:sz w:val="24"/>
                <w:szCs w:val="24"/>
              </w:rPr>
            </w:pPr>
            <w:r w:rsidRPr="00290B12">
              <w:rPr>
                <w:rFonts w:ascii="Times New Roman" w:hAnsi="Times New Roman" w:cs="Times New Roman"/>
                <w:b/>
                <w:sz w:val="24"/>
                <w:szCs w:val="24"/>
              </w:rPr>
              <w:t>G2</w:t>
            </w:r>
          </w:p>
        </w:tc>
        <w:tc>
          <w:tcPr>
            <w:tcW w:w="3081" w:type="dxa"/>
          </w:tcPr>
          <w:p w14:paraId="12C55729" w14:textId="3878BA66" w:rsidR="00B500EA" w:rsidRPr="00290B12" w:rsidRDefault="00B500EA" w:rsidP="00C14FE8">
            <w:pPr>
              <w:jc w:val="center"/>
              <w:rPr>
                <w:rFonts w:ascii="Times New Roman" w:hAnsi="Times New Roman" w:cs="Times New Roman"/>
                <w:b/>
                <w:sz w:val="24"/>
                <w:szCs w:val="24"/>
              </w:rPr>
            </w:pPr>
            <w:r w:rsidRPr="00290B12">
              <w:rPr>
                <w:rFonts w:ascii="Times New Roman" w:hAnsi="Times New Roman" w:cs="Times New Roman"/>
                <w:b/>
                <w:sz w:val="24"/>
                <w:szCs w:val="24"/>
              </w:rPr>
              <w:t>Non-G2</w:t>
            </w:r>
          </w:p>
        </w:tc>
      </w:tr>
      <w:tr w:rsidR="00B500EA" w:rsidRPr="00290B12" w14:paraId="0D52F612" w14:textId="77777777" w:rsidTr="00B500EA">
        <w:tc>
          <w:tcPr>
            <w:tcW w:w="3080" w:type="dxa"/>
          </w:tcPr>
          <w:p w14:paraId="16A558DD" w14:textId="09C5537A" w:rsidR="00B500EA" w:rsidRPr="00290B12" w:rsidRDefault="007963D7" w:rsidP="005B0FA0">
            <w:pPr>
              <w:jc w:val="both"/>
              <w:rPr>
                <w:rFonts w:ascii="Times New Roman" w:hAnsi="Times New Roman" w:cs="Times New Roman"/>
                <w:sz w:val="24"/>
                <w:szCs w:val="24"/>
              </w:rPr>
            </w:pPr>
            <w:r w:rsidRPr="00290B12">
              <w:rPr>
                <w:rFonts w:ascii="Times New Roman" w:hAnsi="Times New Roman" w:cs="Times New Roman"/>
                <w:sz w:val="24"/>
                <w:szCs w:val="24"/>
              </w:rPr>
              <w:t>Great power</w:t>
            </w:r>
          </w:p>
        </w:tc>
        <w:tc>
          <w:tcPr>
            <w:tcW w:w="3081" w:type="dxa"/>
          </w:tcPr>
          <w:p w14:paraId="604EDB84" w14:textId="03B02B12"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US and China</w:t>
            </w:r>
          </w:p>
        </w:tc>
        <w:tc>
          <w:tcPr>
            <w:tcW w:w="3081" w:type="dxa"/>
          </w:tcPr>
          <w:p w14:paraId="4C4850DC" w14:textId="68C7B7FF"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US, China, traditional Western power emerging power</w:t>
            </w:r>
          </w:p>
        </w:tc>
      </w:tr>
      <w:tr w:rsidR="00B500EA" w:rsidRPr="00290B12" w14:paraId="3FF810F8" w14:textId="77777777" w:rsidTr="00B500EA">
        <w:tc>
          <w:tcPr>
            <w:tcW w:w="3080" w:type="dxa"/>
          </w:tcPr>
          <w:p w14:paraId="42B6C477" w14:textId="29F2B38D" w:rsidR="00B500EA" w:rsidRPr="00290B12" w:rsidRDefault="00414954" w:rsidP="005B0FA0">
            <w:pPr>
              <w:jc w:val="both"/>
              <w:rPr>
                <w:rFonts w:ascii="Times New Roman" w:hAnsi="Times New Roman" w:cs="Times New Roman"/>
                <w:sz w:val="24"/>
                <w:szCs w:val="24"/>
              </w:rPr>
            </w:pPr>
            <w:r w:rsidRPr="00290B12">
              <w:rPr>
                <w:rFonts w:ascii="Times New Roman" w:hAnsi="Times New Roman" w:cs="Times New Roman"/>
                <w:sz w:val="24"/>
                <w:szCs w:val="24"/>
              </w:rPr>
              <w:t>Conception of global order</w:t>
            </w:r>
          </w:p>
        </w:tc>
        <w:tc>
          <w:tcPr>
            <w:tcW w:w="3081" w:type="dxa"/>
          </w:tcPr>
          <w:p w14:paraId="5A49043F" w14:textId="673115C5" w:rsidR="00C14FE8" w:rsidRPr="00290B12" w:rsidRDefault="00766B42" w:rsidP="00C14FE8">
            <w:pPr>
              <w:rPr>
                <w:rFonts w:ascii="Times New Roman" w:hAnsi="Times New Roman" w:cs="Times New Roman"/>
                <w:sz w:val="24"/>
                <w:szCs w:val="24"/>
              </w:rPr>
            </w:pPr>
            <w:r w:rsidRPr="00290B12">
              <w:rPr>
                <w:rFonts w:ascii="Times New Roman" w:hAnsi="Times New Roman" w:cs="Times New Roman"/>
                <w:sz w:val="24"/>
                <w:szCs w:val="24"/>
              </w:rPr>
              <w:t>Potentially b</w:t>
            </w:r>
            <w:r w:rsidR="00C14FE8" w:rsidRPr="00290B12">
              <w:rPr>
                <w:rFonts w:ascii="Times New Roman" w:hAnsi="Times New Roman" w:cs="Times New Roman"/>
                <w:sz w:val="24"/>
                <w:szCs w:val="24"/>
              </w:rPr>
              <w:t>i-polar world/</w:t>
            </w:r>
          </w:p>
          <w:p w14:paraId="789BDE59" w14:textId="333A89B6" w:rsidR="00B500EA" w:rsidRPr="00290B12" w:rsidRDefault="00766B42" w:rsidP="00C14FE8">
            <w:pPr>
              <w:rPr>
                <w:rFonts w:ascii="Times New Roman" w:hAnsi="Times New Roman" w:cs="Times New Roman"/>
                <w:sz w:val="24"/>
                <w:szCs w:val="24"/>
              </w:rPr>
            </w:pPr>
            <w:r w:rsidRPr="00290B12">
              <w:rPr>
                <w:rFonts w:ascii="Times New Roman" w:hAnsi="Times New Roman" w:cs="Times New Roman"/>
                <w:sz w:val="24"/>
                <w:szCs w:val="24"/>
              </w:rPr>
              <w:t>s</w:t>
            </w:r>
            <w:r w:rsidR="00C14FE8" w:rsidRPr="00290B12">
              <w:rPr>
                <w:rFonts w:ascii="Times New Roman" w:hAnsi="Times New Roman" w:cs="Times New Roman"/>
                <w:sz w:val="24"/>
                <w:szCs w:val="24"/>
              </w:rPr>
              <w:t>hared or co-governance with US</w:t>
            </w:r>
          </w:p>
        </w:tc>
        <w:tc>
          <w:tcPr>
            <w:tcW w:w="3081" w:type="dxa"/>
          </w:tcPr>
          <w:p w14:paraId="0EADE35D" w14:textId="2053046D"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Multi-polar world</w:t>
            </w:r>
          </w:p>
        </w:tc>
      </w:tr>
      <w:tr w:rsidR="00B500EA" w:rsidRPr="00290B12" w14:paraId="286A62A5" w14:textId="77777777" w:rsidTr="00B500EA">
        <w:tc>
          <w:tcPr>
            <w:tcW w:w="3080" w:type="dxa"/>
          </w:tcPr>
          <w:p w14:paraId="2AAFDE0D" w14:textId="58FA3A37" w:rsidR="00B500EA" w:rsidRPr="00290B12" w:rsidRDefault="007963D7" w:rsidP="005B0FA0">
            <w:pPr>
              <w:jc w:val="both"/>
              <w:rPr>
                <w:rFonts w:ascii="Times New Roman" w:hAnsi="Times New Roman" w:cs="Times New Roman"/>
                <w:sz w:val="24"/>
                <w:szCs w:val="24"/>
              </w:rPr>
            </w:pPr>
            <w:r w:rsidRPr="00290B12">
              <w:rPr>
                <w:rFonts w:ascii="Times New Roman" w:hAnsi="Times New Roman" w:cs="Times New Roman"/>
                <w:sz w:val="24"/>
                <w:szCs w:val="24"/>
              </w:rPr>
              <w:t>Understand the rise of China</w:t>
            </w:r>
          </w:p>
        </w:tc>
        <w:tc>
          <w:tcPr>
            <w:tcW w:w="3081" w:type="dxa"/>
          </w:tcPr>
          <w:p w14:paraId="37E6580A" w14:textId="7C3FC7CA"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The rise of China is a unique phenomenon.</w:t>
            </w:r>
          </w:p>
        </w:tc>
        <w:tc>
          <w:tcPr>
            <w:tcW w:w="3081" w:type="dxa"/>
          </w:tcPr>
          <w:p w14:paraId="1ACC3DC5" w14:textId="6575FD5B"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The rise of emerging power including China is a group phenomena</w:t>
            </w:r>
          </w:p>
        </w:tc>
      </w:tr>
      <w:tr w:rsidR="00B500EA" w:rsidRPr="00290B12" w14:paraId="708781A1" w14:textId="77777777" w:rsidTr="00B500EA">
        <w:tc>
          <w:tcPr>
            <w:tcW w:w="3080" w:type="dxa"/>
          </w:tcPr>
          <w:p w14:paraId="145710A3" w14:textId="750CEC94" w:rsidR="00B500EA" w:rsidRPr="00290B12" w:rsidRDefault="00414954" w:rsidP="005B0FA0">
            <w:pPr>
              <w:jc w:val="both"/>
              <w:rPr>
                <w:rFonts w:ascii="Times New Roman" w:hAnsi="Times New Roman" w:cs="Times New Roman"/>
                <w:sz w:val="24"/>
                <w:szCs w:val="24"/>
              </w:rPr>
            </w:pPr>
            <w:r w:rsidRPr="00290B12">
              <w:rPr>
                <w:rFonts w:ascii="Times New Roman" w:hAnsi="Times New Roman" w:cs="Times New Roman"/>
                <w:sz w:val="24"/>
                <w:szCs w:val="24"/>
              </w:rPr>
              <w:t>Comparison countries</w:t>
            </w:r>
          </w:p>
        </w:tc>
        <w:tc>
          <w:tcPr>
            <w:tcW w:w="3081" w:type="dxa"/>
          </w:tcPr>
          <w:p w14:paraId="6B25F5A2" w14:textId="7F385BEF"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More focus on traditional major countries such as Japan, German and Russia and that China has come to the fore of  traditional major countries</w:t>
            </w:r>
          </w:p>
        </w:tc>
        <w:tc>
          <w:tcPr>
            <w:tcW w:w="3081" w:type="dxa"/>
          </w:tcPr>
          <w:p w14:paraId="2A4D3F70" w14:textId="0E049AB5"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 xml:space="preserve">More focus on Emerging developing countries (e.g. BRICS) and that China is one of those </w:t>
            </w:r>
            <w:r w:rsidR="005D4A42" w:rsidRPr="00290B12">
              <w:rPr>
                <w:rFonts w:ascii="Times New Roman" w:hAnsi="Times New Roman" w:cs="Times New Roman"/>
                <w:sz w:val="24"/>
                <w:szCs w:val="24"/>
              </w:rPr>
              <w:t>e</w:t>
            </w:r>
            <w:r w:rsidRPr="00290B12">
              <w:rPr>
                <w:rFonts w:ascii="Times New Roman" w:hAnsi="Times New Roman" w:cs="Times New Roman"/>
                <w:sz w:val="24"/>
                <w:szCs w:val="24"/>
              </w:rPr>
              <w:t>merging power</w:t>
            </w:r>
          </w:p>
        </w:tc>
      </w:tr>
      <w:tr w:rsidR="00B500EA" w:rsidRPr="00290B12" w14:paraId="4965E3BA" w14:textId="77777777" w:rsidTr="00B500EA">
        <w:tc>
          <w:tcPr>
            <w:tcW w:w="3080" w:type="dxa"/>
          </w:tcPr>
          <w:p w14:paraId="1984E471" w14:textId="751E5137" w:rsidR="00B500EA" w:rsidRPr="00290B12" w:rsidRDefault="007963D7" w:rsidP="005B0FA0">
            <w:pPr>
              <w:jc w:val="both"/>
              <w:rPr>
                <w:rFonts w:ascii="Times New Roman" w:hAnsi="Times New Roman" w:cs="Times New Roman"/>
                <w:sz w:val="24"/>
                <w:szCs w:val="24"/>
              </w:rPr>
            </w:pPr>
            <w:r w:rsidRPr="00290B12">
              <w:rPr>
                <w:rFonts w:ascii="Times New Roman" w:hAnsi="Times New Roman" w:cs="Times New Roman"/>
                <w:sz w:val="24"/>
                <w:szCs w:val="24"/>
              </w:rPr>
              <w:t>American hegemony</w:t>
            </w:r>
          </w:p>
        </w:tc>
        <w:tc>
          <w:tcPr>
            <w:tcW w:w="3081" w:type="dxa"/>
          </w:tcPr>
          <w:p w14:paraId="1A3C8C8F" w14:textId="2FEA7D7F"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Challenged by one single rising power i.e. China</w:t>
            </w:r>
          </w:p>
        </w:tc>
        <w:tc>
          <w:tcPr>
            <w:tcW w:w="3081" w:type="dxa"/>
          </w:tcPr>
          <w:p w14:paraId="1FE904B2" w14:textId="2DEDCAB1" w:rsidR="00B500EA"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Challenged by a group of emerging power including China</w:t>
            </w:r>
          </w:p>
        </w:tc>
      </w:tr>
      <w:tr w:rsidR="007963D7" w:rsidRPr="00290B12" w14:paraId="26E4F9E7" w14:textId="77777777" w:rsidTr="00B500EA">
        <w:tc>
          <w:tcPr>
            <w:tcW w:w="3080" w:type="dxa"/>
          </w:tcPr>
          <w:p w14:paraId="0BD36ACB" w14:textId="3953E5B7" w:rsidR="007963D7" w:rsidRPr="00290B12" w:rsidRDefault="007963D7" w:rsidP="005B0FA0">
            <w:pPr>
              <w:jc w:val="both"/>
              <w:rPr>
                <w:rFonts w:ascii="Times New Roman" w:hAnsi="Times New Roman" w:cs="Times New Roman"/>
                <w:sz w:val="24"/>
                <w:szCs w:val="24"/>
              </w:rPr>
            </w:pPr>
            <w:r w:rsidRPr="00290B12">
              <w:rPr>
                <w:rFonts w:ascii="Times New Roman" w:hAnsi="Times New Roman" w:cs="Times New Roman"/>
                <w:sz w:val="24"/>
                <w:szCs w:val="24"/>
              </w:rPr>
              <w:t xml:space="preserve">Governance model </w:t>
            </w:r>
          </w:p>
        </w:tc>
        <w:tc>
          <w:tcPr>
            <w:tcW w:w="3081" w:type="dxa"/>
          </w:tcPr>
          <w:p w14:paraId="48B4B17B" w14:textId="1757CC48" w:rsidR="007963D7"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The US and China can co-govern the world</w:t>
            </w:r>
          </w:p>
        </w:tc>
        <w:tc>
          <w:tcPr>
            <w:tcW w:w="3081" w:type="dxa"/>
          </w:tcPr>
          <w:p w14:paraId="57099D50" w14:textId="455733C7" w:rsidR="007963D7" w:rsidRPr="00290B12" w:rsidRDefault="00C14FE8" w:rsidP="00C14FE8">
            <w:pPr>
              <w:rPr>
                <w:rFonts w:ascii="Times New Roman" w:hAnsi="Times New Roman" w:cs="Times New Roman"/>
                <w:sz w:val="24"/>
                <w:szCs w:val="24"/>
              </w:rPr>
            </w:pPr>
            <w:r w:rsidRPr="00290B12">
              <w:rPr>
                <w:rFonts w:ascii="Times New Roman" w:hAnsi="Times New Roman" w:cs="Times New Roman"/>
                <w:sz w:val="24"/>
                <w:szCs w:val="24"/>
              </w:rPr>
              <w:t>The world cannot be well-governed by only two countries</w:t>
            </w:r>
          </w:p>
        </w:tc>
      </w:tr>
    </w:tbl>
    <w:p w14:paraId="0E901245" w14:textId="77777777" w:rsidR="00CB429C" w:rsidRPr="00290B12" w:rsidRDefault="00CB429C" w:rsidP="005B0FA0">
      <w:pPr>
        <w:spacing w:line="240" w:lineRule="auto"/>
        <w:jc w:val="both"/>
        <w:rPr>
          <w:rFonts w:ascii="Times New Roman" w:hAnsi="Times New Roman" w:cs="Times New Roman"/>
          <w:sz w:val="24"/>
          <w:szCs w:val="24"/>
        </w:rPr>
      </w:pPr>
    </w:p>
    <w:p w14:paraId="1C66AC93" w14:textId="7F77A943" w:rsidR="008A5B60" w:rsidRPr="00290B12" w:rsidRDefault="002E0931" w:rsidP="005B0FA0">
      <w:pPr>
        <w:spacing w:line="240" w:lineRule="auto"/>
        <w:jc w:val="both"/>
        <w:rPr>
          <w:rFonts w:ascii="Times New Roman" w:hAnsi="Times New Roman" w:cs="Times New Roman"/>
          <w:b/>
          <w:sz w:val="24"/>
          <w:szCs w:val="24"/>
        </w:rPr>
      </w:pPr>
      <w:r w:rsidRPr="00290B12">
        <w:rPr>
          <w:rFonts w:ascii="Times New Roman" w:hAnsi="Times New Roman" w:cs="Times New Roman"/>
          <w:b/>
          <w:sz w:val="24"/>
          <w:szCs w:val="24"/>
        </w:rPr>
        <w:t>Ne</w:t>
      </w:r>
      <w:r w:rsidR="00B3172A" w:rsidRPr="00290B12">
        <w:rPr>
          <w:rFonts w:ascii="Times New Roman" w:hAnsi="Times New Roman" w:cs="Times New Roman"/>
          <w:b/>
          <w:sz w:val="24"/>
          <w:szCs w:val="24"/>
        </w:rPr>
        <w:t>w Type of Great Power R</w:t>
      </w:r>
      <w:r w:rsidRPr="00290B12">
        <w:rPr>
          <w:rFonts w:ascii="Times New Roman" w:hAnsi="Times New Roman" w:cs="Times New Roman"/>
          <w:b/>
          <w:sz w:val="24"/>
          <w:szCs w:val="24"/>
        </w:rPr>
        <w:t xml:space="preserve">elations with Russia, </w:t>
      </w:r>
      <w:r w:rsidR="002703FD" w:rsidRPr="00290B12">
        <w:rPr>
          <w:rFonts w:ascii="Times New Roman" w:hAnsi="Times New Roman" w:cs="Times New Roman"/>
          <w:b/>
          <w:sz w:val="24"/>
          <w:szCs w:val="24"/>
        </w:rPr>
        <w:t xml:space="preserve">India, </w:t>
      </w:r>
      <w:r w:rsidRPr="00290B12">
        <w:rPr>
          <w:rFonts w:ascii="Times New Roman" w:hAnsi="Times New Roman" w:cs="Times New Roman"/>
          <w:b/>
          <w:sz w:val="24"/>
          <w:szCs w:val="24"/>
        </w:rPr>
        <w:t>Japan</w:t>
      </w:r>
      <w:r w:rsidR="002703FD" w:rsidRPr="00290B12">
        <w:rPr>
          <w:rFonts w:ascii="Times New Roman" w:hAnsi="Times New Roman" w:cs="Times New Roman"/>
          <w:b/>
          <w:sz w:val="24"/>
          <w:szCs w:val="24"/>
        </w:rPr>
        <w:t>,</w:t>
      </w:r>
      <w:r w:rsidRPr="00290B12">
        <w:rPr>
          <w:rFonts w:ascii="Times New Roman" w:hAnsi="Times New Roman" w:cs="Times New Roman"/>
          <w:b/>
          <w:sz w:val="24"/>
          <w:szCs w:val="24"/>
        </w:rPr>
        <w:t xml:space="preserve"> and </w:t>
      </w:r>
      <w:r w:rsidR="002703FD" w:rsidRPr="00290B12">
        <w:rPr>
          <w:rFonts w:ascii="Times New Roman" w:hAnsi="Times New Roman" w:cs="Times New Roman"/>
          <w:b/>
          <w:sz w:val="24"/>
          <w:szCs w:val="24"/>
        </w:rPr>
        <w:t>the EU</w:t>
      </w:r>
    </w:p>
    <w:p w14:paraId="6AD6C4D9" w14:textId="206E5C29" w:rsidR="007747DF" w:rsidRPr="00290B12" w:rsidRDefault="00424776" w:rsidP="003C3D3D">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The heavy focus on the US leaves little room for other countries in this Chinese-coined concept. Nonetheless, there </w:t>
      </w:r>
      <w:r w:rsidR="00AB2290" w:rsidRPr="00290B12">
        <w:rPr>
          <w:rFonts w:ascii="Times New Roman" w:hAnsi="Times New Roman" w:cs="Times New Roman"/>
          <w:sz w:val="24"/>
          <w:szCs w:val="24"/>
        </w:rPr>
        <w:t xml:space="preserve">is some </w:t>
      </w:r>
      <w:r w:rsidRPr="00290B12">
        <w:rPr>
          <w:rFonts w:ascii="Times New Roman" w:hAnsi="Times New Roman" w:cs="Times New Roman"/>
          <w:sz w:val="24"/>
          <w:szCs w:val="24"/>
        </w:rPr>
        <w:t>discussion</w:t>
      </w:r>
      <w:r w:rsidR="00AB2290" w:rsidRPr="00290B12">
        <w:rPr>
          <w:rFonts w:ascii="Times New Roman" w:hAnsi="Times New Roman" w:cs="Times New Roman"/>
          <w:sz w:val="24"/>
          <w:szCs w:val="24"/>
        </w:rPr>
        <w:t xml:space="preserve"> of relations with </w:t>
      </w:r>
      <w:r w:rsidRPr="00290B12">
        <w:rPr>
          <w:rFonts w:ascii="Times New Roman" w:hAnsi="Times New Roman" w:cs="Times New Roman"/>
          <w:sz w:val="24"/>
          <w:szCs w:val="24"/>
        </w:rPr>
        <w:t xml:space="preserve">the EU, Russia, Japan and India. </w:t>
      </w:r>
      <w:r w:rsidR="007106D5" w:rsidRPr="00290B12">
        <w:rPr>
          <w:rFonts w:ascii="Times New Roman" w:hAnsi="Times New Roman" w:cs="Times New Roman"/>
          <w:sz w:val="24"/>
          <w:szCs w:val="24"/>
        </w:rPr>
        <w:t xml:space="preserve">As Figure 2 shows, 15.6% articles refer </w:t>
      </w:r>
      <w:r w:rsidR="00AB2290" w:rsidRPr="00290B12">
        <w:rPr>
          <w:rFonts w:ascii="Times New Roman" w:hAnsi="Times New Roman" w:cs="Times New Roman"/>
          <w:sz w:val="24"/>
          <w:szCs w:val="24"/>
        </w:rPr>
        <w:t xml:space="preserve">to </w:t>
      </w:r>
      <w:r w:rsidR="007106D5" w:rsidRPr="00290B12">
        <w:rPr>
          <w:rFonts w:ascii="Times New Roman" w:hAnsi="Times New Roman" w:cs="Times New Roman"/>
          <w:sz w:val="24"/>
          <w:szCs w:val="24"/>
        </w:rPr>
        <w:t>Russia as a great power that is second only to the US</w:t>
      </w:r>
      <w:r w:rsidR="00030C4A" w:rsidRPr="00290B12">
        <w:rPr>
          <w:rFonts w:ascii="Times New Roman" w:hAnsi="Times New Roman" w:cs="Times New Roman"/>
          <w:sz w:val="24"/>
          <w:szCs w:val="24"/>
        </w:rPr>
        <w:t xml:space="preserve"> as the world’s other great powers (China excepted – i</w:t>
      </w:r>
      <w:r w:rsidR="0033406A" w:rsidRPr="00290B12">
        <w:rPr>
          <w:rFonts w:ascii="Times New Roman" w:hAnsi="Times New Roman" w:cs="Times New Roman"/>
          <w:sz w:val="24"/>
          <w:szCs w:val="24"/>
        </w:rPr>
        <w:t>.</w:t>
      </w:r>
      <w:r w:rsidR="00030C4A" w:rsidRPr="00290B12">
        <w:rPr>
          <w:rFonts w:ascii="Times New Roman" w:hAnsi="Times New Roman" w:cs="Times New Roman"/>
          <w:sz w:val="24"/>
          <w:szCs w:val="24"/>
        </w:rPr>
        <w:t>e</w:t>
      </w:r>
      <w:r w:rsidR="0033406A" w:rsidRPr="00290B12">
        <w:rPr>
          <w:rFonts w:ascii="Times New Roman" w:hAnsi="Times New Roman" w:cs="Times New Roman"/>
          <w:sz w:val="24"/>
          <w:szCs w:val="24"/>
        </w:rPr>
        <w:t>.</w:t>
      </w:r>
      <w:r w:rsidR="00030C4A" w:rsidRPr="00290B12">
        <w:rPr>
          <w:rFonts w:ascii="Times New Roman" w:hAnsi="Times New Roman" w:cs="Times New Roman"/>
          <w:sz w:val="24"/>
          <w:szCs w:val="24"/>
        </w:rPr>
        <w:t xml:space="preserve"> in third place behind the US and China)</w:t>
      </w:r>
      <w:r w:rsidR="007106D5" w:rsidRPr="00290B12">
        <w:rPr>
          <w:rFonts w:ascii="Times New Roman" w:hAnsi="Times New Roman" w:cs="Times New Roman"/>
          <w:sz w:val="24"/>
          <w:szCs w:val="24"/>
        </w:rPr>
        <w:t xml:space="preserve">. Sino-Russian relations are perhaps the second most important and the oldest new type of great power relations. </w:t>
      </w:r>
      <w:r w:rsidR="00D06676" w:rsidRPr="00290B12">
        <w:rPr>
          <w:rFonts w:ascii="Times New Roman" w:hAnsi="Times New Roman" w:cs="Times New Roman"/>
          <w:sz w:val="24"/>
          <w:szCs w:val="24"/>
        </w:rPr>
        <w:t xml:space="preserve">As we </w:t>
      </w:r>
      <w:r w:rsidR="007747DF" w:rsidRPr="00290B12">
        <w:rPr>
          <w:rFonts w:ascii="Times New Roman" w:hAnsi="Times New Roman" w:cs="Times New Roman"/>
          <w:sz w:val="24"/>
          <w:szCs w:val="24"/>
        </w:rPr>
        <w:t>have shown elsewhere</w:t>
      </w:r>
      <w:r w:rsidR="00D06676" w:rsidRPr="00290B12">
        <w:rPr>
          <w:rFonts w:ascii="Times New Roman" w:hAnsi="Times New Roman" w:cs="Times New Roman"/>
          <w:sz w:val="24"/>
          <w:szCs w:val="24"/>
        </w:rPr>
        <w:t xml:space="preserve">, </w:t>
      </w:r>
      <w:r w:rsidR="007747DF" w:rsidRPr="00290B12">
        <w:rPr>
          <w:rFonts w:ascii="Times New Roman" w:hAnsi="Times New Roman" w:cs="Times New Roman"/>
          <w:sz w:val="24"/>
          <w:szCs w:val="24"/>
        </w:rPr>
        <w:t>Chinese writers have been referring to the search for a new type of great power relationship with Russia since the 1990s.</w:t>
      </w:r>
      <w:r w:rsidR="000733AF" w:rsidRPr="00290B12">
        <w:rPr>
          <w:rStyle w:val="FootnoteReference"/>
          <w:rFonts w:ascii="Times New Roman" w:hAnsi="Times New Roman" w:cs="Times New Roman"/>
          <w:sz w:val="24"/>
          <w:szCs w:val="24"/>
        </w:rPr>
        <w:footnoteReference w:id="74"/>
      </w:r>
      <w:r w:rsidR="007747DF" w:rsidRPr="00290B12">
        <w:rPr>
          <w:rFonts w:ascii="Times New Roman" w:hAnsi="Times New Roman" w:cs="Times New Roman"/>
          <w:sz w:val="24"/>
          <w:szCs w:val="24"/>
        </w:rPr>
        <w:t xml:space="preserve"> Indeed, it was </w:t>
      </w:r>
      <w:r w:rsidR="007747DF" w:rsidRPr="00290B12">
        <w:rPr>
          <w:rFonts w:ascii="Times New Roman" w:hAnsi="Times New Roman" w:cs="Times New Roman"/>
          <w:sz w:val="24"/>
          <w:szCs w:val="24"/>
        </w:rPr>
        <w:lastRenderedPageBreak/>
        <w:t xml:space="preserve">in relation to Russia that the term was first used – though its current iteration seems to have been developed independently rather than explicitly and deliberately building on this earlier articulation. </w:t>
      </w:r>
    </w:p>
    <w:p w14:paraId="06FDB026" w14:textId="158F8DFF" w:rsidR="007106D5" w:rsidRPr="00290B12" w:rsidRDefault="00F46ACC"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Many consider</w:t>
      </w:r>
      <w:r w:rsidR="007106D5" w:rsidRPr="00290B12">
        <w:rPr>
          <w:rFonts w:ascii="Times New Roman" w:hAnsi="Times New Roman" w:cs="Times New Roman"/>
          <w:sz w:val="24"/>
          <w:szCs w:val="24"/>
        </w:rPr>
        <w:t xml:space="preserve"> </w:t>
      </w:r>
      <w:r w:rsidR="00030C4A" w:rsidRPr="00290B12">
        <w:rPr>
          <w:rFonts w:ascii="Times New Roman" w:hAnsi="Times New Roman" w:cs="Times New Roman"/>
          <w:sz w:val="24"/>
          <w:szCs w:val="24"/>
        </w:rPr>
        <w:t xml:space="preserve">the way that China and Russia have built a new relationship </w:t>
      </w:r>
      <w:r w:rsidR="006E69A4" w:rsidRPr="00290B12">
        <w:rPr>
          <w:rFonts w:ascii="Times New Roman" w:hAnsi="Times New Roman" w:cs="Times New Roman"/>
          <w:sz w:val="24"/>
          <w:szCs w:val="24"/>
        </w:rPr>
        <w:t>(</w:t>
      </w:r>
      <w:r w:rsidR="00030C4A" w:rsidRPr="00290B12">
        <w:rPr>
          <w:rFonts w:ascii="Times New Roman" w:hAnsi="Times New Roman" w:cs="Times New Roman"/>
          <w:sz w:val="24"/>
          <w:szCs w:val="24"/>
        </w:rPr>
        <w:t xml:space="preserve">despite previous intense hostility and a number of residual points of </w:t>
      </w:r>
      <w:r w:rsidR="006E69A4" w:rsidRPr="00290B12">
        <w:rPr>
          <w:rFonts w:ascii="Times New Roman" w:hAnsi="Times New Roman" w:cs="Times New Roman"/>
          <w:sz w:val="24"/>
          <w:szCs w:val="24"/>
        </w:rPr>
        <w:t xml:space="preserve">disagreement) as a </w:t>
      </w:r>
      <w:r w:rsidR="007106D5" w:rsidRPr="00290B12">
        <w:rPr>
          <w:rFonts w:ascii="Times New Roman" w:hAnsi="Times New Roman" w:cs="Times New Roman"/>
          <w:sz w:val="24"/>
          <w:szCs w:val="24"/>
        </w:rPr>
        <w:t xml:space="preserve">“model” </w:t>
      </w:r>
      <w:r w:rsidR="006E69A4" w:rsidRPr="00290B12">
        <w:rPr>
          <w:rFonts w:ascii="Times New Roman" w:hAnsi="Times New Roman" w:cs="Times New Roman"/>
          <w:sz w:val="24"/>
          <w:szCs w:val="24"/>
        </w:rPr>
        <w:t>for how to build a</w:t>
      </w:r>
      <w:r w:rsidR="007106D5" w:rsidRPr="00290B12">
        <w:rPr>
          <w:rFonts w:ascii="Times New Roman" w:hAnsi="Times New Roman" w:cs="Times New Roman"/>
          <w:sz w:val="24"/>
          <w:szCs w:val="24"/>
        </w:rPr>
        <w:t xml:space="preserve"> new type of great power relations</w:t>
      </w:r>
      <w:r w:rsidR="006E69A4" w:rsidRPr="00290B12">
        <w:rPr>
          <w:rFonts w:ascii="Times New Roman" w:hAnsi="Times New Roman" w:cs="Times New Roman"/>
          <w:sz w:val="24"/>
          <w:szCs w:val="24"/>
        </w:rPr>
        <w:t xml:space="preserve"> with others</w:t>
      </w:r>
      <w:r w:rsidR="007106D5" w:rsidRPr="00290B12">
        <w:rPr>
          <w:rFonts w:ascii="Times New Roman" w:hAnsi="Times New Roman" w:cs="Times New Roman"/>
          <w:sz w:val="24"/>
          <w:szCs w:val="24"/>
        </w:rPr>
        <w:t>.</w:t>
      </w:r>
      <w:r w:rsidR="00EF3793" w:rsidRPr="00290B12">
        <w:rPr>
          <w:rStyle w:val="FootnoteReference"/>
          <w:rFonts w:ascii="Times New Roman" w:hAnsi="Times New Roman" w:cs="Times New Roman"/>
          <w:sz w:val="24"/>
          <w:szCs w:val="24"/>
        </w:rPr>
        <w:footnoteReference w:id="75"/>
      </w:r>
      <w:r w:rsidR="007747DF" w:rsidRPr="00290B12">
        <w:rPr>
          <w:rFonts w:ascii="Times New Roman" w:hAnsi="Times New Roman" w:cs="Times New Roman"/>
          <w:sz w:val="24"/>
          <w:szCs w:val="24"/>
        </w:rPr>
        <w:t xml:space="preserve"> Though once more we find no common position and there are also </w:t>
      </w:r>
      <w:r w:rsidR="00062F6A" w:rsidRPr="00290B12">
        <w:rPr>
          <w:rFonts w:ascii="Times New Roman" w:hAnsi="Times New Roman" w:cs="Times New Roman"/>
          <w:sz w:val="24"/>
          <w:szCs w:val="24"/>
        </w:rPr>
        <w:t>pessimistic views on Sino-Russian relations. Some</w:t>
      </w:r>
      <w:r w:rsidR="007106D5" w:rsidRPr="00290B12">
        <w:rPr>
          <w:rFonts w:ascii="Times New Roman" w:hAnsi="Times New Roman" w:cs="Times New Roman"/>
          <w:sz w:val="24"/>
          <w:szCs w:val="24"/>
        </w:rPr>
        <w:t xml:space="preserve"> argue that the importance of Sino-Russian relations is overvalued. Sino-Russian relations are not sustainable because its current close tie is a necessary consequence of American pressure.</w:t>
      </w:r>
      <w:r w:rsidR="00F40D6A" w:rsidRPr="00290B12">
        <w:rPr>
          <w:rStyle w:val="FootnoteReference"/>
          <w:rFonts w:ascii="Times New Roman" w:hAnsi="Times New Roman" w:cs="Times New Roman"/>
          <w:sz w:val="24"/>
          <w:szCs w:val="24"/>
        </w:rPr>
        <w:footnoteReference w:id="76"/>
      </w:r>
      <w:r w:rsidR="007106D5" w:rsidRPr="00290B12">
        <w:rPr>
          <w:rFonts w:ascii="Times New Roman" w:hAnsi="Times New Roman" w:cs="Times New Roman"/>
          <w:sz w:val="24"/>
          <w:szCs w:val="24"/>
        </w:rPr>
        <w:t xml:space="preserve"> Thus, China should “properly and rationally” assess Sino-Russia relations and do not have too “high expectation</w:t>
      </w:r>
      <w:r w:rsidR="00C34A50" w:rsidRPr="00290B12">
        <w:rPr>
          <w:rFonts w:ascii="Times New Roman" w:hAnsi="Times New Roman" w:cs="Times New Roman"/>
          <w:sz w:val="24"/>
          <w:szCs w:val="24"/>
        </w:rPr>
        <w:t>s</w:t>
      </w:r>
      <w:r w:rsidR="007106D5" w:rsidRPr="00290B12">
        <w:rPr>
          <w:rFonts w:ascii="Times New Roman" w:hAnsi="Times New Roman" w:cs="Times New Roman"/>
          <w:sz w:val="24"/>
          <w:szCs w:val="24"/>
        </w:rPr>
        <w:t>”.</w:t>
      </w:r>
      <w:r w:rsidR="00F40D6A" w:rsidRPr="00290B12">
        <w:rPr>
          <w:rStyle w:val="FootnoteReference"/>
          <w:rFonts w:ascii="Times New Roman" w:hAnsi="Times New Roman" w:cs="Times New Roman"/>
          <w:sz w:val="24"/>
          <w:szCs w:val="24"/>
        </w:rPr>
        <w:footnoteReference w:id="77"/>
      </w:r>
      <w:r w:rsidR="007106D5" w:rsidRPr="00290B12">
        <w:rPr>
          <w:rFonts w:ascii="Times New Roman" w:hAnsi="Times New Roman" w:cs="Times New Roman"/>
          <w:sz w:val="24"/>
          <w:szCs w:val="24"/>
        </w:rPr>
        <w:t xml:space="preserve"> As </w:t>
      </w:r>
      <w:r w:rsidR="007747DF" w:rsidRPr="00290B12">
        <w:rPr>
          <w:rFonts w:ascii="Times New Roman" w:hAnsi="Times New Roman" w:cs="Times New Roman"/>
          <w:sz w:val="24"/>
          <w:szCs w:val="24"/>
        </w:rPr>
        <w:t>one</w:t>
      </w:r>
      <w:r w:rsidR="007106D5" w:rsidRPr="00290B12">
        <w:rPr>
          <w:rFonts w:ascii="Times New Roman" w:hAnsi="Times New Roman" w:cs="Times New Roman"/>
          <w:sz w:val="24"/>
          <w:szCs w:val="24"/>
        </w:rPr>
        <w:t xml:space="preserve"> article elaborates, “</w:t>
      </w:r>
      <w:r w:rsidR="00CC697C" w:rsidRPr="00290B12">
        <w:rPr>
          <w:rFonts w:ascii="Times New Roman" w:hAnsi="Times New Roman" w:cs="Times New Roman"/>
          <w:sz w:val="24"/>
          <w:szCs w:val="24"/>
        </w:rPr>
        <w:t>a</w:t>
      </w:r>
      <w:r w:rsidR="007106D5" w:rsidRPr="00290B12">
        <w:rPr>
          <w:rFonts w:ascii="Times New Roman" w:hAnsi="Times New Roman" w:cs="Times New Roman"/>
          <w:sz w:val="24"/>
          <w:szCs w:val="24"/>
        </w:rPr>
        <w:t>lthough the strategic mutual trust between China and the Russia has reached a quite high level, we still belong to two ‘families’. In many areas, we have very different or</w:t>
      </w:r>
      <w:r w:rsidR="00EF3793" w:rsidRPr="00290B12">
        <w:rPr>
          <w:rFonts w:ascii="Times New Roman" w:hAnsi="Times New Roman" w:cs="Times New Roman"/>
          <w:sz w:val="24"/>
          <w:szCs w:val="24"/>
        </w:rPr>
        <w:t xml:space="preserve"> even confrontational interests</w:t>
      </w:r>
      <w:r w:rsidR="007106D5" w:rsidRPr="00290B12">
        <w:rPr>
          <w:rFonts w:ascii="Times New Roman" w:hAnsi="Times New Roman" w:cs="Times New Roman"/>
          <w:sz w:val="24"/>
          <w:szCs w:val="24"/>
        </w:rPr>
        <w:t>”</w:t>
      </w:r>
      <w:r w:rsidR="00EF3793" w:rsidRPr="00290B12">
        <w:rPr>
          <w:rFonts w:ascii="Times New Roman" w:hAnsi="Times New Roman" w:cs="Times New Roman"/>
          <w:sz w:val="24"/>
          <w:szCs w:val="24"/>
        </w:rPr>
        <w:t>.</w:t>
      </w:r>
      <w:r w:rsidR="00EF3793" w:rsidRPr="00290B12">
        <w:rPr>
          <w:rStyle w:val="FootnoteReference"/>
          <w:rFonts w:ascii="Times New Roman" w:hAnsi="Times New Roman" w:cs="Times New Roman"/>
          <w:sz w:val="24"/>
          <w:szCs w:val="24"/>
        </w:rPr>
        <w:footnoteReference w:id="78"/>
      </w:r>
      <w:r w:rsidR="007106D5" w:rsidRPr="00290B12">
        <w:rPr>
          <w:rStyle w:val="FootnoteReference"/>
          <w:rFonts w:ascii="Times New Roman" w:hAnsi="Times New Roman" w:cs="Times New Roman"/>
          <w:sz w:val="24"/>
          <w:szCs w:val="24"/>
        </w:rPr>
        <w:t xml:space="preserve"> </w:t>
      </w:r>
      <w:r w:rsidR="00291473" w:rsidRPr="00290B12">
        <w:rPr>
          <w:rFonts w:ascii="Times New Roman" w:hAnsi="Times New Roman" w:cs="Times New Roman"/>
          <w:sz w:val="24"/>
          <w:szCs w:val="24"/>
        </w:rPr>
        <w:t>One of the reasons to the development of mutual trust is the existence of share</w:t>
      </w:r>
      <w:r w:rsidR="00856BF2" w:rsidRPr="00290B12">
        <w:rPr>
          <w:rFonts w:ascii="Times New Roman" w:hAnsi="Times New Roman" w:cs="Times New Roman"/>
          <w:sz w:val="24"/>
          <w:szCs w:val="24"/>
        </w:rPr>
        <w:t>d mutual distrust of the USA. So</w:t>
      </w:r>
      <w:r w:rsidR="00291473" w:rsidRPr="00290B12">
        <w:rPr>
          <w:rFonts w:ascii="Times New Roman" w:hAnsi="Times New Roman" w:cs="Times New Roman"/>
          <w:sz w:val="24"/>
          <w:szCs w:val="24"/>
        </w:rPr>
        <w:t xml:space="preserve"> here, </w:t>
      </w:r>
      <w:r w:rsidR="007747DF" w:rsidRPr="00290B12">
        <w:rPr>
          <w:rFonts w:ascii="Times New Roman" w:hAnsi="Times New Roman" w:cs="Times New Roman"/>
          <w:sz w:val="24"/>
          <w:szCs w:val="24"/>
        </w:rPr>
        <w:t xml:space="preserve">Sino-Russian relations are largely a secondary consequence of the primary Sino-US relationship. </w:t>
      </w:r>
      <w:r w:rsidR="007106D5" w:rsidRPr="00290B12">
        <w:rPr>
          <w:rFonts w:ascii="Times New Roman" w:hAnsi="Times New Roman" w:cs="Times New Roman"/>
          <w:sz w:val="24"/>
          <w:szCs w:val="24"/>
        </w:rPr>
        <w:t xml:space="preserve">For example, Chen Jian </w:t>
      </w:r>
      <w:r w:rsidR="007747DF" w:rsidRPr="00290B12">
        <w:rPr>
          <w:rFonts w:ascii="Times New Roman" w:hAnsi="Times New Roman" w:cs="Times New Roman"/>
          <w:sz w:val="24"/>
          <w:szCs w:val="24"/>
        </w:rPr>
        <w:t xml:space="preserve">notes </w:t>
      </w:r>
      <w:r w:rsidR="007106D5" w:rsidRPr="00290B12">
        <w:rPr>
          <w:rFonts w:ascii="Times New Roman" w:hAnsi="Times New Roman" w:cs="Times New Roman"/>
          <w:sz w:val="24"/>
          <w:szCs w:val="24"/>
        </w:rPr>
        <w:t xml:space="preserve">that “in the context of US returning to the Asia, some argue that </w:t>
      </w:r>
      <w:r w:rsidR="00C34A50" w:rsidRPr="00290B12">
        <w:rPr>
          <w:rFonts w:ascii="Times New Roman" w:hAnsi="Times New Roman" w:cs="Times New Roman"/>
          <w:sz w:val="24"/>
          <w:szCs w:val="24"/>
        </w:rPr>
        <w:t xml:space="preserve">China </w:t>
      </w:r>
      <w:r w:rsidR="007106D5" w:rsidRPr="00290B12">
        <w:rPr>
          <w:rFonts w:ascii="Times New Roman" w:hAnsi="Times New Roman" w:cs="Times New Roman"/>
          <w:sz w:val="24"/>
          <w:szCs w:val="24"/>
        </w:rPr>
        <w:t>should abandon the non-alignment policy and form an allianc</w:t>
      </w:r>
      <w:r w:rsidR="00F57D5A" w:rsidRPr="00290B12">
        <w:rPr>
          <w:rFonts w:ascii="Times New Roman" w:hAnsi="Times New Roman" w:cs="Times New Roman"/>
          <w:sz w:val="24"/>
          <w:szCs w:val="24"/>
        </w:rPr>
        <w:t>e with Russia to against the US</w:t>
      </w:r>
      <w:r w:rsidR="00CA35C7" w:rsidRPr="00290B12">
        <w:rPr>
          <w:rFonts w:ascii="Times New Roman" w:hAnsi="Times New Roman" w:cs="Times New Roman"/>
          <w:sz w:val="24"/>
          <w:szCs w:val="24"/>
        </w:rPr>
        <w:t>”.</w:t>
      </w:r>
      <w:r w:rsidR="00F40D6A" w:rsidRPr="00290B12">
        <w:rPr>
          <w:rStyle w:val="FootnoteReference"/>
          <w:rFonts w:ascii="Times New Roman" w:hAnsi="Times New Roman" w:cs="Times New Roman"/>
          <w:sz w:val="24"/>
          <w:szCs w:val="24"/>
        </w:rPr>
        <w:footnoteReference w:id="79"/>
      </w:r>
      <w:r w:rsidR="00021F28">
        <w:rPr>
          <w:rFonts w:ascii="Times New Roman" w:hAnsi="Times New Roman" w:cs="Times New Roman"/>
          <w:sz w:val="24"/>
          <w:szCs w:val="24"/>
        </w:rPr>
        <w:t xml:space="preserve"> Thu</w:t>
      </w:r>
      <w:r w:rsidR="007747DF" w:rsidRPr="00290B12">
        <w:rPr>
          <w:rFonts w:ascii="Times New Roman" w:hAnsi="Times New Roman" w:cs="Times New Roman"/>
          <w:sz w:val="24"/>
          <w:szCs w:val="24"/>
        </w:rPr>
        <w:t>s</w:t>
      </w:r>
      <w:r w:rsidR="00021F28">
        <w:rPr>
          <w:rFonts w:ascii="Times New Roman" w:hAnsi="Times New Roman" w:cs="Times New Roman"/>
          <w:sz w:val="24"/>
          <w:szCs w:val="24"/>
        </w:rPr>
        <w:t>,</w:t>
      </w:r>
      <w:r w:rsidR="007747DF" w:rsidRPr="00290B12">
        <w:rPr>
          <w:rFonts w:ascii="Times New Roman" w:hAnsi="Times New Roman" w:cs="Times New Roman"/>
          <w:sz w:val="24"/>
          <w:szCs w:val="24"/>
        </w:rPr>
        <w:t xml:space="preserve"> if China reassesses its relationship with the US, it might then avoid the strategic tendency of “alliance with Russia to against the US”.</w:t>
      </w:r>
      <w:r w:rsidR="00F40D6A" w:rsidRPr="00290B12">
        <w:rPr>
          <w:rStyle w:val="FootnoteReference"/>
          <w:rFonts w:ascii="Times New Roman" w:hAnsi="Times New Roman" w:cs="Times New Roman"/>
          <w:sz w:val="24"/>
          <w:szCs w:val="24"/>
        </w:rPr>
        <w:footnoteReference w:id="80"/>
      </w:r>
    </w:p>
    <w:p w14:paraId="4D5B4851" w14:textId="220AD0CC" w:rsidR="00FC75AF" w:rsidRPr="00290B12" w:rsidRDefault="006D02C2" w:rsidP="00291473">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Next to Russia, </w:t>
      </w:r>
      <w:r w:rsidR="00FC75AF" w:rsidRPr="00290B12">
        <w:rPr>
          <w:rFonts w:ascii="Times New Roman" w:hAnsi="Times New Roman" w:cs="Times New Roman"/>
          <w:sz w:val="24"/>
          <w:szCs w:val="24"/>
        </w:rPr>
        <w:t>India is the third most mentioned great power in the debate (10.64%)</w:t>
      </w:r>
      <w:r w:rsidR="00291473" w:rsidRPr="00290B12">
        <w:rPr>
          <w:rFonts w:ascii="Times New Roman" w:hAnsi="Times New Roman" w:cs="Times New Roman"/>
          <w:sz w:val="24"/>
          <w:szCs w:val="24"/>
        </w:rPr>
        <w:t xml:space="preserve">, with three articles specifically focussing on building Sino-India great power </w:t>
      </w:r>
      <w:r w:rsidR="003915B7" w:rsidRPr="00290B12">
        <w:rPr>
          <w:rFonts w:ascii="Times New Roman" w:hAnsi="Times New Roman" w:cs="Times New Roman"/>
          <w:sz w:val="24"/>
          <w:szCs w:val="24"/>
        </w:rPr>
        <w:t>relations</w:t>
      </w:r>
      <w:r w:rsidR="00FC75AF" w:rsidRPr="00290B12">
        <w:rPr>
          <w:rFonts w:ascii="Times New Roman" w:hAnsi="Times New Roman" w:cs="Times New Roman"/>
          <w:sz w:val="24"/>
          <w:szCs w:val="24"/>
        </w:rPr>
        <w:t xml:space="preserve">. The earliest academic discussion on Sino-India </w:t>
      </w:r>
      <w:r w:rsidR="00BB2F2E" w:rsidRPr="00290B12">
        <w:rPr>
          <w:rFonts w:ascii="Times New Roman" w:hAnsi="Times New Roman" w:cs="Times New Roman"/>
          <w:sz w:val="24"/>
          <w:szCs w:val="24"/>
        </w:rPr>
        <w:t xml:space="preserve">new type of great power </w:t>
      </w:r>
      <w:r w:rsidR="00FC75AF" w:rsidRPr="00290B12">
        <w:rPr>
          <w:rFonts w:ascii="Times New Roman" w:hAnsi="Times New Roman" w:cs="Times New Roman"/>
          <w:sz w:val="24"/>
          <w:szCs w:val="24"/>
        </w:rPr>
        <w:t xml:space="preserve">relations can be found in 2005. It is argued that </w:t>
      </w:r>
      <w:r w:rsidR="00291473" w:rsidRPr="00290B12">
        <w:rPr>
          <w:rFonts w:ascii="Times New Roman" w:hAnsi="Times New Roman" w:cs="Times New Roman"/>
          <w:sz w:val="24"/>
          <w:szCs w:val="24"/>
        </w:rPr>
        <w:t xml:space="preserve">the </w:t>
      </w:r>
      <w:r w:rsidR="00FC75AF" w:rsidRPr="00290B12">
        <w:rPr>
          <w:rFonts w:ascii="Times New Roman" w:hAnsi="Times New Roman" w:cs="Times New Roman"/>
          <w:sz w:val="24"/>
          <w:szCs w:val="24"/>
        </w:rPr>
        <w:t xml:space="preserve">Sino-US </w:t>
      </w:r>
      <w:r w:rsidR="00754058" w:rsidRPr="00290B12">
        <w:rPr>
          <w:rFonts w:ascii="Times New Roman" w:hAnsi="Times New Roman" w:cs="Times New Roman"/>
          <w:sz w:val="24"/>
          <w:szCs w:val="24"/>
        </w:rPr>
        <w:t>relations are</w:t>
      </w:r>
      <w:r w:rsidR="00FC75AF" w:rsidRPr="00290B12">
        <w:rPr>
          <w:rFonts w:ascii="Times New Roman" w:hAnsi="Times New Roman" w:cs="Times New Roman"/>
          <w:sz w:val="24"/>
          <w:szCs w:val="24"/>
        </w:rPr>
        <w:t xml:space="preserve"> </w:t>
      </w:r>
      <w:r w:rsidR="00291473" w:rsidRPr="00290B12">
        <w:rPr>
          <w:rFonts w:ascii="Times New Roman" w:hAnsi="Times New Roman" w:cs="Times New Roman"/>
          <w:sz w:val="24"/>
          <w:szCs w:val="24"/>
        </w:rPr>
        <w:t xml:space="preserve">a </w:t>
      </w:r>
      <w:r w:rsidR="00FC75AF" w:rsidRPr="00290B12">
        <w:rPr>
          <w:rFonts w:ascii="Times New Roman" w:hAnsi="Times New Roman" w:cs="Times New Roman"/>
          <w:sz w:val="24"/>
          <w:szCs w:val="24"/>
        </w:rPr>
        <w:t xml:space="preserve">typical </w:t>
      </w:r>
      <w:r w:rsidR="00291473" w:rsidRPr="00290B12">
        <w:rPr>
          <w:rFonts w:ascii="Times New Roman" w:hAnsi="Times New Roman" w:cs="Times New Roman"/>
          <w:sz w:val="24"/>
          <w:szCs w:val="24"/>
        </w:rPr>
        <w:t>example</w:t>
      </w:r>
      <w:r w:rsidR="00FC75AF" w:rsidRPr="00290B12">
        <w:rPr>
          <w:rFonts w:ascii="Times New Roman" w:hAnsi="Times New Roman" w:cs="Times New Roman"/>
          <w:sz w:val="24"/>
          <w:szCs w:val="24"/>
        </w:rPr>
        <w:t xml:space="preserve"> of China’s relations with developed great power</w:t>
      </w:r>
      <w:r w:rsidR="00291473" w:rsidRPr="00290B12">
        <w:rPr>
          <w:rFonts w:ascii="Times New Roman" w:hAnsi="Times New Roman" w:cs="Times New Roman"/>
          <w:sz w:val="24"/>
          <w:szCs w:val="24"/>
        </w:rPr>
        <w:t>,</w:t>
      </w:r>
      <w:r w:rsidR="00FC75AF" w:rsidRPr="00290B12">
        <w:rPr>
          <w:rFonts w:ascii="Times New Roman" w:hAnsi="Times New Roman" w:cs="Times New Roman"/>
          <w:sz w:val="24"/>
          <w:szCs w:val="24"/>
        </w:rPr>
        <w:t xml:space="preserve"> and Sino-India relations </w:t>
      </w:r>
      <w:r w:rsidR="00754058" w:rsidRPr="00290B12">
        <w:rPr>
          <w:rFonts w:ascii="Times New Roman" w:hAnsi="Times New Roman" w:cs="Times New Roman"/>
          <w:sz w:val="24"/>
          <w:szCs w:val="24"/>
        </w:rPr>
        <w:t xml:space="preserve">are </w:t>
      </w:r>
      <w:r w:rsidR="00291473" w:rsidRPr="00290B12">
        <w:rPr>
          <w:rFonts w:ascii="Times New Roman" w:hAnsi="Times New Roman" w:cs="Times New Roman"/>
          <w:sz w:val="24"/>
          <w:szCs w:val="24"/>
        </w:rPr>
        <w:t xml:space="preserve">a </w:t>
      </w:r>
      <w:r w:rsidR="00FC75AF" w:rsidRPr="00290B12">
        <w:rPr>
          <w:rFonts w:ascii="Times New Roman" w:hAnsi="Times New Roman" w:cs="Times New Roman"/>
          <w:sz w:val="24"/>
          <w:szCs w:val="24"/>
        </w:rPr>
        <w:t>typical representative of China’s relati</w:t>
      </w:r>
      <w:r w:rsidR="00291473" w:rsidRPr="00290B12">
        <w:rPr>
          <w:rFonts w:ascii="Times New Roman" w:hAnsi="Times New Roman" w:cs="Times New Roman"/>
          <w:sz w:val="24"/>
          <w:szCs w:val="24"/>
        </w:rPr>
        <w:t>ons with developing great powers</w:t>
      </w:r>
      <w:r w:rsidR="00FC75AF" w:rsidRPr="00290B12">
        <w:rPr>
          <w:rFonts w:ascii="Times New Roman" w:hAnsi="Times New Roman" w:cs="Times New Roman"/>
          <w:sz w:val="24"/>
          <w:szCs w:val="24"/>
        </w:rPr>
        <w:t>.</w:t>
      </w:r>
      <w:r w:rsidR="00F40D6A" w:rsidRPr="00290B12">
        <w:rPr>
          <w:rStyle w:val="FootnoteReference"/>
          <w:rFonts w:ascii="Times New Roman" w:hAnsi="Times New Roman" w:cs="Times New Roman"/>
          <w:sz w:val="24"/>
          <w:szCs w:val="24"/>
        </w:rPr>
        <w:footnoteReference w:id="81"/>
      </w:r>
      <w:r w:rsidR="00FC75AF" w:rsidRPr="00290B12">
        <w:rPr>
          <w:rFonts w:ascii="Times New Roman" w:hAnsi="Times New Roman" w:cs="Times New Roman"/>
          <w:sz w:val="24"/>
          <w:szCs w:val="24"/>
        </w:rPr>
        <w:t xml:space="preserve"> Some argue that although China does not consider India as a great power, China could use the similar principles of new type of great power relations to deal with Sino-India relations.</w:t>
      </w:r>
      <w:r w:rsidR="00F40D6A" w:rsidRPr="00290B12">
        <w:rPr>
          <w:rStyle w:val="FootnoteReference"/>
          <w:rFonts w:ascii="Times New Roman" w:hAnsi="Times New Roman" w:cs="Times New Roman"/>
          <w:sz w:val="24"/>
          <w:szCs w:val="24"/>
        </w:rPr>
        <w:footnoteReference w:id="82"/>
      </w:r>
      <w:r w:rsidR="00FC75AF" w:rsidRPr="00290B12">
        <w:rPr>
          <w:rFonts w:ascii="Times New Roman" w:hAnsi="Times New Roman" w:cs="Times New Roman"/>
          <w:sz w:val="24"/>
          <w:szCs w:val="24"/>
        </w:rPr>
        <w:t xml:space="preserve"> </w:t>
      </w:r>
    </w:p>
    <w:p w14:paraId="41F23334" w14:textId="3D3ABF9E" w:rsidR="00D96998" w:rsidRPr="00290B12" w:rsidRDefault="00BC20CE" w:rsidP="005B0FA0">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 xml:space="preserve">Of all the potential new relationships, the most controversial is with Japan, which is </w:t>
      </w:r>
      <w:r w:rsidR="002703FD" w:rsidRPr="00290B12">
        <w:rPr>
          <w:rFonts w:ascii="Times New Roman" w:hAnsi="Times New Roman" w:cs="Times New Roman"/>
          <w:sz w:val="24"/>
          <w:szCs w:val="24"/>
        </w:rPr>
        <w:t xml:space="preserve">referred </w:t>
      </w:r>
      <w:r w:rsidRPr="00290B12">
        <w:rPr>
          <w:rFonts w:ascii="Times New Roman" w:hAnsi="Times New Roman" w:cs="Times New Roman"/>
          <w:sz w:val="24"/>
          <w:szCs w:val="24"/>
        </w:rPr>
        <w:t>to as a great power in</w:t>
      </w:r>
      <w:r w:rsidR="002703FD" w:rsidRPr="00290B12">
        <w:rPr>
          <w:rFonts w:ascii="Times New Roman" w:hAnsi="Times New Roman" w:cs="Times New Roman"/>
          <w:sz w:val="24"/>
          <w:szCs w:val="24"/>
        </w:rPr>
        <w:t xml:space="preserve"> 9.22% </w:t>
      </w:r>
      <w:r w:rsidRPr="00290B12">
        <w:rPr>
          <w:rFonts w:ascii="Times New Roman" w:hAnsi="Times New Roman" w:cs="Times New Roman"/>
          <w:sz w:val="24"/>
          <w:szCs w:val="24"/>
        </w:rPr>
        <w:t>of articles (</w:t>
      </w:r>
      <w:r w:rsidR="002703FD" w:rsidRPr="00290B12">
        <w:rPr>
          <w:rFonts w:ascii="Times New Roman" w:hAnsi="Times New Roman" w:cs="Times New Roman"/>
          <w:sz w:val="24"/>
          <w:szCs w:val="24"/>
        </w:rPr>
        <w:t>the fourth most mentioned great power</w:t>
      </w:r>
      <w:r w:rsidRPr="00290B12">
        <w:rPr>
          <w:rFonts w:ascii="Times New Roman" w:hAnsi="Times New Roman" w:cs="Times New Roman"/>
          <w:sz w:val="24"/>
          <w:szCs w:val="24"/>
        </w:rPr>
        <w:t>)</w:t>
      </w:r>
      <w:r w:rsidR="002703FD" w:rsidRPr="00290B12">
        <w:rPr>
          <w:rFonts w:ascii="Times New Roman" w:hAnsi="Times New Roman" w:cs="Times New Roman"/>
          <w:sz w:val="24"/>
          <w:szCs w:val="24"/>
        </w:rPr>
        <w:t xml:space="preserve">. Sino-Japan new type of great power relations is perhaps the most controversial bilateral relationship. </w:t>
      </w:r>
      <w:r w:rsidRPr="00290B12">
        <w:rPr>
          <w:rFonts w:ascii="Times New Roman" w:hAnsi="Times New Roman" w:cs="Times New Roman"/>
          <w:sz w:val="24"/>
          <w:szCs w:val="24"/>
        </w:rPr>
        <w:t xml:space="preserve">Given the at times rather fevered discussion about Japan in parts of the Chinese media and amongst some online communities, it is notable that there are </w:t>
      </w:r>
      <w:r w:rsidR="002703FD" w:rsidRPr="00290B12">
        <w:rPr>
          <w:rFonts w:ascii="Times New Roman" w:hAnsi="Times New Roman" w:cs="Times New Roman"/>
          <w:sz w:val="24"/>
          <w:szCs w:val="24"/>
        </w:rPr>
        <w:t xml:space="preserve">some </w:t>
      </w:r>
      <w:r w:rsidRPr="00290B12">
        <w:rPr>
          <w:rFonts w:ascii="Times New Roman" w:hAnsi="Times New Roman" w:cs="Times New Roman"/>
          <w:sz w:val="24"/>
          <w:szCs w:val="24"/>
        </w:rPr>
        <w:t>rather</w:t>
      </w:r>
      <w:r w:rsidR="002703FD" w:rsidRPr="00290B12">
        <w:rPr>
          <w:rFonts w:ascii="Times New Roman" w:hAnsi="Times New Roman" w:cs="Times New Roman"/>
          <w:sz w:val="24"/>
          <w:szCs w:val="24"/>
        </w:rPr>
        <w:t xml:space="preserve"> positive </w:t>
      </w:r>
      <w:r w:rsidRPr="00290B12">
        <w:rPr>
          <w:rFonts w:ascii="Times New Roman" w:hAnsi="Times New Roman" w:cs="Times New Roman"/>
          <w:sz w:val="24"/>
          <w:szCs w:val="24"/>
        </w:rPr>
        <w:t>analyses</w:t>
      </w:r>
      <w:r w:rsidR="002703FD" w:rsidRPr="00290B12">
        <w:rPr>
          <w:rFonts w:ascii="Times New Roman" w:hAnsi="Times New Roman" w:cs="Times New Roman"/>
          <w:sz w:val="24"/>
          <w:szCs w:val="24"/>
        </w:rPr>
        <w:t xml:space="preserve">. Many argue that China should use new mentality to deal with </w:t>
      </w:r>
      <w:r w:rsidR="00727D33" w:rsidRPr="00290B12">
        <w:rPr>
          <w:rFonts w:ascii="Times New Roman" w:hAnsi="Times New Roman" w:cs="Times New Roman"/>
          <w:sz w:val="24"/>
          <w:szCs w:val="24"/>
        </w:rPr>
        <w:t>Japan</w:t>
      </w:r>
      <w:r w:rsidR="002703FD" w:rsidRPr="00290B12">
        <w:rPr>
          <w:rFonts w:ascii="Times New Roman" w:hAnsi="Times New Roman" w:cs="Times New Roman"/>
          <w:sz w:val="24"/>
          <w:szCs w:val="24"/>
        </w:rPr>
        <w:t xml:space="preserve"> in order to secure its peaceful rise</w:t>
      </w:r>
      <w:r w:rsidR="00727D33" w:rsidRPr="00290B12">
        <w:rPr>
          <w:rFonts w:ascii="Times New Roman" w:hAnsi="Times New Roman" w:cs="Times New Roman"/>
          <w:sz w:val="24"/>
          <w:szCs w:val="24"/>
        </w:rPr>
        <w:t xml:space="preserve">. Here, </w:t>
      </w:r>
      <w:r w:rsidR="002703FD" w:rsidRPr="00290B12">
        <w:rPr>
          <w:rFonts w:ascii="Times New Roman" w:hAnsi="Times New Roman" w:cs="Times New Roman"/>
          <w:sz w:val="24"/>
          <w:szCs w:val="24"/>
        </w:rPr>
        <w:t xml:space="preserve">China </w:t>
      </w:r>
      <w:r w:rsidR="00727D33" w:rsidRPr="00290B12">
        <w:rPr>
          <w:rFonts w:ascii="Times New Roman" w:hAnsi="Times New Roman" w:cs="Times New Roman"/>
          <w:sz w:val="24"/>
          <w:szCs w:val="24"/>
        </w:rPr>
        <w:t>could</w:t>
      </w:r>
      <w:r w:rsidR="002703FD" w:rsidRPr="00290B12">
        <w:rPr>
          <w:rFonts w:ascii="Times New Roman" w:hAnsi="Times New Roman" w:cs="Times New Roman"/>
          <w:sz w:val="24"/>
          <w:szCs w:val="24"/>
        </w:rPr>
        <w:t xml:space="preserve"> learn from the </w:t>
      </w:r>
      <w:r w:rsidR="00D8451F" w:rsidRPr="00290B12">
        <w:rPr>
          <w:rFonts w:ascii="Times New Roman" w:hAnsi="Times New Roman" w:cs="Times New Roman"/>
          <w:sz w:val="24"/>
          <w:szCs w:val="24"/>
        </w:rPr>
        <w:t>US, which</w:t>
      </w:r>
      <w:r w:rsidR="002703FD" w:rsidRPr="00290B12">
        <w:rPr>
          <w:rFonts w:ascii="Times New Roman" w:hAnsi="Times New Roman" w:cs="Times New Roman"/>
          <w:sz w:val="24"/>
          <w:szCs w:val="24"/>
        </w:rPr>
        <w:t xml:space="preserve"> made decisions based on strategic interests instead of </w:t>
      </w:r>
      <w:r w:rsidR="002703FD" w:rsidRPr="00290B12">
        <w:rPr>
          <w:rFonts w:ascii="Times New Roman" w:hAnsi="Times New Roman" w:cs="Times New Roman"/>
          <w:sz w:val="24"/>
          <w:szCs w:val="24"/>
        </w:rPr>
        <w:lastRenderedPageBreak/>
        <w:t>historical issues</w:t>
      </w:r>
      <w:r w:rsidR="00727D33" w:rsidRPr="00290B12">
        <w:rPr>
          <w:rFonts w:ascii="Times New Roman" w:hAnsi="Times New Roman" w:cs="Times New Roman"/>
          <w:sz w:val="24"/>
          <w:szCs w:val="24"/>
        </w:rPr>
        <w:t xml:space="preserve"> when developing its relationship with Japan after WWII</w:t>
      </w:r>
      <w:r w:rsidR="00475E22" w:rsidRPr="00290B12">
        <w:rPr>
          <w:rStyle w:val="FootnoteReference"/>
          <w:rFonts w:ascii="Times New Roman" w:hAnsi="Times New Roman" w:cs="Times New Roman"/>
          <w:sz w:val="24"/>
          <w:szCs w:val="24"/>
          <w:vertAlign w:val="baseline"/>
        </w:rPr>
        <w:t>.</w:t>
      </w:r>
      <w:r w:rsidR="00F40D6A" w:rsidRPr="00290B12">
        <w:rPr>
          <w:rStyle w:val="FootnoteReference"/>
          <w:rFonts w:ascii="Times New Roman" w:hAnsi="Times New Roman" w:cs="Times New Roman"/>
          <w:sz w:val="24"/>
          <w:szCs w:val="24"/>
        </w:rPr>
        <w:footnoteReference w:id="83"/>
      </w:r>
      <w:r w:rsidR="00475E22" w:rsidRPr="00290B12">
        <w:rPr>
          <w:rStyle w:val="FootnoteReference"/>
          <w:rFonts w:ascii="Times New Roman" w:hAnsi="Times New Roman" w:cs="Times New Roman"/>
          <w:sz w:val="24"/>
          <w:szCs w:val="24"/>
        </w:rPr>
        <w:t xml:space="preserve"> </w:t>
      </w:r>
      <w:r w:rsidR="00D8451F" w:rsidRPr="00290B12">
        <w:rPr>
          <w:rFonts w:ascii="Times New Roman" w:hAnsi="Times New Roman" w:cs="Times New Roman"/>
          <w:sz w:val="24"/>
          <w:szCs w:val="24"/>
        </w:rPr>
        <w:t>But of course, this is not the only view. S</w:t>
      </w:r>
      <w:r w:rsidR="002703FD" w:rsidRPr="00290B12">
        <w:rPr>
          <w:rFonts w:ascii="Times New Roman" w:hAnsi="Times New Roman" w:cs="Times New Roman"/>
          <w:sz w:val="24"/>
          <w:szCs w:val="24"/>
        </w:rPr>
        <w:t>ome argue that it is too early to talk about Sino-Japan new type of great power relationship because Sino-Japan relations are not even a normal relationship.</w:t>
      </w:r>
      <w:r w:rsidR="00F40D6A" w:rsidRPr="00290B12">
        <w:rPr>
          <w:rStyle w:val="FootnoteReference"/>
          <w:rFonts w:ascii="Times New Roman" w:hAnsi="Times New Roman" w:cs="Times New Roman"/>
          <w:sz w:val="24"/>
          <w:szCs w:val="24"/>
        </w:rPr>
        <w:footnoteReference w:id="84"/>
      </w:r>
      <w:r w:rsidR="002703FD" w:rsidRPr="00290B12">
        <w:rPr>
          <w:rFonts w:ascii="Times New Roman" w:hAnsi="Times New Roman" w:cs="Times New Roman"/>
          <w:sz w:val="24"/>
          <w:szCs w:val="24"/>
        </w:rPr>
        <w:t xml:space="preserve"> Some also doubt whether Japan deserves to be a great power as </w:t>
      </w:r>
      <w:r w:rsidR="00D8451F" w:rsidRPr="00290B12">
        <w:rPr>
          <w:rFonts w:ascii="Times New Roman" w:hAnsi="Times New Roman" w:cs="Times New Roman"/>
          <w:sz w:val="24"/>
          <w:szCs w:val="24"/>
        </w:rPr>
        <w:t>the</w:t>
      </w:r>
      <w:r w:rsidR="00C96594" w:rsidRPr="00290B12">
        <w:rPr>
          <w:rFonts w:ascii="Times New Roman" w:hAnsi="Times New Roman" w:cs="Times New Roman"/>
          <w:sz w:val="24"/>
          <w:szCs w:val="24"/>
        </w:rPr>
        <w:t xml:space="preserve"> </w:t>
      </w:r>
      <w:r w:rsidR="002703FD" w:rsidRPr="00290B12">
        <w:rPr>
          <w:rFonts w:ascii="Times New Roman" w:hAnsi="Times New Roman" w:cs="Times New Roman"/>
          <w:sz w:val="24"/>
          <w:szCs w:val="24"/>
        </w:rPr>
        <w:t xml:space="preserve">Abe administration does not have any sense of responsibility and justice that a great </w:t>
      </w:r>
      <w:r w:rsidR="00FA661F" w:rsidRPr="00290B12">
        <w:rPr>
          <w:rFonts w:ascii="Times New Roman" w:hAnsi="Times New Roman" w:cs="Times New Roman"/>
          <w:sz w:val="24"/>
          <w:szCs w:val="24"/>
        </w:rPr>
        <w:t>power should have.</w:t>
      </w:r>
      <w:r w:rsidR="00F40D6A" w:rsidRPr="00290B12">
        <w:rPr>
          <w:rStyle w:val="FootnoteReference"/>
          <w:rFonts w:ascii="Times New Roman" w:hAnsi="Times New Roman" w:cs="Times New Roman"/>
          <w:sz w:val="24"/>
          <w:szCs w:val="24"/>
        </w:rPr>
        <w:footnoteReference w:id="85"/>
      </w:r>
      <w:r w:rsidR="00D96998" w:rsidRPr="00290B12">
        <w:rPr>
          <w:rFonts w:ascii="Times New Roman" w:hAnsi="Times New Roman" w:cs="Times New Roman"/>
          <w:sz w:val="24"/>
          <w:szCs w:val="24"/>
        </w:rPr>
        <w:t xml:space="preserve"> Indeed, during our interview in Beijing, </w:t>
      </w:r>
      <w:r w:rsidR="002703FD" w:rsidRPr="00290B12">
        <w:rPr>
          <w:rFonts w:ascii="Times New Roman" w:hAnsi="Times New Roman" w:cs="Times New Roman"/>
          <w:sz w:val="24"/>
          <w:szCs w:val="24"/>
        </w:rPr>
        <w:t xml:space="preserve">some scholars </w:t>
      </w:r>
      <w:r w:rsidR="00D96998" w:rsidRPr="00290B12">
        <w:rPr>
          <w:rFonts w:ascii="Times New Roman" w:hAnsi="Times New Roman" w:cs="Times New Roman"/>
          <w:sz w:val="24"/>
          <w:szCs w:val="24"/>
        </w:rPr>
        <w:t>explicitly told us that Japan does not fit into this concept at all, no matter how loosely it is defined.</w:t>
      </w:r>
      <w:r w:rsidR="00D96998" w:rsidRPr="00290B12">
        <w:rPr>
          <w:rStyle w:val="FootnoteReference"/>
          <w:rFonts w:ascii="Times New Roman" w:hAnsi="Times New Roman" w:cs="Times New Roman"/>
          <w:sz w:val="24"/>
          <w:szCs w:val="24"/>
        </w:rPr>
        <w:footnoteReference w:id="86"/>
      </w:r>
    </w:p>
    <w:p w14:paraId="7A412227" w14:textId="1EC270B7" w:rsidR="00EB1064" w:rsidRDefault="00D96998" w:rsidP="005B0FA0">
      <w:pPr>
        <w:tabs>
          <w:tab w:val="left" w:pos="284"/>
        </w:tabs>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  </w:t>
      </w:r>
      <w:r w:rsidRPr="00290B12">
        <w:rPr>
          <w:rFonts w:ascii="Times New Roman" w:hAnsi="Times New Roman" w:cs="Times New Roman"/>
          <w:sz w:val="24"/>
          <w:szCs w:val="24"/>
        </w:rPr>
        <w:tab/>
        <w:t xml:space="preserve">The last notable great power is the EU. </w:t>
      </w:r>
      <w:r w:rsidR="008A5B60" w:rsidRPr="00290B12">
        <w:rPr>
          <w:rFonts w:ascii="Times New Roman" w:hAnsi="Times New Roman" w:cs="Times New Roman"/>
          <w:sz w:val="24"/>
          <w:szCs w:val="24"/>
        </w:rPr>
        <w:t xml:space="preserve">8.51% articles refer the EU as a great power. The new type of great power relationship between China and the EU is no doubt special. It is argued that the EU as a supra-national entity is a great power although it does not speak in one single voice. Thus, China should not only develop relationship with the EU but also its </w:t>
      </w:r>
      <w:r w:rsidR="00D8451F" w:rsidRPr="00290B12">
        <w:rPr>
          <w:rFonts w:ascii="Times New Roman" w:hAnsi="Times New Roman" w:cs="Times New Roman"/>
          <w:sz w:val="24"/>
          <w:szCs w:val="24"/>
        </w:rPr>
        <w:t>constituent</w:t>
      </w:r>
      <w:r w:rsidR="008A5B60" w:rsidRPr="00290B12">
        <w:rPr>
          <w:rFonts w:ascii="Times New Roman" w:hAnsi="Times New Roman" w:cs="Times New Roman"/>
          <w:sz w:val="24"/>
          <w:szCs w:val="24"/>
        </w:rPr>
        <w:t xml:space="preserve"> member states.</w:t>
      </w:r>
      <w:r w:rsidR="00F40D6A" w:rsidRPr="00290B12">
        <w:rPr>
          <w:rStyle w:val="FootnoteReference"/>
          <w:rFonts w:ascii="Times New Roman" w:hAnsi="Times New Roman" w:cs="Times New Roman"/>
          <w:sz w:val="24"/>
          <w:szCs w:val="24"/>
        </w:rPr>
        <w:footnoteReference w:id="87"/>
      </w:r>
      <w:r w:rsidR="008A5B60" w:rsidRPr="00290B12">
        <w:rPr>
          <w:rFonts w:ascii="Times New Roman" w:hAnsi="Times New Roman" w:cs="Times New Roman"/>
          <w:sz w:val="24"/>
          <w:szCs w:val="24"/>
        </w:rPr>
        <w:t xml:space="preserve"> The debate also refers some specific European countries including France, th</w:t>
      </w:r>
      <w:r w:rsidR="00D8451F" w:rsidRPr="00290B12">
        <w:rPr>
          <w:rFonts w:ascii="Times New Roman" w:hAnsi="Times New Roman" w:cs="Times New Roman"/>
          <w:sz w:val="24"/>
          <w:szCs w:val="24"/>
        </w:rPr>
        <w:t>e UK, and German as great powers.</w:t>
      </w:r>
      <w:r w:rsidR="008A5B60" w:rsidRPr="00290B12">
        <w:rPr>
          <w:rFonts w:ascii="Times New Roman" w:hAnsi="Times New Roman" w:cs="Times New Roman"/>
          <w:sz w:val="24"/>
          <w:szCs w:val="24"/>
        </w:rPr>
        <w:t xml:space="preserve"> </w:t>
      </w:r>
      <w:r w:rsidR="00D8451F" w:rsidRPr="00290B12">
        <w:rPr>
          <w:rFonts w:ascii="Times New Roman" w:hAnsi="Times New Roman" w:cs="Times New Roman"/>
          <w:sz w:val="24"/>
          <w:szCs w:val="24"/>
        </w:rPr>
        <w:t>There is one</w:t>
      </w:r>
      <w:r w:rsidR="008A5B60" w:rsidRPr="00290B12">
        <w:rPr>
          <w:rFonts w:ascii="Times New Roman" w:hAnsi="Times New Roman" w:cs="Times New Roman"/>
          <w:sz w:val="24"/>
          <w:szCs w:val="24"/>
        </w:rPr>
        <w:t xml:space="preserve"> article </w:t>
      </w:r>
      <w:r w:rsidR="00D8451F" w:rsidRPr="00290B12">
        <w:rPr>
          <w:rFonts w:ascii="Times New Roman" w:hAnsi="Times New Roman" w:cs="Times New Roman"/>
          <w:sz w:val="24"/>
          <w:szCs w:val="24"/>
        </w:rPr>
        <w:t>that specifically</w:t>
      </w:r>
      <w:r w:rsidR="008A5B60" w:rsidRPr="00290B12">
        <w:rPr>
          <w:rFonts w:ascii="Times New Roman" w:hAnsi="Times New Roman" w:cs="Times New Roman"/>
          <w:sz w:val="24"/>
          <w:szCs w:val="24"/>
        </w:rPr>
        <w:t xml:space="preserve"> focuses on Sino-France relations</w:t>
      </w:r>
      <w:r w:rsidR="00D8451F" w:rsidRPr="00290B12">
        <w:rPr>
          <w:rFonts w:ascii="Times New Roman" w:hAnsi="Times New Roman" w:cs="Times New Roman"/>
          <w:sz w:val="24"/>
          <w:szCs w:val="24"/>
        </w:rPr>
        <w:t xml:space="preserve"> in this way. But </w:t>
      </w:r>
      <w:r w:rsidR="008A5B60" w:rsidRPr="00290B12">
        <w:rPr>
          <w:rFonts w:ascii="Times New Roman" w:hAnsi="Times New Roman" w:cs="Times New Roman"/>
          <w:sz w:val="24"/>
          <w:szCs w:val="24"/>
        </w:rPr>
        <w:t>German</w:t>
      </w:r>
      <w:r w:rsidR="003C3D3D">
        <w:rPr>
          <w:rFonts w:ascii="Times New Roman" w:hAnsi="Times New Roman" w:cs="Times New Roman"/>
          <w:sz w:val="24"/>
          <w:szCs w:val="24"/>
        </w:rPr>
        <w:t>y</w:t>
      </w:r>
      <w:r w:rsidR="008A5B60" w:rsidRPr="00290B12">
        <w:rPr>
          <w:rFonts w:ascii="Times New Roman" w:hAnsi="Times New Roman" w:cs="Times New Roman"/>
          <w:sz w:val="24"/>
          <w:szCs w:val="24"/>
        </w:rPr>
        <w:t xml:space="preserve"> and the UK are only briefly mentioned </w:t>
      </w:r>
      <w:r w:rsidR="00DA4C1B" w:rsidRPr="00290B12">
        <w:rPr>
          <w:rFonts w:ascii="Times New Roman" w:hAnsi="Times New Roman" w:cs="Times New Roman"/>
          <w:sz w:val="24"/>
          <w:szCs w:val="24"/>
        </w:rPr>
        <w:t>as</w:t>
      </w:r>
      <w:r w:rsidR="008A5B60" w:rsidRPr="00290B12">
        <w:rPr>
          <w:rFonts w:ascii="Times New Roman" w:hAnsi="Times New Roman" w:cs="Times New Roman"/>
          <w:sz w:val="24"/>
          <w:szCs w:val="24"/>
        </w:rPr>
        <w:t xml:space="preserve"> </w:t>
      </w:r>
      <w:r w:rsidR="00D8451F" w:rsidRPr="00290B12">
        <w:rPr>
          <w:rFonts w:ascii="Times New Roman" w:hAnsi="Times New Roman" w:cs="Times New Roman"/>
          <w:sz w:val="24"/>
          <w:szCs w:val="24"/>
        </w:rPr>
        <w:t xml:space="preserve">great powers in broader studies of </w:t>
      </w:r>
      <w:r w:rsidR="008A5B60" w:rsidRPr="00290B12">
        <w:rPr>
          <w:rFonts w:ascii="Times New Roman" w:hAnsi="Times New Roman" w:cs="Times New Roman"/>
          <w:sz w:val="24"/>
          <w:szCs w:val="24"/>
        </w:rPr>
        <w:t>grou</w:t>
      </w:r>
      <w:r w:rsidR="00D8451F" w:rsidRPr="00290B12">
        <w:rPr>
          <w:rFonts w:ascii="Times New Roman" w:hAnsi="Times New Roman" w:cs="Times New Roman"/>
          <w:sz w:val="24"/>
          <w:szCs w:val="24"/>
        </w:rPr>
        <w:t xml:space="preserve">ps of great powers. </w:t>
      </w:r>
      <w:r w:rsidR="008A5B60" w:rsidRPr="00290B12">
        <w:rPr>
          <w:rFonts w:ascii="Times New Roman" w:hAnsi="Times New Roman" w:cs="Times New Roman"/>
          <w:sz w:val="24"/>
          <w:szCs w:val="24"/>
        </w:rPr>
        <w:t xml:space="preserve">Chinese ambassador to the UK, Liu Xiaoming, </w:t>
      </w:r>
      <w:r w:rsidR="00D8451F" w:rsidRPr="00290B12">
        <w:rPr>
          <w:rFonts w:ascii="Times New Roman" w:hAnsi="Times New Roman" w:cs="Times New Roman"/>
          <w:sz w:val="24"/>
          <w:szCs w:val="24"/>
        </w:rPr>
        <w:t>has argued that</w:t>
      </w:r>
      <w:r w:rsidR="008A5B60" w:rsidRPr="00290B12">
        <w:rPr>
          <w:rFonts w:ascii="Times New Roman" w:hAnsi="Times New Roman" w:cs="Times New Roman"/>
          <w:sz w:val="24"/>
          <w:szCs w:val="24"/>
        </w:rPr>
        <w:t xml:space="preserve"> new type of great power relations should be used in the UK-China relations</w:t>
      </w:r>
      <w:r w:rsidR="003C3D3D">
        <w:rPr>
          <w:rFonts w:ascii="Times New Roman" w:hAnsi="Times New Roman" w:cs="Times New Roman"/>
          <w:sz w:val="24"/>
          <w:szCs w:val="24"/>
        </w:rPr>
        <w:t>,</w:t>
      </w:r>
      <w:r w:rsidR="00E96A09" w:rsidRPr="00290B12">
        <w:rPr>
          <w:rStyle w:val="FootnoteReference"/>
          <w:rFonts w:ascii="Times New Roman" w:hAnsi="Times New Roman" w:cs="Times New Roman"/>
          <w:sz w:val="24"/>
          <w:szCs w:val="24"/>
        </w:rPr>
        <w:t xml:space="preserve"> </w:t>
      </w:r>
      <w:r w:rsidR="00E96A09" w:rsidRPr="00290B12">
        <w:rPr>
          <w:rStyle w:val="FootnoteReference"/>
          <w:rFonts w:ascii="Times New Roman" w:hAnsi="Times New Roman" w:cs="Times New Roman"/>
          <w:sz w:val="24"/>
          <w:szCs w:val="24"/>
        </w:rPr>
        <w:footnoteReference w:id="88"/>
      </w:r>
      <w:r w:rsidR="00E96A09" w:rsidRPr="00290B12">
        <w:rPr>
          <w:rFonts w:ascii="Times New Roman" w:hAnsi="Times New Roman" w:cs="Times New Roman"/>
          <w:sz w:val="24"/>
          <w:szCs w:val="24"/>
        </w:rPr>
        <w:t xml:space="preserve"> </w:t>
      </w:r>
      <w:r w:rsidR="003C3D3D">
        <w:rPr>
          <w:rFonts w:ascii="Times New Roman" w:hAnsi="Times New Roman" w:cs="Times New Roman"/>
          <w:sz w:val="24"/>
          <w:szCs w:val="24"/>
        </w:rPr>
        <w:t xml:space="preserve">but Liu’s argument seems to be have found few supporters in the academic world in China at least. </w:t>
      </w:r>
    </w:p>
    <w:p w14:paraId="1D38EB1A" w14:textId="77777777" w:rsidR="005C6979" w:rsidRDefault="005C6979" w:rsidP="005B0FA0">
      <w:pPr>
        <w:tabs>
          <w:tab w:val="left" w:pos="284"/>
        </w:tabs>
        <w:spacing w:line="240" w:lineRule="auto"/>
        <w:jc w:val="both"/>
        <w:rPr>
          <w:rFonts w:ascii="Times New Roman" w:hAnsi="Times New Roman" w:cs="Times New Roman"/>
          <w:sz w:val="24"/>
          <w:szCs w:val="24"/>
        </w:rPr>
      </w:pPr>
    </w:p>
    <w:p w14:paraId="5F5F91D8" w14:textId="0F64D500" w:rsidR="00D80D2F" w:rsidRPr="00290B12" w:rsidRDefault="00D80D2F" w:rsidP="005B0FA0">
      <w:pPr>
        <w:spacing w:line="240" w:lineRule="auto"/>
        <w:jc w:val="both"/>
        <w:rPr>
          <w:rFonts w:ascii="Times New Roman" w:hAnsi="Times New Roman" w:cs="Times New Roman"/>
          <w:b/>
          <w:sz w:val="24"/>
          <w:szCs w:val="24"/>
          <w:u w:val="single"/>
        </w:rPr>
      </w:pPr>
      <w:r w:rsidRPr="00290B12">
        <w:rPr>
          <w:rFonts w:ascii="Times New Roman" w:hAnsi="Times New Roman" w:cs="Times New Roman"/>
          <w:b/>
          <w:sz w:val="24"/>
          <w:szCs w:val="24"/>
          <w:u w:val="single"/>
        </w:rPr>
        <w:t>Conclusion</w:t>
      </w:r>
      <w:r w:rsidR="00F7534F">
        <w:rPr>
          <w:rFonts w:ascii="Times New Roman" w:hAnsi="Times New Roman" w:cs="Times New Roman"/>
          <w:b/>
          <w:sz w:val="24"/>
          <w:szCs w:val="24"/>
          <w:u w:val="single"/>
        </w:rPr>
        <w:t>s</w:t>
      </w:r>
      <w:r w:rsidRPr="00290B12">
        <w:rPr>
          <w:rFonts w:ascii="Times New Roman" w:hAnsi="Times New Roman" w:cs="Times New Roman"/>
          <w:b/>
          <w:sz w:val="24"/>
          <w:szCs w:val="24"/>
          <w:u w:val="single"/>
        </w:rPr>
        <w:t xml:space="preserve"> </w:t>
      </w:r>
    </w:p>
    <w:p w14:paraId="51E3EBB9" w14:textId="73358B2F" w:rsidR="00F4619A" w:rsidRPr="00290B12" w:rsidRDefault="00741BE9" w:rsidP="0042125C">
      <w:pPr>
        <w:spacing w:line="240" w:lineRule="auto"/>
        <w:jc w:val="both"/>
        <w:rPr>
          <w:rFonts w:ascii="Times New Roman" w:hAnsi="Times New Roman" w:cs="Times New Roman"/>
          <w:sz w:val="24"/>
          <w:szCs w:val="24"/>
        </w:rPr>
      </w:pPr>
      <w:r w:rsidRPr="00290B12">
        <w:rPr>
          <w:rFonts w:ascii="Times New Roman" w:hAnsi="Times New Roman" w:cs="Times New Roman"/>
          <w:sz w:val="24"/>
          <w:szCs w:val="24"/>
        </w:rPr>
        <w:t xml:space="preserve">For understandable reasons, the outside world has tended to </w:t>
      </w:r>
      <w:r w:rsidR="003C3D3D">
        <w:rPr>
          <w:rFonts w:ascii="Times New Roman" w:hAnsi="Times New Roman" w:cs="Times New Roman"/>
          <w:sz w:val="24"/>
          <w:szCs w:val="24"/>
        </w:rPr>
        <w:t>concentrate</w:t>
      </w:r>
      <w:r w:rsidRPr="00290B12">
        <w:rPr>
          <w:rFonts w:ascii="Times New Roman" w:hAnsi="Times New Roman" w:cs="Times New Roman"/>
          <w:sz w:val="24"/>
          <w:szCs w:val="24"/>
        </w:rPr>
        <w:t xml:space="preserve"> on what the rise of China means for the international order. But in doing so it often – not always – ignores the internal dimension of this change; how this rise is changing conceptions of</w:t>
      </w:r>
      <w:r w:rsidR="003C3D3D">
        <w:rPr>
          <w:rFonts w:ascii="Times New Roman" w:hAnsi="Times New Roman" w:cs="Times New Roman"/>
          <w:sz w:val="24"/>
          <w:szCs w:val="24"/>
        </w:rPr>
        <w:t xml:space="preserve"> Chinese views of the nature of the rise itself, of China’s new global status and power, and </w:t>
      </w:r>
      <w:r w:rsidRPr="00290B12">
        <w:rPr>
          <w:rFonts w:ascii="Times New Roman" w:hAnsi="Times New Roman" w:cs="Times New Roman"/>
          <w:sz w:val="24"/>
          <w:szCs w:val="24"/>
        </w:rPr>
        <w:t xml:space="preserve">of the </w:t>
      </w:r>
      <w:r w:rsidR="003C3D3D">
        <w:rPr>
          <w:rFonts w:ascii="Times New Roman" w:hAnsi="Times New Roman" w:cs="Times New Roman"/>
          <w:sz w:val="24"/>
          <w:szCs w:val="24"/>
        </w:rPr>
        <w:t>character</w:t>
      </w:r>
      <w:r w:rsidR="003C3D3D" w:rsidRPr="00290B12">
        <w:rPr>
          <w:rFonts w:ascii="Times New Roman" w:hAnsi="Times New Roman" w:cs="Times New Roman"/>
          <w:sz w:val="24"/>
          <w:szCs w:val="24"/>
        </w:rPr>
        <w:t xml:space="preserve"> </w:t>
      </w:r>
      <w:r w:rsidRPr="00290B12">
        <w:rPr>
          <w:rFonts w:ascii="Times New Roman" w:hAnsi="Times New Roman" w:cs="Times New Roman"/>
          <w:sz w:val="24"/>
          <w:szCs w:val="24"/>
        </w:rPr>
        <w:t>of the global order</w:t>
      </w:r>
      <w:r w:rsidR="009E2818" w:rsidRPr="00290B12">
        <w:rPr>
          <w:rFonts w:ascii="Times New Roman" w:hAnsi="Times New Roman" w:cs="Times New Roman"/>
          <w:sz w:val="24"/>
          <w:szCs w:val="24"/>
        </w:rPr>
        <w:t xml:space="preserve">. </w:t>
      </w:r>
      <w:r w:rsidR="00F4619A" w:rsidRPr="00290B12">
        <w:rPr>
          <w:rFonts w:ascii="Times New Roman" w:hAnsi="Times New Roman" w:cs="Times New Roman"/>
          <w:sz w:val="24"/>
          <w:szCs w:val="24"/>
        </w:rPr>
        <w:t>These internal discourses and debates, we argue, will play an important role in shaping what key Chinese actors think that they can achieve on the global scale, and how they can go about doing it</w:t>
      </w:r>
      <w:r w:rsidR="003C3D3D">
        <w:rPr>
          <w:rFonts w:ascii="Times New Roman" w:hAnsi="Times New Roman" w:cs="Times New Roman"/>
          <w:sz w:val="24"/>
          <w:szCs w:val="24"/>
        </w:rPr>
        <w:t xml:space="preserve">. </w:t>
      </w:r>
    </w:p>
    <w:p w14:paraId="393BCEB8" w14:textId="09659255" w:rsidR="009E5E1E" w:rsidRPr="00290B12" w:rsidRDefault="000C0C75" w:rsidP="001C7138">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When examining</w:t>
      </w:r>
      <w:r w:rsidR="005D4809" w:rsidRPr="00290B12">
        <w:rPr>
          <w:rFonts w:ascii="Times New Roman" w:hAnsi="Times New Roman" w:cs="Times New Roman"/>
          <w:sz w:val="24"/>
          <w:szCs w:val="24"/>
        </w:rPr>
        <w:t xml:space="preserve"> the case of new type of great power relations, we find that this Chinese-coined concept indicates a fundamental shift of China’s evaluation of the power status of itself and others. Within China, there is a diverse understanding of China’s identity </w:t>
      </w:r>
      <w:r w:rsidR="00E70F55" w:rsidRPr="00290B12">
        <w:rPr>
          <w:rFonts w:ascii="Times New Roman" w:hAnsi="Times New Roman" w:cs="Times New Roman"/>
          <w:sz w:val="24"/>
          <w:szCs w:val="24"/>
        </w:rPr>
        <w:t>including</w:t>
      </w:r>
      <w:r w:rsidR="005D4809" w:rsidRPr="00290B12">
        <w:rPr>
          <w:rFonts w:ascii="Times New Roman" w:hAnsi="Times New Roman" w:cs="Times New Roman"/>
          <w:sz w:val="24"/>
          <w:szCs w:val="24"/>
        </w:rPr>
        <w:t xml:space="preserve"> rising power, world power, No. 2, and superpowe</w:t>
      </w:r>
      <w:r w:rsidR="00F4619A" w:rsidRPr="00290B12">
        <w:rPr>
          <w:rFonts w:ascii="Times New Roman" w:hAnsi="Times New Roman" w:cs="Times New Roman"/>
          <w:sz w:val="24"/>
          <w:szCs w:val="24"/>
        </w:rPr>
        <w:t xml:space="preserve">r. But if we try and identify dominant trends we would argue that there is a </w:t>
      </w:r>
      <w:r w:rsidR="009E5E1E" w:rsidRPr="00290B12">
        <w:rPr>
          <w:rFonts w:ascii="Times New Roman" w:hAnsi="Times New Roman" w:cs="Times New Roman"/>
          <w:sz w:val="24"/>
          <w:szCs w:val="24"/>
        </w:rPr>
        <w:t xml:space="preserve">clear and </w:t>
      </w:r>
      <w:r w:rsidR="00F4619A" w:rsidRPr="00290B12">
        <w:rPr>
          <w:rFonts w:ascii="Times New Roman" w:hAnsi="Times New Roman" w:cs="Times New Roman"/>
          <w:sz w:val="24"/>
          <w:szCs w:val="24"/>
        </w:rPr>
        <w:t xml:space="preserve">broad consensus that China really is a Great Power. </w:t>
      </w:r>
      <w:r w:rsidRPr="00290B12">
        <w:rPr>
          <w:rFonts w:ascii="Times New Roman" w:hAnsi="Times New Roman" w:cs="Times New Roman"/>
          <w:sz w:val="24"/>
          <w:szCs w:val="24"/>
        </w:rPr>
        <w:t xml:space="preserve">However, we also suggest that while there is an increasing confidence to assert China’s global status (in ways that were not evident before the global financial crisis) it is less clear how </w:t>
      </w:r>
      <w:r w:rsidR="006E0539" w:rsidRPr="00290B12">
        <w:rPr>
          <w:rFonts w:ascii="Times New Roman" w:hAnsi="Times New Roman" w:cs="Times New Roman"/>
          <w:sz w:val="24"/>
          <w:szCs w:val="24"/>
        </w:rPr>
        <w:t>understandings of “</w:t>
      </w:r>
      <w:r w:rsidRPr="00290B12">
        <w:rPr>
          <w:rFonts w:ascii="Times New Roman" w:hAnsi="Times New Roman" w:cs="Times New Roman"/>
          <w:sz w:val="24"/>
          <w:szCs w:val="24"/>
        </w:rPr>
        <w:t>power</w:t>
      </w:r>
      <w:r w:rsidR="006E0539" w:rsidRPr="00290B12">
        <w:rPr>
          <w:rFonts w:ascii="Times New Roman" w:hAnsi="Times New Roman" w:cs="Times New Roman"/>
          <w:sz w:val="24"/>
          <w:szCs w:val="24"/>
        </w:rPr>
        <w:t>”</w:t>
      </w:r>
      <w:r w:rsidRPr="00290B12">
        <w:rPr>
          <w:rFonts w:ascii="Times New Roman" w:hAnsi="Times New Roman" w:cs="Times New Roman"/>
          <w:sz w:val="24"/>
          <w:szCs w:val="24"/>
        </w:rPr>
        <w:t xml:space="preserve"> link with </w:t>
      </w:r>
      <w:r w:rsidR="006E0539" w:rsidRPr="00290B12">
        <w:rPr>
          <w:rFonts w:ascii="Times New Roman" w:hAnsi="Times New Roman" w:cs="Times New Roman"/>
          <w:sz w:val="24"/>
          <w:szCs w:val="24"/>
        </w:rPr>
        <w:t xml:space="preserve">understandings of global </w:t>
      </w:r>
      <w:r w:rsidRPr="00290B12">
        <w:rPr>
          <w:rFonts w:ascii="Times New Roman" w:hAnsi="Times New Roman" w:cs="Times New Roman"/>
          <w:sz w:val="24"/>
          <w:szCs w:val="24"/>
        </w:rPr>
        <w:t>leadership</w:t>
      </w:r>
      <w:r w:rsidR="006E0539" w:rsidRPr="00290B12">
        <w:rPr>
          <w:rFonts w:ascii="Times New Roman" w:hAnsi="Times New Roman" w:cs="Times New Roman"/>
          <w:sz w:val="24"/>
          <w:szCs w:val="24"/>
        </w:rPr>
        <w:t xml:space="preserve">, and the provision of global public goods. While there does seem to be an acceptance that China’s power status gives </w:t>
      </w:r>
      <w:r w:rsidR="006E0539" w:rsidRPr="00290B12">
        <w:rPr>
          <w:rFonts w:ascii="Times New Roman" w:hAnsi="Times New Roman" w:cs="Times New Roman"/>
          <w:sz w:val="24"/>
          <w:szCs w:val="24"/>
        </w:rPr>
        <w:lastRenderedPageBreak/>
        <w:t>it some obligation to do things on the global scale (that other “normal” states don’t have to do), the moderation of China’s great power status by the widespread insistence that it is still emer</w:t>
      </w:r>
      <w:r w:rsidR="009E5E1E" w:rsidRPr="00290B12">
        <w:rPr>
          <w:rFonts w:ascii="Times New Roman" w:hAnsi="Times New Roman" w:cs="Times New Roman"/>
          <w:sz w:val="24"/>
          <w:szCs w:val="24"/>
        </w:rPr>
        <w:t xml:space="preserve">ging and not yet fully risen. In general, it seems that the whole point about China being considered to be a great power – perhaps in a G2 with Chinese characteristics – is to do things that are good for China. This might have consequences that are good for others too, but China’s primary responsibility is still to itself. </w:t>
      </w:r>
    </w:p>
    <w:p w14:paraId="14CE4EB7" w14:textId="4E7171DA" w:rsidR="006E0539" w:rsidRPr="00290B12" w:rsidRDefault="009E5E1E" w:rsidP="001C7138">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In general (again), there is an acceptance that the US is going to remain the world’s most important power for some time to come.</w:t>
      </w:r>
      <w:r w:rsidR="00DA1E82" w:rsidRPr="00290B12">
        <w:rPr>
          <w:rFonts w:ascii="Times New Roman" w:hAnsi="Times New Roman" w:cs="Times New Roman"/>
          <w:sz w:val="24"/>
          <w:szCs w:val="24"/>
        </w:rPr>
        <w:t xml:space="preserve"> And while building new relations with other countries remains important, it is the relationship with the US that is the key for China as it attempts to find its new place in the global order (and thus, in consequence, for the global order itself).</w:t>
      </w:r>
      <w:r w:rsidR="007F5C0A" w:rsidRPr="00290B12">
        <w:rPr>
          <w:rFonts w:ascii="Times New Roman" w:hAnsi="Times New Roman" w:cs="Times New Roman"/>
          <w:sz w:val="24"/>
          <w:szCs w:val="24"/>
        </w:rPr>
        <w:t xml:space="preserve"> Changing the world as No.1 is a hard enough task. Changing the world as No.2 – particularly when the No.1 doesn’t seem very keen to ease your path to further global power – is even harder. Hence the perceived need to both build alliances with sets of countries to balance the power of the No.1, and also to try to persuade it to accept your legitimate interests and goals as a responsible global great power.</w:t>
      </w:r>
    </w:p>
    <w:p w14:paraId="49D6C541" w14:textId="28898055" w:rsidR="00E15508" w:rsidRPr="00290B12" w:rsidRDefault="00E15508" w:rsidP="00E15508">
      <w:pPr>
        <w:spacing w:line="240" w:lineRule="auto"/>
        <w:ind w:firstLine="284"/>
        <w:jc w:val="both"/>
        <w:rPr>
          <w:rFonts w:ascii="Times New Roman" w:hAnsi="Times New Roman" w:cs="Times New Roman"/>
          <w:sz w:val="24"/>
          <w:szCs w:val="24"/>
        </w:rPr>
      </w:pPr>
      <w:r w:rsidRPr="00290B12">
        <w:rPr>
          <w:rFonts w:ascii="Times New Roman" w:hAnsi="Times New Roman" w:cs="Times New Roman"/>
          <w:sz w:val="24"/>
          <w:szCs w:val="24"/>
        </w:rPr>
        <w:t>Collectively, the Chinese literature suggests something of a hierarchy in the type of relationships that China is building (or attempting to build) with others, and how far we have got to seeing this new relationship building come to fruition. The most successful and developed new relationship is with Russia. Relations with India and other emerging powers are proceeding well and moving in the right direction. Relations with Europe are also developing, and occupy an important role in terms of establishing a differentiated strategy for dealing with Western powers (rather than perceiving of and treating the West as a single hole). And although some people suggest that the relationship with the US has already changed to a new model, most suggest that it is very much a work in progress – and is the key for creating a new strategic space for China to operate in.</w:t>
      </w:r>
      <w:r w:rsidR="00340A8D" w:rsidRPr="00290B12">
        <w:rPr>
          <w:rStyle w:val="FootnoteReference"/>
          <w:rFonts w:ascii="Times New Roman" w:hAnsi="Times New Roman" w:cs="Times New Roman"/>
          <w:sz w:val="24"/>
          <w:szCs w:val="24"/>
        </w:rPr>
        <w:footnoteReference w:id="89"/>
      </w:r>
      <w:r w:rsidRPr="00290B12">
        <w:rPr>
          <w:rFonts w:ascii="Times New Roman" w:hAnsi="Times New Roman" w:cs="Times New Roman"/>
          <w:sz w:val="24"/>
          <w:szCs w:val="24"/>
        </w:rPr>
        <w:t xml:space="preserve"> Or as more elegantly put by Yang Jiemian:</w:t>
      </w:r>
    </w:p>
    <w:p w14:paraId="4F5A2FCB" w14:textId="739734F2" w:rsidR="00E15508" w:rsidRPr="00290B12" w:rsidRDefault="00E15508" w:rsidP="00E15508">
      <w:pPr>
        <w:spacing w:line="240" w:lineRule="auto"/>
        <w:ind w:left="720" w:hanging="436"/>
        <w:jc w:val="both"/>
        <w:rPr>
          <w:rFonts w:ascii="Times New Roman" w:hAnsi="Times New Roman" w:cs="Times New Roman"/>
          <w:sz w:val="24"/>
          <w:szCs w:val="24"/>
        </w:rPr>
      </w:pPr>
      <w:r w:rsidRPr="00290B12">
        <w:rPr>
          <w:rFonts w:ascii="Times New Roman" w:hAnsi="Times New Roman" w:cs="Times New Roman"/>
          <w:sz w:val="24"/>
          <w:szCs w:val="24"/>
        </w:rPr>
        <w:tab/>
        <w:t>“the model of new type of great power relations is Sino-Russia relations, its emphasis is Sino-US relations, its growing point is Sino-BRICS relations, its focal point is Sino-Europe Relations, and its dif</w:t>
      </w:r>
      <w:r w:rsidR="00677253" w:rsidRPr="00290B12">
        <w:rPr>
          <w:rFonts w:ascii="Times New Roman" w:hAnsi="Times New Roman" w:cs="Times New Roman"/>
          <w:sz w:val="24"/>
          <w:szCs w:val="24"/>
        </w:rPr>
        <w:t>ficulty is Sino-Japan relations</w:t>
      </w:r>
      <w:r w:rsidRPr="00290B12">
        <w:rPr>
          <w:rFonts w:ascii="Times New Roman" w:hAnsi="Times New Roman" w:cs="Times New Roman"/>
          <w:sz w:val="24"/>
          <w:szCs w:val="24"/>
        </w:rPr>
        <w:t>”</w:t>
      </w:r>
      <w:r w:rsidR="00677253" w:rsidRPr="00290B12">
        <w:rPr>
          <w:rFonts w:ascii="Times New Roman" w:hAnsi="Times New Roman" w:cs="Times New Roman"/>
          <w:sz w:val="24"/>
          <w:szCs w:val="24"/>
        </w:rPr>
        <w:t>.</w:t>
      </w:r>
      <w:r w:rsidR="00340A8D" w:rsidRPr="00290B12">
        <w:rPr>
          <w:rStyle w:val="FootnoteReference"/>
          <w:rFonts w:ascii="Times New Roman" w:hAnsi="Times New Roman" w:cs="Times New Roman"/>
          <w:sz w:val="24"/>
          <w:szCs w:val="24"/>
        </w:rPr>
        <w:footnoteReference w:id="90"/>
      </w:r>
    </w:p>
    <w:p w14:paraId="706B018E" w14:textId="121AC8BE" w:rsidR="003625A4" w:rsidRPr="00290B12" w:rsidRDefault="001646A9" w:rsidP="004F378B">
      <w:pPr>
        <w:spacing w:line="240" w:lineRule="auto"/>
        <w:ind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w:t>
      </w:r>
      <w:r w:rsidR="00EB4A58">
        <w:rPr>
          <w:rFonts w:ascii="Times New Roman" w:eastAsia="Times New Roman" w:hAnsi="Times New Roman" w:cs="Times New Roman"/>
          <w:color w:val="000000"/>
          <w:sz w:val="24"/>
          <w:szCs w:val="24"/>
        </w:rPr>
        <w:t xml:space="preserve">hile we reassert </w:t>
      </w:r>
      <w:r>
        <w:rPr>
          <w:rFonts w:ascii="Times New Roman" w:eastAsia="Times New Roman" w:hAnsi="Times New Roman" w:cs="Times New Roman"/>
          <w:color w:val="000000"/>
          <w:sz w:val="24"/>
          <w:szCs w:val="24"/>
        </w:rPr>
        <w:t xml:space="preserve">the importance of studying domestic debates in China as a means of trying to understand how China might behave as a Great Power in the future, we </w:t>
      </w:r>
      <w:r w:rsidR="00EB4A58">
        <w:rPr>
          <w:rFonts w:ascii="Times New Roman" w:eastAsia="Times New Roman" w:hAnsi="Times New Roman" w:cs="Times New Roman"/>
          <w:color w:val="000000"/>
          <w:sz w:val="24"/>
          <w:szCs w:val="24"/>
        </w:rPr>
        <w:t xml:space="preserve">finish by pointing to </w:t>
      </w:r>
      <w:r w:rsidR="00F7534F">
        <w:rPr>
          <w:rFonts w:ascii="Times New Roman" w:eastAsia="Times New Roman" w:hAnsi="Times New Roman" w:cs="Times New Roman"/>
          <w:color w:val="000000"/>
          <w:sz w:val="24"/>
          <w:szCs w:val="24"/>
        </w:rPr>
        <w:t>two reasons why studying these discourses on their own is not enough. The first is that the world is not just of China’s own making – and neither is China’s place within it. For Chinese generated conceptions of world order and great power relations to translate into real power politics</w:t>
      </w:r>
      <w:r w:rsidR="0068560E">
        <w:rPr>
          <w:rFonts w:ascii="Times New Roman" w:eastAsia="Times New Roman" w:hAnsi="Times New Roman" w:cs="Times New Roman"/>
          <w:color w:val="000000"/>
          <w:sz w:val="24"/>
          <w:szCs w:val="24"/>
        </w:rPr>
        <w:t xml:space="preserve"> in the ways envisaged by Chinese thinkers</w:t>
      </w:r>
      <w:r w:rsidR="00F7534F">
        <w:rPr>
          <w:rFonts w:ascii="Times New Roman" w:eastAsia="Times New Roman" w:hAnsi="Times New Roman" w:cs="Times New Roman"/>
          <w:color w:val="000000"/>
          <w:sz w:val="24"/>
          <w:szCs w:val="24"/>
        </w:rPr>
        <w:t xml:space="preserve">, others </w:t>
      </w:r>
      <w:r w:rsidR="00A17500">
        <w:rPr>
          <w:rFonts w:ascii="Times New Roman" w:eastAsia="Times New Roman" w:hAnsi="Times New Roman" w:cs="Times New Roman"/>
          <w:color w:val="000000"/>
          <w:sz w:val="24"/>
          <w:szCs w:val="24"/>
        </w:rPr>
        <w:t>will</w:t>
      </w:r>
      <w:r w:rsidR="00F7534F">
        <w:rPr>
          <w:rFonts w:ascii="Times New Roman" w:eastAsia="Times New Roman" w:hAnsi="Times New Roman" w:cs="Times New Roman"/>
          <w:color w:val="000000"/>
          <w:sz w:val="24"/>
          <w:szCs w:val="24"/>
        </w:rPr>
        <w:t xml:space="preserve"> have to be persuaded to accept and buy into them. </w:t>
      </w:r>
      <w:r w:rsidR="00A17500">
        <w:rPr>
          <w:rFonts w:ascii="Times New Roman" w:eastAsia="Times New Roman" w:hAnsi="Times New Roman" w:cs="Times New Roman"/>
          <w:color w:val="000000"/>
          <w:sz w:val="24"/>
          <w:szCs w:val="24"/>
        </w:rPr>
        <w:t xml:space="preserve">This might prove to be a rather difficult task. The second is that it is important for these debates to remain connected to reality. By this we mean that what is said and argued within China about the nature of China as a great power will be viewed by others alongside the track record of </w:t>
      </w:r>
      <w:r w:rsidR="00185CA8">
        <w:rPr>
          <w:rFonts w:ascii="Times New Roman" w:eastAsia="Times New Roman" w:hAnsi="Times New Roman" w:cs="Times New Roman"/>
          <w:color w:val="000000"/>
          <w:sz w:val="24"/>
          <w:szCs w:val="24"/>
        </w:rPr>
        <w:t>how</w:t>
      </w:r>
      <w:r w:rsidR="00A17500">
        <w:rPr>
          <w:rFonts w:ascii="Times New Roman" w:eastAsia="Times New Roman" w:hAnsi="Times New Roman" w:cs="Times New Roman"/>
          <w:color w:val="000000"/>
          <w:sz w:val="24"/>
          <w:szCs w:val="24"/>
        </w:rPr>
        <w:t xml:space="preserve"> key Chinese actors </w:t>
      </w:r>
      <w:r w:rsidR="00185CA8">
        <w:rPr>
          <w:rFonts w:ascii="Times New Roman" w:eastAsia="Times New Roman" w:hAnsi="Times New Roman" w:cs="Times New Roman"/>
          <w:color w:val="000000"/>
          <w:sz w:val="24"/>
          <w:szCs w:val="24"/>
        </w:rPr>
        <w:t>utilise Chinese power in</w:t>
      </w:r>
      <w:r w:rsidR="00A17500">
        <w:rPr>
          <w:rFonts w:ascii="Times New Roman" w:eastAsia="Times New Roman" w:hAnsi="Times New Roman" w:cs="Times New Roman"/>
          <w:color w:val="000000"/>
          <w:sz w:val="24"/>
          <w:szCs w:val="24"/>
        </w:rPr>
        <w:t xml:space="preserve"> international politics. </w:t>
      </w:r>
      <w:r w:rsidR="00185CA8">
        <w:rPr>
          <w:rFonts w:ascii="Times New Roman" w:eastAsia="Times New Roman" w:hAnsi="Times New Roman" w:cs="Times New Roman"/>
          <w:color w:val="000000"/>
          <w:sz w:val="24"/>
          <w:szCs w:val="24"/>
        </w:rPr>
        <w:t>In particular, the way that this power is articulated in China’s regional relations might make the already difficult task of persuading others to accept Chinese views of China as great power even more</w:t>
      </w:r>
      <w:r w:rsidR="00185CA8" w:rsidRPr="00185CA8">
        <w:rPr>
          <w:rFonts w:ascii="Times New Roman" w:eastAsia="Times New Roman" w:hAnsi="Times New Roman" w:cs="Times New Roman"/>
          <w:color w:val="000000"/>
          <w:sz w:val="24"/>
          <w:szCs w:val="24"/>
        </w:rPr>
        <w:t xml:space="preserve"> </w:t>
      </w:r>
      <w:r w:rsidR="005C5999">
        <w:rPr>
          <w:rFonts w:ascii="Times New Roman" w:eastAsia="Times New Roman" w:hAnsi="Times New Roman" w:cs="Times New Roman"/>
          <w:color w:val="000000"/>
          <w:sz w:val="24"/>
          <w:szCs w:val="24"/>
        </w:rPr>
        <w:t xml:space="preserve">problematical. </w:t>
      </w:r>
    </w:p>
    <w:sectPr w:rsidR="003625A4" w:rsidRPr="00290B1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661098" w14:textId="77777777" w:rsidR="00727FB9" w:rsidRDefault="00727FB9" w:rsidP="00A7362C">
      <w:pPr>
        <w:spacing w:after="0" w:line="240" w:lineRule="auto"/>
      </w:pPr>
      <w:r>
        <w:separator/>
      </w:r>
    </w:p>
  </w:endnote>
  <w:endnote w:type="continuationSeparator" w:id="0">
    <w:p w14:paraId="0B584679" w14:textId="77777777" w:rsidR="00727FB9" w:rsidRDefault="00727FB9" w:rsidP="00A73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9604944"/>
      <w:docPartObj>
        <w:docPartGallery w:val="Page Numbers (Bottom of Page)"/>
        <w:docPartUnique/>
      </w:docPartObj>
    </w:sdtPr>
    <w:sdtEndPr>
      <w:rPr>
        <w:noProof/>
      </w:rPr>
    </w:sdtEndPr>
    <w:sdtContent>
      <w:p w14:paraId="62F9B539" w14:textId="77777777" w:rsidR="003C3D3D" w:rsidRDefault="003C3D3D">
        <w:pPr>
          <w:pStyle w:val="Footer"/>
          <w:jc w:val="right"/>
        </w:pPr>
        <w:r>
          <w:fldChar w:fldCharType="begin"/>
        </w:r>
        <w:r>
          <w:instrText xml:space="preserve"> PAGE   \* MERGEFORMAT </w:instrText>
        </w:r>
        <w:r>
          <w:fldChar w:fldCharType="separate"/>
        </w:r>
        <w:r w:rsidR="00614BA2">
          <w:rPr>
            <w:noProof/>
          </w:rPr>
          <w:t>1</w:t>
        </w:r>
        <w:r>
          <w:rPr>
            <w:noProof/>
          </w:rPr>
          <w:fldChar w:fldCharType="end"/>
        </w:r>
      </w:p>
    </w:sdtContent>
  </w:sdt>
  <w:p w14:paraId="20AA2566" w14:textId="77777777" w:rsidR="003C3D3D" w:rsidRDefault="003C3D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AE3F32" w14:textId="77777777" w:rsidR="00727FB9" w:rsidRDefault="00727FB9" w:rsidP="00A7362C">
      <w:pPr>
        <w:spacing w:after="0" w:line="240" w:lineRule="auto"/>
      </w:pPr>
      <w:r>
        <w:separator/>
      </w:r>
    </w:p>
  </w:footnote>
  <w:footnote w:type="continuationSeparator" w:id="0">
    <w:p w14:paraId="2BD72075" w14:textId="77777777" w:rsidR="00727FB9" w:rsidRDefault="00727FB9" w:rsidP="00A7362C">
      <w:pPr>
        <w:spacing w:after="0" w:line="240" w:lineRule="auto"/>
      </w:pPr>
      <w:r>
        <w:continuationSeparator/>
      </w:r>
    </w:p>
  </w:footnote>
  <w:footnote w:id="1">
    <w:p w14:paraId="18A7E010" w14:textId="3BC2D1D9" w:rsidR="003C3D3D" w:rsidRPr="00F64E82" w:rsidRDefault="003C3D3D" w:rsidP="00331826">
      <w:pPr>
        <w:pStyle w:val="NoSpacing"/>
        <w:rPr>
          <w:sz w:val="20"/>
          <w:szCs w:val="20"/>
        </w:rPr>
      </w:pPr>
      <w:r w:rsidRPr="00F64E82">
        <w:rPr>
          <w:rStyle w:val="FootnoteReference"/>
          <w:sz w:val="20"/>
          <w:szCs w:val="20"/>
        </w:rPr>
        <w:footnoteRef/>
      </w:r>
      <w:r w:rsidRPr="00F64E82">
        <w:rPr>
          <w:sz w:val="20"/>
          <w:szCs w:val="20"/>
          <w:vertAlign w:val="superscript"/>
        </w:rPr>
        <w:t xml:space="preserve"> </w:t>
      </w:r>
      <w:r w:rsidRPr="00F64E82">
        <w:rPr>
          <w:sz w:val="20"/>
          <w:szCs w:val="20"/>
        </w:rPr>
        <w:t xml:space="preserve">Liu, Liping (2011) “China can hardly Rule the World”, </w:t>
      </w:r>
      <w:r w:rsidRPr="00F64E82">
        <w:rPr>
          <w:i/>
          <w:sz w:val="20"/>
          <w:szCs w:val="20"/>
        </w:rPr>
        <w:t>Contemporary International Relations</w:t>
      </w:r>
      <w:r w:rsidRPr="00F64E82">
        <w:rPr>
          <w:sz w:val="20"/>
          <w:szCs w:val="20"/>
        </w:rPr>
        <w:t xml:space="preserve">, (1). </w:t>
      </w:r>
    </w:p>
  </w:footnote>
  <w:footnote w:id="2">
    <w:p w14:paraId="704D3FF6" w14:textId="0997E0E7" w:rsidR="003C3D3D" w:rsidRPr="00F64E82" w:rsidRDefault="003C3D3D" w:rsidP="00331826">
      <w:pPr>
        <w:pStyle w:val="NoSpacing"/>
        <w:rPr>
          <w:sz w:val="20"/>
          <w:szCs w:val="20"/>
        </w:rPr>
      </w:pPr>
      <w:r w:rsidRPr="00F64E82">
        <w:rPr>
          <w:rStyle w:val="FootnoteReference"/>
          <w:sz w:val="20"/>
          <w:szCs w:val="20"/>
        </w:rPr>
        <w:footnoteRef/>
      </w:r>
      <w:r w:rsidRPr="00F64E82">
        <w:rPr>
          <w:sz w:val="20"/>
          <w:szCs w:val="20"/>
        </w:rPr>
        <w:t xml:space="preserve"> Wei, Zonglei and Fu, Yu (2011) “China’s Search for an Innovative Foreign Strategy”, </w:t>
      </w:r>
      <w:r w:rsidRPr="00F64E82">
        <w:rPr>
          <w:i/>
          <w:sz w:val="20"/>
          <w:szCs w:val="20"/>
          <w:lang w:val="en-US"/>
        </w:rPr>
        <w:t>Contemporary International Relations</w:t>
      </w:r>
      <w:r w:rsidRPr="00F64E82">
        <w:rPr>
          <w:sz w:val="20"/>
          <w:szCs w:val="20"/>
          <w:lang w:val="en-US"/>
        </w:rPr>
        <w:t>, 21 (3) May/June 2011.</w:t>
      </w:r>
    </w:p>
  </w:footnote>
  <w:footnote w:id="3">
    <w:p w14:paraId="77496D36" w14:textId="30F8230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noProof/>
        </w:rPr>
        <w:t>Chen</w:t>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Chen&lt;/Author&gt;&lt;Year&gt;2009&lt;/Year&gt;&lt;IDText&gt;International Responsibility and China’s Foreign Policy&lt;/IDText&gt;&lt;Suffix&gt;:26&lt;/Suffix&gt;&lt;DisplayText&gt;Zhimin Chen, &amp;quot;International Responsibility and China’s Foreign Policy,&amp;quot; in &lt;style face="italic"&gt;China’s Shift: Global Strategy of the Rising Power&lt;/style&gt;, ed. Masafumi Iida (Tokyo: The National Institute for Defense Studies, 2009).:26&lt;/DisplayText&gt;&lt;record&gt;&lt;titles&gt;&lt;title&gt;International Responsibility and China’s Foreign Policy&lt;/title&gt;&lt;secondary-title&gt;China’s Shift: Global Strategy of the Rising Power&lt;/secondary-title&gt;&lt;/titles&gt;&lt;pages&gt;7-28&lt;/pages&gt;&lt;contributors&gt;&lt;authors&gt;&lt;author&gt;Chen, Zhimin&lt;/author&gt;&lt;/authors&gt;&lt;/contributors&gt;&lt;added-date format="utc"&gt;1435397366&lt;/added-date&gt;&lt;pub-location&gt;Tokyo&lt;/pub-location&gt;&lt;ref-type name="Book Section"&gt;5&lt;/ref-type&gt;&lt;dates&gt;&lt;year&gt;2009&lt;/year&gt;&lt;/dates&gt;&lt;rec-number&gt;923&lt;/rec-number&gt;&lt;publisher&gt;The National Institute for Defense Studies&lt;/publisher&gt;&lt;last-updated-date format="utc"&gt;1435397462&lt;/last-updated-date&gt;&lt;contributors&gt;&lt;secondary-authors&gt;&lt;author&gt;Iida, Masafumi&lt;/author&gt;&lt;/secondary-authors&gt;&lt;/contributors&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Zhimin, "International Responsibility and China’s Foreign Policy," in </w:t>
      </w:r>
      <w:r w:rsidRPr="00F64E82">
        <w:rPr>
          <w:rFonts w:ascii="Times New Roman" w:hAnsi="Times New Roman" w:cs="Times New Roman"/>
          <w:i/>
          <w:noProof/>
        </w:rPr>
        <w:t>China’s Shift: Global Strategy of the Rising Power</w:t>
      </w:r>
      <w:r w:rsidRPr="00F64E82">
        <w:rPr>
          <w:rFonts w:ascii="Times New Roman" w:hAnsi="Times New Roman" w:cs="Times New Roman"/>
          <w:noProof/>
        </w:rPr>
        <w:t>, ed. Masafumi Iida (Tokyo: The National Institute for Defense Studies, 2009).:26</w:t>
      </w:r>
      <w:r w:rsidRPr="00F64E82">
        <w:rPr>
          <w:rFonts w:ascii="Times New Roman" w:hAnsi="Times New Roman" w:cs="Times New Roman"/>
        </w:rPr>
        <w:fldChar w:fldCharType="end"/>
      </w:r>
    </w:p>
  </w:footnote>
  <w:footnote w:id="4">
    <w:p w14:paraId="7D53B14A" w14:textId="0E83335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Cui&lt;/Author&gt;&lt;Year&gt;2010&lt;/Year&gt;&lt;IDText&gt;</w:instrText>
      </w:r>
      <w:r w:rsidRPr="00F64E82">
        <w:rPr>
          <w:rFonts w:ascii="Times New Roman" w:hAnsi="Times New Roman" w:cs="Times New Roman"/>
        </w:rPr>
        <w:instrText>全球化时代与多极化世界</w:instrText>
      </w:r>
      <w:r w:rsidRPr="00F64E82">
        <w:rPr>
          <w:rFonts w:ascii="Times New Roman" w:hAnsi="Times New Roman" w:cs="Times New Roman"/>
        </w:rPr>
        <w:instrText xml:space="preserve"> (The Globalisation Era and the Multipolar World)&lt;/IDText&gt;&lt;Prefix&gt;For a representative example see &lt;/Prefix&gt;&lt;DisplayText&gt;For a representative example see Liru Cui, &amp;quot;</w:instrText>
      </w:r>
      <w:r w:rsidRPr="00F64E82">
        <w:rPr>
          <w:rFonts w:ascii="Times New Roman" w:hAnsi="Times New Roman" w:cs="Times New Roman"/>
        </w:rPr>
        <w:instrText>全球化时代与多极化世界</w:instrText>
      </w:r>
      <w:r w:rsidRPr="00F64E82">
        <w:rPr>
          <w:rFonts w:ascii="Times New Roman" w:hAnsi="Times New Roman" w:cs="Times New Roman"/>
        </w:rPr>
        <w:instrText xml:space="preserve"> (the Globalisation Era and the Multipolar World),&amp;quot; &lt;style face="italic"&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tyle&gt; 30th Anniversary commemorative issue (2010).&lt;/DisplayText&gt;&lt;record&gt;&lt;titles&gt;&lt;title&gt;</w:instrText>
      </w:r>
      <w:r w:rsidRPr="00F64E82">
        <w:rPr>
          <w:rFonts w:ascii="Times New Roman" w:hAnsi="Times New Roman" w:cs="Times New Roman"/>
        </w:rPr>
        <w:instrText>全球化时代与多极化世界</w:instrText>
      </w:r>
      <w:r w:rsidRPr="00F64E82">
        <w:rPr>
          <w:rFonts w:ascii="Times New Roman" w:hAnsi="Times New Roman" w:cs="Times New Roman"/>
        </w:rPr>
        <w:instrText xml:space="preserve"> (The Globalisation Era and the Multipolar World)&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1-5&lt;/pages&gt;&lt;contributors&gt;&lt;authors&gt;&lt;author&gt;Cui, Liru&lt;/author&gt;&lt;/authors&gt;&lt;/contributors&gt;&lt;added-date format="utc"&gt;1435397623&lt;/added-date&gt;&lt;ref-type name="Journal Article"&gt;17&lt;/ref-type&gt;&lt;dates&gt;&lt;year&gt;2010&lt;/year&gt;&lt;/dates&gt;&lt;rec-number&gt;924&lt;/rec-number&gt;&lt;last-updated-date format="utc"&gt;1435397727&lt;/last-updated-date&gt;&lt;volume&gt;30th Anniversary commemorative issue &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For a representative example see Cui, Liru, "quanqiuhua shidai yu duojihua shijie (the Globalisation Era and the Multipolar World)," </w:t>
      </w:r>
      <w:r w:rsidRPr="00F64E82">
        <w:rPr>
          <w:rFonts w:ascii="Times New Roman" w:hAnsi="Times New Roman" w:cs="Times New Roman"/>
          <w:i/>
          <w:noProof/>
        </w:rPr>
        <w:t>xiandai guoji guanxi (Contemporary International Relations)</w:t>
      </w:r>
      <w:r w:rsidRPr="00F64E82">
        <w:rPr>
          <w:rFonts w:ascii="Times New Roman" w:hAnsi="Times New Roman" w:cs="Times New Roman"/>
          <w:noProof/>
        </w:rPr>
        <w:t xml:space="preserve"> 30th Anniversary commemorative issue (2010).</w:t>
      </w:r>
      <w:r w:rsidRPr="00F64E82">
        <w:rPr>
          <w:rFonts w:ascii="Times New Roman" w:hAnsi="Times New Roman" w:cs="Times New Roman"/>
        </w:rPr>
        <w:fldChar w:fldCharType="end"/>
      </w:r>
    </w:p>
  </w:footnote>
  <w:footnote w:id="5">
    <w:p w14:paraId="725A6E3C" w14:textId="77777777" w:rsidR="003C3D3D" w:rsidRPr="00F64E82" w:rsidRDefault="003C3D3D" w:rsidP="00B661B8">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Xinhua News, Chinese premier rejects allegation of China, U.S. monopolizing world affairs in future, available at </w:t>
      </w:r>
      <w:hyperlink r:id="rId1" w:history="1">
        <w:r w:rsidRPr="00F64E82">
          <w:rPr>
            <w:rStyle w:val="Hyperlink"/>
            <w:rFonts w:ascii="Times New Roman" w:hAnsi="Times New Roman" w:cs="Times New Roman"/>
          </w:rPr>
          <w:t>http://news.xinhuanet.com/english/2009-05/21/content_11409799.htm</w:t>
        </w:r>
      </w:hyperlink>
      <w:r w:rsidRPr="00F64E82">
        <w:rPr>
          <w:rFonts w:ascii="Times New Roman" w:hAnsi="Times New Roman" w:cs="Times New Roman"/>
        </w:rPr>
        <w:t xml:space="preserve"> accessed on 27 June 2015 (2009)</w:t>
      </w:r>
    </w:p>
  </w:footnote>
  <w:footnote w:id="6">
    <w:p w14:paraId="4668E531" w14:textId="3E7C22B1" w:rsidR="003C3D3D" w:rsidRPr="00F64E82" w:rsidRDefault="003C3D3D" w:rsidP="00B661B8">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People’s Daily, Xi Jinping huijian meiguo zongtong guojia anquan shiwu zhuli duonilun (Xi Jinping met </w:t>
      </w:r>
      <w:r w:rsidRPr="00F64E82">
        <w:rPr>
          <w:rFonts w:ascii="Times New Roman" w:hAnsi="Times New Roman" w:cs="Times New Roman"/>
          <w:iCs/>
        </w:rPr>
        <w:t>National Security Advisor to the U.S. President Thomas Donilon</w:t>
      </w:r>
      <w:r w:rsidRPr="00F64E82">
        <w:rPr>
          <w:rFonts w:ascii="Times New Roman" w:hAnsi="Times New Roman" w:cs="Times New Roman"/>
        </w:rPr>
        <w:t xml:space="preserve">), see </w:t>
      </w:r>
      <w:hyperlink r:id="rId2" w:history="1">
        <w:r w:rsidRPr="00F64E82">
          <w:rPr>
            <w:rStyle w:val="Hyperlink"/>
            <w:rFonts w:ascii="Times New Roman" w:hAnsi="Times New Roman" w:cs="Times New Roman"/>
          </w:rPr>
          <w:t>http://paper.people.com.cn/rmrb/html/2013-05/28/nw.D110000renmrb_20130528_4-01.htm</w:t>
        </w:r>
      </w:hyperlink>
      <w:r w:rsidRPr="00F64E82">
        <w:rPr>
          <w:rFonts w:ascii="Times New Roman" w:hAnsi="Times New Roman" w:cs="Times New Roman"/>
        </w:rPr>
        <w:t xml:space="preserve"> accessed on 15 June 2015 (2013)</w:t>
      </w:r>
    </w:p>
  </w:footnote>
  <w:footnote w:id="7">
    <w:p w14:paraId="6296B6E5" w14:textId="77777777" w:rsidR="003C3D3D" w:rsidRPr="00F64E82" w:rsidRDefault="003C3D3D" w:rsidP="00B048C2">
      <w:pPr>
        <w:pStyle w:val="FootnoteText"/>
        <w:rPr>
          <w:rFonts w:ascii="Times New Roman" w:hAnsi="Times New Roman" w:cs="Times New Roman"/>
          <w:lang w:val="en-US"/>
        </w:rPr>
      </w:pPr>
      <w:r w:rsidRPr="00F64E82">
        <w:rPr>
          <w:rStyle w:val="FootnoteReference"/>
          <w:rFonts w:ascii="Times New Roman" w:hAnsi="Times New Roman" w:cs="Times New Roman"/>
        </w:rPr>
        <w:footnoteRef/>
      </w:r>
      <w:r w:rsidRPr="00F64E82">
        <w:rPr>
          <w:rFonts w:ascii="Times New Roman" w:hAnsi="Times New Roman" w:cs="Times New Roman"/>
        </w:rPr>
        <w:t xml:space="preserve"> Non G8 members are normally invited to the summit to discuss issues that they have a stake in, but in 2012, no additional country representatives were invited at all. </w:t>
      </w:r>
    </w:p>
  </w:footnote>
  <w:footnote w:id="8">
    <w:p w14:paraId="29911967" w14:textId="6C2B1BD7"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noProof/>
        </w:rPr>
        <w:t>Yan</w:t>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Yan&lt;/Author&gt;&lt;Year&gt;2014&lt;/Year&gt;&lt;IDText&gt;From Keeping a Low Profile to Striving for Achievement&lt;/IDText&gt;&lt;DisplayText&gt;Xuetong Yan, &amp;quot;From Keeping a Low Profile to Striving for Achievement,&amp;quot; &lt;style face="italic"&gt;The Chinese Journal of International Politics&lt;/style&gt; 7, no. 2 (2014).&lt;/DisplayText&gt;&lt;record&gt;&lt;titles&gt;&lt;title&gt;From Keeping a Low Profile to Striving for Achievement&lt;/title&gt;&lt;secondary-title&gt;The Chinese Journal of International Politics&lt;/secondary-title&gt;&lt;/titles&gt;&lt;pages&gt;153-184&lt;/pages&gt;&lt;number&gt;2&lt;/number&gt;&lt;contributors&gt;&lt;authors&gt;&lt;author&gt;Yan, Xuetong&lt;/author&gt;&lt;/authors&gt;&lt;/contributors&gt;&lt;added-date format="utc"&gt;1410179632&lt;/added-date&gt;&lt;ref-type name="Journal Article"&gt;17&lt;/ref-type&gt;&lt;dates&gt;&lt;year&gt;2014&lt;/year&gt;&lt;/dates&gt;&lt;rec-number&gt;746&lt;/rec-number&gt;&lt;last-updated-date format="utc"&gt;1410183753&lt;/last-updated-date&gt;&lt;volume&gt;7&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Xuetong, "From Keeping a Low Profile to Striving for Achievement," </w:t>
      </w:r>
      <w:r w:rsidRPr="00F64E82">
        <w:rPr>
          <w:rFonts w:ascii="Times New Roman" w:hAnsi="Times New Roman" w:cs="Times New Roman"/>
          <w:i/>
          <w:noProof/>
        </w:rPr>
        <w:t>The Chinese Journal of International Politics</w:t>
      </w:r>
      <w:r w:rsidRPr="00F64E82">
        <w:rPr>
          <w:rFonts w:ascii="Times New Roman" w:hAnsi="Times New Roman" w:cs="Times New Roman"/>
          <w:noProof/>
        </w:rPr>
        <w:t xml:space="preserve"> 7, no. 2 (2014).</w:t>
      </w:r>
      <w:r w:rsidRPr="00F64E82">
        <w:rPr>
          <w:rFonts w:ascii="Times New Roman" w:hAnsi="Times New Roman" w:cs="Times New Roman"/>
        </w:rPr>
        <w:fldChar w:fldCharType="end"/>
      </w:r>
    </w:p>
  </w:footnote>
  <w:footnote w:id="9">
    <w:p w14:paraId="763F1BCB" w14:textId="3DF410FE" w:rsidR="003C3D3D" w:rsidRPr="00F64E82" w:rsidRDefault="003C3D3D" w:rsidP="00C229E4">
      <w:pPr>
        <w:pStyle w:val="NoSpacing"/>
        <w:rPr>
          <w:rFonts w:eastAsia="Times New Roman"/>
          <w:sz w:val="20"/>
          <w:szCs w:val="20"/>
          <w:lang w:eastAsia="en-US"/>
        </w:rPr>
      </w:pPr>
      <w:r w:rsidRPr="00F64E82">
        <w:rPr>
          <w:rStyle w:val="FootnoteReference"/>
          <w:sz w:val="20"/>
          <w:szCs w:val="20"/>
        </w:rPr>
        <w:footnoteRef/>
      </w:r>
      <w:r w:rsidRPr="00F64E82">
        <w:rPr>
          <w:sz w:val="20"/>
          <w:szCs w:val="20"/>
        </w:rPr>
        <w:t xml:space="preserve"> </w:t>
      </w:r>
      <w:r w:rsidRPr="00F64E82">
        <w:rPr>
          <w:sz w:val="20"/>
          <w:szCs w:val="20"/>
          <w:lang w:val="en-US"/>
        </w:rPr>
        <w:t xml:space="preserve">See, for example, Xu, Jian, “Rethinking China’s Period of Strategic Opportunity”, </w:t>
      </w:r>
      <w:r w:rsidRPr="00F64E82">
        <w:rPr>
          <w:rFonts w:eastAsia="Times New Roman"/>
          <w:i/>
          <w:color w:val="000000"/>
          <w:sz w:val="20"/>
          <w:szCs w:val="20"/>
          <w:shd w:val="clear" w:color="auto" w:fill="FFFFFF"/>
          <w:lang w:eastAsia="en-US"/>
        </w:rPr>
        <w:t>China International Studies</w:t>
      </w:r>
      <w:r w:rsidRPr="00F64E82">
        <w:rPr>
          <w:rFonts w:eastAsia="Times New Roman"/>
          <w:color w:val="000000"/>
          <w:sz w:val="20"/>
          <w:szCs w:val="20"/>
          <w:shd w:val="clear" w:color="auto" w:fill="FFFFFF"/>
          <w:lang w:eastAsia="en-US"/>
        </w:rPr>
        <w:t xml:space="preserve"> March/April 2014 51-70.</w:t>
      </w:r>
    </w:p>
  </w:footnote>
  <w:footnote w:id="10">
    <w:p w14:paraId="6E1A3973" w14:textId="391A8512" w:rsidR="003C3D3D" w:rsidRPr="00F64E82" w:rsidRDefault="003C3D3D" w:rsidP="00C57D54">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e do not explore the origination and evolution of the new type of great power relations concept here – this was the focus of a separate study, please see Jinghan Zeng, Constructing a New Type of Great Power Relations: the State of Debate in China, </w:t>
      </w:r>
      <w:r w:rsidRPr="00F64E82">
        <w:rPr>
          <w:rFonts w:ascii="Times New Roman" w:hAnsi="Times New Roman" w:cs="Times New Roman"/>
          <w:i/>
        </w:rPr>
        <w:t>British Journal of Politics and International Relations</w:t>
      </w:r>
      <w:r w:rsidRPr="00F64E82">
        <w:rPr>
          <w:rFonts w:ascii="Times New Roman" w:hAnsi="Times New Roman" w:cs="Times New Roman"/>
        </w:rPr>
        <w:t>, forthcoming</w:t>
      </w:r>
    </w:p>
  </w:footnote>
  <w:footnote w:id="11">
    <w:p w14:paraId="1517FB43" w14:textId="431CC9E5" w:rsidR="003C3D3D" w:rsidRPr="00F64E82" w:rsidRDefault="003C3D3D">
      <w:pPr>
        <w:pStyle w:val="FootnoteText"/>
        <w:rPr>
          <w:rFonts w:ascii="Times New Roman" w:hAnsi="Times New Roman" w:cs="Times New Roman"/>
          <w:lang w:val="en-US"/>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lang w:val="en-US"/>
        </w:rPr>
        <w:fldChar w:fldCharType="begin"/>
      </w:r>
      <w:r w:rsidRPr="00F64E82">
        <w:rPr>
          <w:rFonts w:ascii="Times New Roman" w:hAnsi="Times New Roman" w:cs="Times New Roman"/>
          <w:lang w:val="en-US"/>
        </w:rPr>
        <w:instrText xml:space="preserve"> ADDIN EN.CITE &lt;EndNote&gt;&lt;Cite&gt;&lt;Author&gt;Zeng&lt;/Author&gt;&lt;Year&gt;2015&lt;/Year&gt;&lt;IDText&gt;Securing China’s Core Interests: The State of Debate in China&lt;/IDText&gt;&lt;DisplayText&gt;Jinghan Zeng, Yuefan Xiao, and Shaun Breslin, &amp;quot;Securing China’s Core Interests: The State of Debate in China,&amp;quot; &lt;style face="italic"&gt;International Affairs&lt;/style&gt; 91, no. 2 (2015).&lt;/DisplayText&gt;&lt;record&gt;&lt;titles&gt;&lt;title&gt;Securing China’s Core Interests: The State of Debate in China&lt;/title&gt;&lt;secondary-title&gt;International Affairs&lt;/secondary-title&gt;&lt;/titles&gt;&lt;pages&gt;245-266&lt;/pages&gt;&lt;number&gt;2&lt;/number&gt;&lt;contributors&gt;&lt;authors&gt;&lt;author&gt;Zeng, Jinghan&lt;/author&gt;&lt;author&gt;Xiao, Yuefan&lt;/author&gt;&lt;author&gt;Breslin, Shaun&lt;/author&gt;&lt;/authors&gt;&lt;/contributors&gt;&lt;added-date format="utc"&gt;1431599081&lt;/added-date&gt;&lt;ref-type name="Journal Article"&gt;17&lt;/ref-type&gt;&lt;dates&gt;&lt;year&gt;2015&lt;/year&gt;&lt;/dates&gt;&lt;rec-number&gt;905&lt;/rec-number&gt;&lt;last-updated-date format="utc"&gt;1431599117&lt;/last-updated-date&gt;&lt;volume&gt;91&lt;/volume&gt;&lt;/record&gt;&lt;/Cite&gt;&lt;/EndNote&gt;</w:instrText>
      </w:r>
      <w:r w:rsidRPr="00F64E82">
        <w:rPr>
          <w:rFonts w:ascii="Times New Roman" w:hAnsi="Times New Roman" w:cs="Times New Roman"/>
          <w:lang w:val="en-US"/>
        </w:rPr>
        <w:fldChar w:fldCharType="separate"/>
      </w:r>
      <w:r w:rsidRPr="00F64E82">
        <w:rPr>
          <w:rFonts w:ascii="Times New Roman" w:hAnsi="Times New Roman" w:cs="Times New Roman"/>
          <w:noProof/>
          <w:lang w:val="en-US"/>
        </w:rPr>
        <w:t xml:space="preserve">Jinghan Zeng, Yuefan Xiao, and Shaun Breslin, "Securing China’s Core Interests: The State of Debate in China," </w:t>
      </w:r>
      <w:r w:rsidRPr="00F64E82">
        <w:rPr>
          <w:rFonts w:ascii="Times New Roman" w:hAnsi="Times New Roman" w:cs="Times New Roman"/>
          <w:i/>
          <w:noProof/>
          <w:lang w:val="en-US"/>
        </w:rPr>
        <w:t>International Affairs</w:t>
      </w:r>
      <w:r w:rsidRPr="00F64E82">
        <w:rPr>
          <w:rFonts w:ascii="Times New Roman" w:hAnsi="Times New Roman" w:cs="Times New Roman"/>
          <w:noProof/>
          <w:lang w:val="en-US"/>
        </w:rPr>
        <w:t xml:space="preserve"> 91, no. 2 (2015).</w:t>
      </w:r>
      <w:r w:rsidRPr="00F64E82">
        <w:rPr>
          <w:rFonts w:ascii="Times New Roman" w:hAnsi="Times New Roman" w:cs="Times New Roman"/>
          <w:lang w:val="en-US"/>
        </w:rPr>
        <w:fldChar w:fldCharType="end"/>
      </w:r>
    </w:p>
  </w:footnote>
  <w:footnote w:id="12">
    <w:p w14:paraId="217CF1FF" w14:textId="0DFEE411" w:rsidR="003C3D3D" w:rsidRPr="00220D0A" w:rsidRDefault="003C3D3D" w:rsidP="00220D0A">
      <w:pPr>
        <w:pStyle w:val="NoSpacing"/>
        <w:rPr>
          <w:sz w:val="20"/>
          <w:szCs w:val="20"/>
        </w:rPr>
      </w:pPr>
      <w:r w:rsidRPr="00220D0A">
        <w:rPr>
          <w:rStyle w:val="FootnoteReference"/>
          <w:sz w:val="20"/>
          <w:szCs w:val="20"/>
        </w:rPr>
        <w:footnoteRef/>
      </w:r>
      <w:r w:rsidRPr="00220D0A">
        <w:rPr>
          <w:sz w:val="20"/>
          <w:szCs w:val="20"/>
        </w:rPr>
        <w:t xml:space="preserve"> The following four paragraphs are informed by </w:t>
      </w:r>
      <w:r>
        <w:rPr>
          <w:sz w:val="20"/>
          <w:szCs w:val="20"/>
        </w:rPr>
        <w:t>discussions with</w:t>
      </w:r>
      <w:r w:rsidRPr="00220D0A">
        <w:rPr>
          <w:sz w:val="20"/>
          <w:szCs w:val="20"/>
        </w:rPr>
        <w:t xml:space="preserve"> </w:t>
      </w:r>
      <w:r>
        <w:rPr>
          <w:sz w:val="20"/>
          <w:szCs w:val="20"/>
        </w:rPr>
        <w:t>Ren Xiao and Zhao Mingh</w:t>
      </w:r>
      <w:r w:rsidRPr="00220D0A">
        <w:rPr>
          <w:sz w:val="20"/>
          <w:szCs w:val="20"/>
        </w:rPr>
        <w:t>a</w:t>
      </w:r>
      <w:r>
        <w:rPr>
          <w:sz w:val="20"/>
          <w:szCs w:val="20"/>
        </w:rPr>
        <w:t>o</w:t>
      </w:r>
      <w:r w:rsidRPr="00220D0A">
        <w:rPr>
          <w:sz w:val="20"/>
          <w:szCs w:val="20"/>
        </w:rPr>
        <w:t xml:space="preserve"> </w:t>
      </w:r>
      <w:r>
        <w:rPr>
          <w:sz w:val="20"/>
          <w:szCs w:val="20"/>
        </w:rPr>
        <w:t xml:space="preserve">in November 2015 </w:t>
      </w:r>
      <w:r w:rsidRPr="00220D0A">
        <w:rPr>
          <w:sz w:val="20"/>
          <w:szCs w:val="20"/>
        </w:rPr>
        <w:t xml:space="preserve">and we are grateful for their </w:t>
      </w:r>
      <w:r>
        <w:rPr>
          <w:sz w:val="20"/>
          <w:szCs w:val="20"/>
        </w:rPr>
        <w:t>agreement</w:t>
      </w:r>
      <w:r w:rsidRPr="00220D0A">
        <w:rPr>
          <w:sz w:val="20"/>
          <w:szCs w:val="20"/>
        </w:rPr>
        <w:t xml:space="preserve"> to include them here.  </w:t>
      </w:r>
    </w:p>
  </w:footnote>
  <w:footnote w:id="13">
    <w:p w14:paraId="0DE937A3" w14:textId="410C7678" w:rsidR="003C3D3D" w:rsidRPr="00220D0A" w:rsidRDefault="003C3D3D" w:rsidP="006D5651">
      <w:pPr>
        <w:rPr>
          <w:rStyle w:val="NoSpacingChar"/>
        </w:rPr>
      </w:pPr>
      <w:r w:rsidRPr="00F64E82">
        <w:rPr>
          <w:rStyle w:val="FootnoteReference"/>
          <w:rFonts w:ascii="Times New Roman" w:hAnsi="Times New Roman" w:cs="Times New Roman"/>
          <w:sz w:val="20"/>
          <w:szCs w:val="20"/>
        </w:rPr>
        <w:footnoteRef/>
      </w:r>
      <w:r w:rsidRPr="00F64E82">
        <w:rPr>
          <w:rFonts w:ascii="Times New Roman" w:hAnsi="Times New Roman" w:cs="Times New Roman"/>
          <w:sz w:val="20"/>
          <w:szCs w:val="20"/>
        </w:rPr>
        <w:t xml:space="preserve"> Fu Ying (2015) “Under the same roof: China’s View of World Order”, The Huffington Post, 11 November, available at </w:t>
      </w:r>
      <w:hyperlink r:id="rId3" w:history="1">
        <w:r w:rsidRPr="00F64E82">
          <w:rPr>
            <w:rStyle w:val="Hyperlink"/>
            <w:rFonts w:ascii="Times New Roman" w:hAnsi="Times New Roman" w:cs="Times New Roman"/>
            <w:sz w:val="20"/>
            <w:szCs w:val="20"/>
          </w:rPr>
          <w:t>http://www.huffingtonpost.com/fu-ying/china-global-order_b_8537918.html?utm_hp_ref=world</w:t>
        </w:r>
      </w:hyperlink>
      <w:r w:rsidRPr="00F64E82">
        <w:rPr>
          <w:rFonts w:ascii="Times New Roman" w:hAnsi="Times New Roman" w:cs="Times New Roman"/>
          <w:sz w:val="20"/>
          <w:szCs w:val="20"/>
        </w:rPr>
        <w:t xml:space="preserve"> accessed 16 November 2015</w:t>
      </w:r>
      <w:r>
        <w:rPr>
          <w:rFonts w:ascii="Times New Roman" w:hAnsi="Times New Roman" w:cs="Times New Roman"/>
          <w:sz w:val="20"/>
          <w:szCs w:val="20"/>
        </w:rPr>
        <w:t>.</w:t>
      </w:r>
    </w:p>
  </w:footnote>
  <w:footnote w:id="14">
    <w:p w14:paraId="1F8AB4EB" w14:textId="30192634" w:rsidR="003C3D3D" w:rsidRPr="00F64E82" w:rsidRDefault="003C3D3D" w:rsidP="00924F25">
      <w:pPr>
        <w:spacing w:line="240" w:lineRule="auto"/>
        <w:jc w:val="both"/>
        <w:rPr>
          <w:rFonts w:ascii="Times New Roman" w:hAnsi="Times New Roman" w:cs="Times New Roman"/>
          <w:sz w:val="20"/>
          <w:szCs w:val="20"/>
        </w:rPr>
      </w:pPr>
      <w:r w:rsidRPr="00F64E82">
        <w:rPr>
          <w:rStyle w:val="FootnoteReference"/>
          <w:rFonts w:ascii="Times New Roman" w:hAnsi="Times New Roman" w:cs="Times New Roman"/>
          <w:sz w:val="20"/>
          <w:szCs w:val="20"/>
        </w:rPr>
        <w:footnoteRef/>
      </w:r>
      <w:r w:rsidRPr="00F64E82">
        <w:rPr>
          <w:rFonts w:ascii="Times New Roman" w:hAnsi="Times New Roman" w:cs="Times New Roman"/>
          <w:sz w:val="20"/>
          <w:szCs w:val="20"/>
        </w:rPr>
        <w:t xml:space="preserve"> Wang, Yang, Comments made at the Chicago Council on Global Affairs and World Business, December 2014, available at </w:t>
      </w:r>
      <w:hyperlink r:id="rId4" w:history="1">
        <w:r w:rsidRPr="00F64E82">
          <w:rPr>
            <w:rStyle w:val="Hyperlink"/>
            <w:rFonts w:ascii="Times New Roman" w:hAnsi="Times New Roman" w:cs="Times New Roman"/>
            <w:sz w:val="20"/>
            <w:szCs w:val="20"/>
          </w:rPr>
          <w:t>http://www.thechicagocouncil.org/event/us-china-shared-vision-global-economic-partnership</w:t>
        </w:r>
      </w:hyperlink>
      <w:r w:rsidRPr="00F64E82">
        <w:rPr>
          <w:rFonts w:ascii="Times New Roman" w:hAnsi="Times New Roman" w:cs="Times New Roman"/>
          <w:sz w:val="20"/>
          <w:szCs w:val="20"/>
        </w:rPr>
        <w:t>, accessed 14</w:t>
      </w:r>
      <w:r w:rsidRPr="00F64E82">
        <w:rPr>
          <w:rFonts w:ascii="Times New Roman" w:hAnsi="Times New Roman" w:cs="Times New Roman"/>
          <w:sz w:val="20"/>
          <w:szCs w:val="20"/>
          <w:vertAlign w:val="superscript"/>
        </w:rPr>
        <w:t>th</w:t>
      </w:r>
      <w:r w:rsidRPr="00F64E82">
        <w:rPr>
          <w:rFonts w:ascii="Times New Roman" w:hAnsi="Times New Roman" w:cs="Times New Roman"/>
          <w:sz w:val="20"/>
          <w:szCs w:val="20"/>
        </w:rPr>
        <w:t xml:space="preserve"> January 2015</w:t>
      </w:r>
    </w:p>
  </w:footnote>
  <w:footnote w:id="15">
    <w:p w14:paraId="44E93B8E" w14:textId="6461E49F" w:rsidR="003C3D3D" w:rsidRPr="006D70FC" w:rsidRDefault="003C3D3D" w:rsidP="006D70FC">
      <w:pPr>
        <w:pStyle w:val="NoSpacing"/>
        <w:rPr>
          <w:sz w:val="20"/>
          <w:szCs w:val="20"/>
        </w:rPr>
      </w:pPr>
      <w:r w:rsidRPr="006D70FC">
        <w:rPr>
          <w:rStyle w:val="FootnoteReference"/>
          <w:sz w:val="20"/>
          <w:szCs w:val="20"/>
        </w:rPr>
        <w:footnoteRef/>
      </w:r>
      <w:r w:rsidRPr="006D70FC">
        <w:rPr>
          <w:sz w:val="20"/>
          <w:szCs w:val="20"/>
        </w:rPr>
        <w:t xml:space="preserve"> For details on the evolution of the concept of institutional voice, see the discussion on “expanding China’s role in global governance</w:t>
      </w:r>
      <w:r w:rsidRPr="006D70FC">
        <w:rPr>
          <w:bCs/>
          <w:sz w:val="20"/>
          <w:szCs w:val="20"/>
        </w:rPr>
        <w:t xml:space="preserve">” on the China Policy website, available at </w:t>
      </w:r>
      <w:hyperlink r:id="rId5" w:history="1">
        <w:r w:rsidRPr="006D70FC">
          <w:rPr>
            <w:rStyle w:val="Hyperlink"/>
            <w:sz w:val="20"/>
            <w:szCs w:val="20"/>
          </w:rPr>
          <w:t>http://us2.campaign-archive2.com/?u=3fd756a9629015f7becc6e127&amp;id=822399aaaa&amp;e=a045660cf1</w:t>
        </w:r>
      </w:hyperlink>
      <w:r w:rsidRPr="006D70FC">
        <w:rPr>
          <w:bCs/>
          <w:sz w:val="20"/>
          <w:szCs w:val="20"/>
        </w:rPr>
        <w:t>, accessed 18 November 2015.</w:t>
      </w:r>
      <w:r w:rsidRPr="006D70FC">
        <w:rPr>
          <w:sz w:val="20"/>
          <w:szCs w:val="20"/>
        </w:rPr>
        <w:t xml:space="preserve"> </w:t>
      </w:r>
    </w:p>
  </w:footnote>
  <w:footnote w:id="16">
    <w:p w14:paraId="753CAAFA" w14:textId="77777777" w:rsidR="003C3D3D" w:rsidRPr="00F64E82" w:rsidRDefault="003C3D3D" w:rsidP="00813E4E">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Jinghan Zeng, Constructing a New Type of Great Power Relations: the State of Debate in China, </w:t>
      </w:r>
      <w:r w:rsidRPr="00F64E82">
        <w:rPr>
          <w:rFonts w:ascii="Times New Roman" w:hAnsi="Times New Roman" w:cs="Times New Roman"/>
          <w:i/>
        </w:rPr>
        <w:t>British Journal of Politics and International Relations</w:t>
      </w:r>
      <w:r w:rsidRPr="00F64E82">
        <w:rPr>
          <w:rFonts w:ascii="Times New Roman" w:hAnsi="Times New Roman" w:cs="Times New Roman"/>
        </w:rPr>
        <w:t>, forthcoming</w:t>
      </w:r>
    </w:p>
  </w:footnote>
  <w:footnote w:id="17">
    <w:p w14:paraId="7F1AD09B" w14:textId="09BF9D04" w:rsidR="003C3D3D" w:rsidRPr="00F64E82" w:rsidRDefault="003C3D3D" w:rsidP="0058241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Please see </w:t>
      </w:r>
      <w:hyperlink r:id="rId6" w:history="1">
        <w:r w:rsidRPr="00F64E82">
          <w:rPr>
            <w:rStyle w:val="Hyperlink"/>
            <w:rFonts w:ascii="Times New Roman" w:hAnsi="Times New Roman" w:cs="Times New Roman"/>
          </w:rPr>
          <w:t>https://sites.google.com/site/zengjinghan/data</w:t>
        </w:r>
      </w:hyperlink>
      <w:r w:rsidRPr="00F64E82">
        <w:rPr>
          <w:rFonts w:ascii="Times New Roman" w:hAnsi="Times New Roman" w:cs="Times New Roman"/>
        </w:rPr>
        <w:t xml:space="preserve"> </w:t>
      </w:r>
    </w:p>
  </w:footnote>
  <w:footnote w:id="18">
    <w:p w14:paraId="67273588" w14:textId="5C7B7A3D" w:rsidR="003C3D3D" w:rsidRPr="00F64E82" w:rsidRDefault="003C3D3D" w:rsidP="00110530">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Qi Hao, China Debates the New Type of Great Power Relations, </w:t>
      </w:r>
      <w:r w:rsidRPr="00F64E82">
        <w:rPr>
          <w:rFonts w:ascii="Times New Roman" w:hAnsi="Times New Roman" w:cs="Times New Roman"/>
          <w:i/>
        </w:rPr>
        <w:t>The Chinese Journal of International Politics</w:t>
      </w:r>
      <w:r w:rsidRPr="00F64E82">
        <w:rPr>
          <w:rFonts w:ascii="Times New Roman" w:hAnsi="Times New Roman" w:cs="Times New Roman"/>
        </w:rPr>
        <w:t>, (2015)</w:t>
      </w:r>
      <w:r>
        <w:rPr>
          <w:rFonts w:ascii="Times New Roman" w:hAnsi="Times New Roman" w:cs="Times New Roman"/>
        </w:rPr>
        <w:t xml:space="preserve">. Qi Hao’s paper also provides an interesting counterpart to this one by focussing on the ways that a new relationship might be realised and the challenges and obstacles that lie in the way. </w:t>
      </w:r>
    </w:p>
  </w:footnote>
  <w:footnote w:id="19">
    <w:p w14:paraId="70AE87B9" w14:textId="52A40F2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Mearsheimer&lt;/Author&gt;&lt;Year&gt;2014&lt;/Year&gt;&lt;IDText&gt;Can China Rise Peacefully? &lt;/IDText&gt;&lt;DisplayText&gt;John Mearsheimer, &amp;quot;Can China Rise Peacefully? ,&amp;quot; &lt;style face="italic"&gt;The National Interest&lt;/style&gt; available at http://nationalinterest.org/commentary/can-china-rise-peacefully-10204, accessed on January 14, 2015 (2014).&lt;/DisplayText&gt;&lt;record&gt;&lt;titles&gt;&lt;title&gt;Can China Rise Peacefully? &lt;/title&gt;&lt;secondary-title&gt;The National Interest&lt;/secondary-title&gt;&lt;/titles&gt;&lt;contributors&gt;&lt;authors&gt;&lt;author&gt;Mearsheimer, John&lt;/author&gt;&lt;/authors&gt;&lt;/contributors&gt;&lt;added-date format="utc"&gt;1431598252&lt;/added-date&gt;&lt;ref-type name="Journal Article"&gt;17&lt;/ref-type&gt;&lt;dates&gt;&lt;year&gt;2014&lt;/year&gt;&lt;/dates&gt;&lt;rec-number&gt;903&lt;/rec-number&gt;&lt;last-updated-date format="utc"&gt;1435593403&lt;/last-updated-date&gt;&lt;volume&gt;available at http://nationalinterest.org/commentary/can-china-rise-peacefully-10204, accessed on January 14, 2015&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ohn Mearsheimer, "Can China Rise Peacefully? ," </w:t>
      </w:r>
      <w:r w:rsidRPr="00F64E82">
        <w:rPr>
          <w:rFonts w:ascii="Times New Roman" w:hAnsi="Times New Roman" w:cs="Times New Roman"/>
          <w:i/>
          <w:noProof/>
        </w:rPr>
        <w:t>The National Interest</w:t>
      </w:r>
      <w:r w:rsidRPr="00F64E82">
        <w:rPr>
          <w:rFonts w:ascii="Times New Roman" w:hAnsi="Times New Roman" w:cs="Times New Roman"/>
          <w:noProof/>
        </w:rPr>
        <w:t xml:space="preserve"> available at http://nationalinterest.org/commentary/can-china-rise-peacefully-10204, accessed on January 14, 2015 (2014).</w:t>
      </w:r>
      <w:r w:rsidRPr="00F64E82">
        <w:rPr>
          <w:rFonts w:ascii="Times New Roman" w:hAnsi="Times New Roman" w:cs="Times New Roman"/>
        </w:rPr>
        <w:fldChar w:fldCharType="end"/>
      </w:r>
    </w:p>
  </w:footnote>
  <w:footnote w:id="20">
    <w:p w14:paraId="7A1EEB87" w14:textId="486DE668"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Xi&lt;/Author&gt;&lt;Year&gt;2014&lt;/Year&gt;&lt;IDText&gt;A Conversation with President Xi at BIG&amp;apos;s &amp;quot;Understanding China&amp;quot; Conference&lt;/IDText&gt;&lt;DisplayText&gt;Jinping Xi, &amp;quot;A Conversation with President Xi at Big&amp;apos;s &amp;quot;Understanding China&amp;quot; Conference,&amp;quot; (2014).&lt;/DisplayText&gt;&lt;record&gt;&lt;titles&gt;&lt;title&gt;A Conversation with President Xi at BIG&amp;apos;s &amp;quot;Understanding China&amp;quot; Conference&lt;/title&gt;&lt;/titles&gt;&lt;number&gt;available at http://berggruen.org/topics/a-conversation-with-president-xi-at-big-s-understanding-china-conference accessed on 11 September 2015&lt;/number&gt;&lt;contributors&gt;&lt;authors&gt;&lt;author&gt;Xi, Jinping&lt;/author&gt;&lt;/authors&gt;&lt;/contributors&gt;&lt;added-date format="utc"&gt;1441970106&lt;/added-date&gt;&lt;ref-type name="Encyclopedia"&gt;53&lt;/ref-type&gt;&lt;dates&gt;&lt;year&gt;2014&lt;/year&gt;&lt;/dates&gt;&lt;rec-number&gt;994&lt;/rec-number&gt;&lt;last-updated-date format="utc"&gt;1441970196&lt;/last-updated-dat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Xi, Jinping, "A Conversation with President Xi at Big's "Understanding China" Conference," (2014).</w:t>
      </w:r>
      <w:r w:rsidRPr="00F64E82">
        <w:rPr>
          <w:rFonts w:ascii="Times New Roman" w:hAnsi="Times New Roman" w:cs="Times New Roman"/>
        </w:rPr>
        <w:fldChar w:fldCharType="end"/>
      </w:r>
    </w:p>
  </w:footnote>
  <w:footnote w:id="21">
    <w:p w14:paraId="561563B3" w14:textId="1DEBC4F8"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noProof/>
        </w:rPr>
        <w:t xml:space="preserve">Zhao,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o&lt;/Author&gt;&lt;Year&gt;2012&lt;/Year&gt;&lt;IDText&gt;</w:instrText>
      </w:r>
      <w:r w:rsidRPr="00F64E82">
        <w:rPr>
          <w:rFonts w:ascii="Times New Roman" w:hAnsi="Times New Roman" w:cs="Times New Roman"/>
        </w:rPr>
        <w:instrText>美国战略调整与中美新型大国关系</w:instrText>
      </w:r>
      <w:r w:rsidRPr="00F64E82">
        <w:rPr>
          <w:rFonts w:ascii="Times New Roman" w:hAnsi="Times New Roman" w:cs="Times New Roman"/>
        </w:rPr>
        <w:instrText xml:space="preserve"> (American strategic adjustment and Sino-US new type of great power relations)&lt;/IDText&gt;&lt;Suffix&gt;:81&lt;/Suffix&gt;&lt;DisplayText&gt;Kejing Zhao and Xiting Yin, &amp;quot;</w:instrText>
      </w:r>
      <w:r w:rsidRPr="00F64E82">
        <w:rPr>
          <w:rFonts w:ascii="Times New Roman" w:hAnsi="Times New Roman" w:cs="Times New Roman"/>
        </w:rPr>
        <w:instrText>美国战略调整与中美新型大国关系</w:instrText>
      </w:r>
      <w:r w:rsidRPr="00F64E82">
        <w:rPr>
          <w:rFonts w:ascii="Times New Roman" w:hAnsi="Times New Roman" w:cs="Times New Roman"/>
        </w:rPr>
        <w:instrText xml:space="preserve"> (American Strategic Adjustment and Sino-Us New Type of Great Power Relations),&amp;quot; &lt;style face="italic"&gt;</w:instrText>
      </w:r>
      <w:r w:rsidRPr="00F64E82">
        <w:rPr>
          <w:rFonts w:ascii="Times New Roman" w:hAnsi="Times New Roman" w:cs="Times New Roman"/>
        </w:rPr>
        <w:instrText>国际关系学院学报</w:instrText>
      </w:r>
      <w:r w:rsidRPr="00F64E82">
        <w:rPr>
          <w:rFonts w:ascii="Times New Roman" w:hAnsi="Times New Roman" w:cs="Times New Roman"/>
        </w:rPr>
        <w:instrText xml:space="preserve"> (Journal of University of International Relations)&lt;/style&gt;, no. 6 (2012).:81&lt;/DisplayText&gt;&lt;record&gt;&lt;titles&gt;&lt;title&gt;</w:instrText>
      </w:r>
      <w:r w:rsidRPr="00F64E82">
        <w:rPr>
          <w:rFonts w:ascii="Times New Roman" w:hAnsi="Times New Roman" w:cs="Times New Roman"/>
        </w:rPr>
        <w:instrText>美国战略调整与中美新型大国关系</w:instrText>
      </w:r>
      <w:r w:rsidRPr="00F64E82">
        <w:rPr>
          <w:rFonts w:ascii="Times New Roman" w:hAnsi="Times New Roman" w:cs="Times New Roman"/>
        </w:rPr>
        <w:instrText xml:space="preserve"> (American strategic adjustment and Sino-US new type of great power relations)&lt;/title&gt;&lt;secondary-title&gt;</w:instrText>
      </w:r>
      <w:r w:rsidRPr="00F64E82">
        <w:rPr>
          <w:rFonts w:ascii="Times New Roman" w:hAnsi="Times New Roman" w:cs="Times New Roman"/>
        </w:rPr>
        <w:instrText>国际关系学院学报</w:instrText>
      </w:r>
      <w:r w:rsidRPr="00F64E82">
        <w:rPr>
          <w:rFonts w:ascii="Times New Roman" w:hAnsi="Times New Roman" w:cs="Times New Roman"/>
        </w:rPr>
        <w:instrText xml:space="preserve"> (Journal of University of International Relations)&lt;/secondary-title&gt;&lt;/titles&gt;&lt;pages&gt;71-84&lt;/pages&gt;&lt;number&gt;6&lt;/number&gt;&lt;contributors&gt;&lt;authors&gt;&lt;author&gt;Zhao, Kejing&lt;/author&gt;&lt;author&gt;Yin, Xiting&lt;/author&gt;&lt;/authors&gt;&lt;/contributors&gt;&lt;added-date format="utc"&gt;1419175632&lt;/added-date&gt;&lt;ref-type name="Journal Article"&gt;17&lt;/ref-type&gt;&lt;dates&gt;&lt;year&gt;2012&lt;/year&gt;&lt;/dates&gt;&lt;rec-number&gt;829&lt;/rec-number&gt;&lt;last-updated-date format="utc"&gt;1419175695&lt;/last-updated-dat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Kejing and Yin, Xiting, "meiguo zhanlve tiaozheng yu zhongmei xinxing daguo guanxi (American Strategic Adjustment and Sino-Us New Type of Great Power Relations)," </w:t>
      </w:r>
      <w:r w:rsidRPr="00F64E82">
        <w:rPr>
          <w:rFonts w:ascii="Times New Roman" w:hAnsi="Times New Roman" w:cs="Times New Roman"/>
          <w:i/>
          <w:noProof/>
        </w:rPr>
        <w:t>guoji guanxi xueyuan xuebao (Journal of University of International Relations)</w:t>
      </w:r>
      <w:r w:rsidRPr="00F64E82">
        <w:rPr>
          <w:rFonts w:ascii="Times New Roman" w:hAnsi="Times New Roman" w:cs="Times New Roman"/>
          <w:noProof/>
        </w:rPr>
        <w:t>, no. 6 (2012).:81</w:t>
      </w:r>
      <w:r w:rsidRPr="00F64E82">
        <w:rPr>
          <w:rFonts w:ascii="Times New Roman" w:hAnsi="Times New Roman" w:cs="Times New Roman"/>
        </w:rPr>
        <w:fldChar w:fldCharType="end"/>
      </w:r>
    </w:p>
  </w:footnote>
  <w:footnote w:id="22">
    <w:p w14:paraId="421F8A16" w14:textId="5FCB657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Shi,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Shi&lt;/Author&gt;&lt;Year&gt;2014&lt;/Year&gt;&lt;IDText&gt;</w:instrText>
      </w:r>
      <w:r w:rsidRPr="00F64E82">
        <w:rPr>
          <w:rFonts w:ascii="Times New Roman" w:hAnsi="Times New Roman" w:cs="Times New Roman"/>
        </w:rPr>
        <w:instrText>构建新型大国关系的宏观思考</w:instrText>
      </w:r>
      <w:r w:rsidRPr="00F64E82">
        <w:rPr>
          <w:rFonts w:ascii="Times New Roman" w:hAnsi="Times New Roman" w:cs="Times New Roman"/>
        </w:rPr>
        <w:instrText xml:space="preserve"> (Macro thinking of establishing new type of great power relations)&lt;/IDText&gt;&lt;DisplayText&gt;Yinhong Shi, &amp;quot;</w:instrText>
      </w:r>
      <w:r w:rsidRPr="00F64E82">
        <w:rPr>
          <w:rFonts w:ascii="Times New Roman" w:hAnsi="Times New Roman" w:cs="Times New Roman"/>
        </w:rPr>
        <w:instrText>构建新型大国关系的宏观思考</w:instrText>
      </w:r>
      <w:r w:rsidRPr="00F64E82">
        <w:rPr>
          <w:rFonts w:ascii="Times New Roman" w:hAnsi="Times New Roman" w:cs="Times New Roman"/>
        </w:rPr>
        <w:instrText xml:space="preserve"> (Macro Thinking of Establishing New Type of Great Power Relations),&amp;quot; &lt;style face="italic"&gt;</w:instrText>
      </w:r>
      <w:r w:rsidRPr="00F64E82">
        <w:rPr>
          <w:rFonts w:ascii="Times New Roman" w:hAnsi="Times New Roman" w:cs="Times New Roman"/>
        </w:rPr>
        <w:instrText>前线</w:instrText>
      </w:r>
      <w:r w:rsidRPr="00F64E82">
        <w:rPr>
          <w:rFonts w:ascii="Times New Roman" w:hAnsi="Times New Roman" w:cs="Times New Roman"/>
        </w:rPr>
        <w:instrText xml:space="preserve"> (Front)&lt;/style&gt;  (2014).&lt;/DisplayText&gt;&lt;record&gt;&lt;titles&gt;&lt;title&gt;</w:instrText>
      </w:r>
      <w:r w:rsidRPr="00F64E82">
        <w:rPr>
          <w:rFonts w:ascii="Times New Roman" w:hAnsi="Times New Roman" w:cs="Times New Roman"/>
        </w:rPr>
        <w:instrText>构建新型大国关系的宏观思考</w:instrText>
      </w:r>
      <w:r w:rsidRPr="00F64E82">
        <w:rPr>
          <w:rFonts w:ascii="Times New Roman" w:hAnsi="Times New Roman" w:cs="Times New Roman"/>
        </w:rPr>
        <w:instrText xml:space="preserve"> (Macro thinking of establishing new type of great power relations)&lt;/title&gt;&lt;secondary-title&gt;</w:instrText>
      </w:r>
      <w:r w:rsidRPr="00F64E82">
        <w:rPr>
          <w:rFonts w:ascii="Times New Roman" w:hAnsi="Times New Roman" w:cs="Times New Roman"/>
        </w:rPr>
        <w:instrText>前线</w:instrText>
      </w:r>
      <w:r w:rsidRPr="00F64E82">
        <w:rPr>
          <w:rFonts w:ascii="Times New Roman" w:hAnsi="Times New Roman" w:cs="Times New Roman"/>
        </w:rPr>
        <w:instrText xml:space="preserve"> (Front)&lt;/secondary-title&gt;&lt;/titles&gt;&lt;pages&gt;47-49&lt;/pages&gt;&lt;contributors&gt;&lt;authors&gt;&lt;author&gt;Shi, Yinhong&lt;/author&gt;&lt;/authors&gt;&lt;/contributors&gt;&lt;added-date format="utc"&gt;1419264937&lt;/added-date&gt;&lt;ref-type name="Journal Article"&gt;17&lt;/ref-type&gt;&lt;dates&gt;&lt;year&gt;2014&lt;/year&gt;&lt;/dates&gt;&lt;rec-number&gt;856&lt;/rec-number&gt;&lt;last-updated-date format="utc"&gt;1419265029&lt;/last-updated-dat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Yinhong, "Goujian xinxing daguo guanxi de hongguan de sikao (Macro Thinking of Establishing New Type of Great Power Relations)," </w:t>
      </w:r>
      <w:r w:rsidRPr="00F64E82">
        <w:rPr>
          <w:rFonts w:ascii="Times New Roman" w:hAnsi="Times New Roman" w:cs="Times New Roman"/>
          <w:i/>
          <w:noProof/>
        </w:rPr>
        <w:t>qianxian (Front)</w:t>
      </w:r>
      <w:r w:rsidRPr="00F64E82">
        <w:rPr>
          <w:rFonts w:ascii="Times New Roman" w:hAnsi="Times New Roman" w:cs="Times New Roman"/>
          <w:noProof/>
        </w:rPr>
        <w:t xml:space="preserve">  (2014).</w:t>
      </w:r>
      <w:r w:rsidRPr="00F64E82">
        <w:rPr>
          <w:rFonts w:ascii="Times New Roman" w:hAnsi="Times New Roman" w:cs="Times New Roman"/>
        </w:rPr>
        <w:fldChar w:fldCharType="end"/>
      </w:r>
    </w:p>
  </w:footnote>
  <w:footnote w:id="23">
    <w:p w14:paraId="2D761B70" w14:textId="3D219DE8"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eng&lt;/Author&gt;&lt;Year&gt;2015&lt;/Year&gt;&lt;IDText&gt;The Chinese Communist Party&amp;apos;s Capacity to Rule: Ideology, Legitimacy and Party Cohesion&lt;/IDText&gt;&lt;DisplayText&gt;Jinghan Zeng, &lt;style face="italic"&gt;The Chinese Communist Party&amp;apos;s Capacity to Rule: Ideology, Legitimacy and Party Cohesion&lt;/style&gt; (Palgrave Macmillan 2015).&lt;/DisplayText&gt;&lt;record&gt;&lt;titles&gt;&lt;title&gt;The Chinese Communist Party&amp;apos;s Capacity to Rule: Ideology, Legitimacy and Party Cohesion&lt;/title&gt;&lt;/titles&gt;&lt;contributors&gt;&lt;authors&gt;&lt;author&gt;Zeng, Jinghan&lt;/author&gt;&lt;/authors&gt;&lt;/contributors&gt;&lt;added-date format="utc"&gt;1432375663&lt;/added-date&gt;&lt;ref-type name="Book"&gt;6&lt;/ref-type&gt;&lt;dates&gt;&lt;year&gt;2015&lt;/year&gt;&lt;/dates&gt;&lt;rec-number&gt;911&lt;/rec-number&gt;&lt;publisher&gt;Palgrave Macmillan &lt;/publisher&gt;&lt;last-updated-date format="utc"&gt;1432375688&lt;/last-updated-dat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nghan Zeng, </w:t>
      </w:r>
      <w:r w:rsidRPr="00F64E82">
        <w:rPr>
          <w:rFonts w:ascii="Times New Roman" w:hAnsi="Times New Roman" w:cs="Times New Roman"/>
          <w:i/>
          <w:noProof/>
        </w:rPr>
        <w:t>The Chinese Communist Party's Capacity to Rule: Ideology, Legitimacy and Party Cohesion</w:t>
      </w:r>
      <w:r w:rsidRPr="00F64E82">
        <w:rPr>
          <w:rFonts w:ascii="Times New Roman" w:hAnsi="Times New Roman" w:cs="Times New Roman"/>
          <w:noProof/>
        </w:rPr>
        <w:t xml:space="preserve"> (Palgrave Macmillan 2015).</w:t>
      </w:r>
      <w:r w:rsidRPr="00F64E82">
        <w:rPr>
          <w:rFonts w:ascii="Times New Roman" w:hAnsi="Times New Roman" w:cs="Times New Roman"/>
        </w:rPr>
        <w:fldChar w:fldCharType="end"/>
      </w:r>
    </w:p>
  </w:footnote>
  <w:footnote w:id="24">
    <w:p w14:paraId="59A5AA18" w14:textId="49691BBC"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noProof/>
        </w:rPr>
        <w:t xml:space="preserve">Niu, </w:t>
      </w:r>
      <w:r w:rsidRPr="00F64E82">
        <w:rPr>
          <w:rFonts w:ascii="Times New Roman" w:hAnsi="Times New Roman" w:cs="Times New Roman"/>
        </w:rPr>
        <w:fldChar w:fldCharType="begin">
          <w:fldData xml:space="preserve">PEVuZE5vdGU+PENpdGU+PEF1dGhvcj5OaXU8L0F1dGhvcj48WWVhcj4yMDEzPC9ZZWFyPjxJRFRl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==
</w:fldData>
        </w:fldChar>
      </w:r>
      <w:r w:rsidRPr="00F64E82">
        <w:rPr>
          <w:rFonts w:ascii="Times New Roman" w:hAnsi="Times New Roman" w:cs="Times New Roman"/>
        </w:rPr>
        <w:instrText xml:space="preserve"> ADDIN EN.CITE </w:instrText>
      </w:r>
      <w:r w:rsidRPr="00F64E82">
        <w:rPr>
          <w:rFonts w:ascii="Times New Roman" w:hAnsi="Times New Roman" w:cs="Times New Roman"/>
        </w:rPr>
        <w:fldChar w:fldCharType="begin">
          <w:fldData xml:space="preserve">PEVuZE5vdGU+PENpdGU+PEF1dGhvcj5OaXU8L0F1dGhvcj48WWVhcj4yMDEzPC9ZZWFyPjxJRFRl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==
</w:fldData>
        </w:fldChar>
      </w:r>
      <w:r w:rsidRPr="00F64E82">
        <w:rPr>
          <w:rFonts w:ascii="Times New Roman" w:hAnsi="Times New Roman" w:cs="Times New Roman"/>
        </w:rPr>
        <w:instrText xml:space="preserve"> ADDIN EN.CITE.DATA </w:instrText>
      </w:r>
      <w:r w:rsidRPr="00F64E82">
        <w:rPr>
          <w:rFonts w:ascii="Times New Roman" w:hAnsi="Times New Roman" w:cs="Times New Roman"/>
        </w:rPr>
      </w:r>
      <w:r w:rsidRPr="00F64E82">
        <w:rPr>
          <w:rFonts w:ascii="Times New Roman" w:hAnsi="Times New Roman" w:cs="Times New Roman"/>
        </w:rPr>
        <w:fldChar w:fldCharType="end"/>
      </w:r>
      <w:r w:rsidRPr="00F64E82">
        <w:rPr>
          <w:rFonts w:ascii="Times New Roman" w:hAnsi="Times New Roman" w:cs="Times New Roman"/>
        </w:rPr>
      </w:r>
      <w:r w:rsidRPr="00F64E82">
        <w:rPr>
          <w:rFonts w:ascii="Times New Roman" w:hAnsi="Times New Roman" w:cs="Times New Roman"/>
        </w:rPr>
        <w:fldChar w:fldCharType="separate"/>
      </w:r>
      <w:r w:rsidRPr="00F64E82">
        <w:rPr>
          <w:rFonts w:ascii="Times New Roman" w:hAnsi="Times New Roman" w:cs="Times New Roman"/>
          <w:noProof/>
        </w:rPr>
        <w:t xml:space="preserve">Haibin and Song, Qing, ""goujian xinxing daguo guanxi" xuesu yantaohui zongshu (Conference Review Of "Establishing New Type of Great Power Relations")," </w:t>
      </w:r>
      <w:r w:rsidRPr="00F64E82">
        <w:rPr>
          <w:rFonts w:ascii="Times New Roman" w:hAnsi="Times New Roman" w:cs="Times New Roman"/>
          <w:i/>
          <w:noProof/>
        </w:rPr>
        <w:t>Guoji zhanwang (International Review)</w:t>
      </w:r>
      <w:r w:rsidRPr="00F64E82">
        <w:rPr>
          <w:rFonts w:ascii="Times New Roman" w:hAnsi="Times New Roman" w:cs="Times New Roman"/>
          <w:noProof/>
        </w:rPr>
        <w:t xml:space="preserve"> 4 (2013); Zheng, Xuefei, "'xinxing daguo guanxi goujian yu guoji zhixu zhuanxing' yantaohui zongshu (Conference Review of Establishing New Type of Great Power Relations and Transition of International Order)," </w:t>
      </w:r>
      <w:r w:rsidRPr="00F64E82">
        <w:rPr>
          <w:rFonts w:ascii="Times New Roman" w:hAnsi="Times New Roman" w:cs="Times New Roman"/>
          <w:i/>
          <w:noProof/>
        </w:rPr>
        <w:t>Xiandai guoji guanxi (Contemporary International Relations)</w:t>
      </w:r>
      <w:r w:rsidRPr="00F64E82">
        <w:rPr>
          <w:rFonts w:ascii="Times New Roman" w:hAnsi="Times New Roman" w:cs="Times New Roman"/>
          <w:noProof/>
        </w:rPr>
        <w:t xml:space="preserve"> 11 (2013).</w:t>
      </w:r>
      <w:r w:rsidRPr="00F64E82">
        <w:rPr>
          <w:rFonts w:ascii="Times New Roman" w:hAnsi="Times New Roman" w:cs="Times New Roman"/>
        </w:rPr>
        <w:fldChar w:fldCharType="end"/>
      </w:r>
    </w:p>
  </w:footnote>
  <w:footnote w:id="25">
    <w:p w14:paraId="668F6622" w14:textId="5FAB2B35"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eng&lt;/Author&gt;&lt;Year&gt;2013&lt;/Year&gt;&lt;IDText&gt;&amp;quot;</w:instrText>
      </w:r>
      <w:r w:rsidRPr="00F64E82">
        <w:rPr>
          <w:rFonts w:ascii="Times New Roman" w:hAnsi="Times New Roman" w:cs="Times New Roman"/>
        </w:rPr>
        <w:instrText>新型大国关系构建与国际秩序转型</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of establishing new type of great power relations and transition of international order)&lt;/IDText&gt;&lt;DisplayText&gt;Zheng, &amp;quot;&amp;quot;</w:instrText>
      </w:r>
      <w:r w:rsidRPr="00F64E82">
        <w:rPr>
          <w:rFonts w:ascii="Times New Roman" w:hAnsi="Times New Roman" w:cs="Times New Roman"/>
        </w:rPr>
        <w:instrText>新型大国关系构建与国际秩序转型</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of Establishing New Type of Great Power Relations and Transition of International Order).&amp;quot;&lt;/DisplayText&gt;&lt;record&gt;&lt;titles&gt;&lt;title&gt;&amp;quot;</w:instrText>
      </w:r>
      <w:r w:rsidRPr="00F64E82">
        <w:rPr>
          <w:rFonts w:ascii="Times New Roman" w:hAnsi="Times New Roman" w:cs="Times New Roman"/>
        </w:rPr>
        <w:instrText>新型大国关系构建与国际秩序转型</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of establishing new type of great power relations and transition of international order)&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61-62&lt;/pages&gt;&lt;contributors&gt;&lt;authors&gt;&lt;author&gt;Zheng, Xuefei&lt;/author&gt;&lt;/authors&gt;&lt;/contributors&gt;&lt;added-date format="utc"&gt;1419178333&lt;/added-date&gt;&lt;ref-type name="Journal Article"&gt;17&lt;/ref-type&gt;&lt;dates&gt;&lt;year&gt;2013&lt;/year&gt;&lt;/dates&gt;&lt;rec-number&gt;835&lt;/rec-number&gt;&lt;last-updated-date format="utc"&gt;1419178423&lt;/last-updated-date&gt;&lt;volume&gt;11&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Zheng, "'xinxing daguo guanxi goujian yu guoji zhixu zhuanxing' yantaohui zongshu (Conference Review of Establishing New Type of Great Power Relations and Transition of International Order)."</w:t>
      </w:r>
      <w:r w:rsidRPr="00F64E82">
        <w:rPr>
          <w:rFonts w:ascii="Times New Roman" w:hAnsi="Times New Roman" w:cs="Times New Roman"/>
        </w:rPr>
        <w:fldChar w:fldCharType="end"/>
      </w:r>
    </w:p>
  </w:footnote>
  <w:footnote w:id="26">
    <w:p w14:paraId="67959AC5" w14:textId="2D35D88C"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Zhao,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o&lt;/Author&gt;&lt;Year&gt;2014&lt;/Year&gt;&lt;IDText&gt;</w:instrText>
      </w:r>
      <w:r w:rsidRPr="00F64E82">
        <w:rPr>
          <w:rFonts w:ascii="Times New Roman" w:hAnsi="Times New Roman" w:cs="Times New Roman"/>
        </w:rPr>
        <w:instrText>中印关系：新型大国关系的潜质与衍生</w:instrText>
      </w:r>
      <w:r w:rsidRPr="00F64E82">
        <w:rPr>
          <w:rFonts w:ascii="Times New Roman" w:hAnsi="Times New Roman" w:cs="Times New Roman"/>
        </w:rPr>
        <w:instrText xml:space="preserve"> (China and India: a corollary to new great power relations)&lt;/IDText&gt;&lt;Suffix&gt;:52&lt;/Suffix&gt;&lt;DisplayText&gt;Gancheng Zhao, &amp;quot;</w:instrText>
      </w:r>
      <w:r w:rsidRPr="00F64E82">
        <w:rPr>
          <w:rFonts w:ascii="Times New Roman" w:hAnsi="Times New Roman" w:cs="Times New Roman"/>
        </w:rPr>
        <w:instrText>中印关系：新型大国关系的潜质与衍生</w:instrText>
      </w:r>
      <w:r w:rsidRPr="00F64E82">
        <w:rPr>
          <w:rFonts w:ascii="Times New Roman" w:hAnsi="Times New Roman" w:cs="Times New Roman"/>
        </w:rPr>
        <w:instrText xml:space="preserve"> (China and India: A Corollary to New Great Power Relations),&amp;quot; &lt;style face="italic"&gt;</w:instrText>
      </w:r>
      <w:r w:rsidRPr="00F64E82">
        <w:rPr>
          <w:rFonts w:ascii="Times New Roman" w:hAnsi="Times New Roman" w:cs="Times New Roman"/>
        </w:rPr>
        <w:instrText>南亚研究</w:instrText>
      </w:r>
      <w:r w:rsidRPr="00F64E82">
        <w:rPr>
          <w:rFonts w:ascii="Times New Roman" w:hAnsi="Times New Roman" w:cs="Times New Roman"/>
        </w:rPr>
        <w:instrText xml:space="preserve"> (South Asia Studies)&lt;/style&gt; 2 (2014).:52&lt;/DisplayText&gt;&lt;record&gt;&lt;titles&gt;&lt;title&gt;</w:instrText>
      </w:r>
      <w:r w:rsidRPr="00F64E82">
        <w:rPr>
          <w:rFonts w:ascii="Times New Roman" w:hAnsi="Times New Roman" w:cs="Times New Roman"/>
        </w:rPr>
        <w:instrText>中印关系：新型大国关系的潜质与衍生</w:instrText>
      </w:r>
      <w:r w:rsidRPr="00F64E82">
        <w:rPr>
          <w:rFonts w:ascii="Times New Roman" w:hAnsi="Times New Roman" w:cs="Times New Roman"/>
        </w:rPr>
        <w:instrText xml:space="preserve"> (China and India: a corollary to new great power relations)&lt;/title&gt;&lt;secondary-title&gt;</w:instrText>
      </w:r>
      <w:r w:rsidRPr="00F64E82">
        <w:rPr>
          <w:rFonts w:ascii="Times New Roman" w:hAnsi="Times New Roman" w:cs="Times New Roman"/>
        </w:rPr>
        <w:instrText>南亚研究</w:instrText>
      </w:r>
      <w:r w:rsidRPr="00F64E82">
        <w:rPr>
          <w:rFonts w:ascii="Times New Roman" w:hAnsi="Times New Roman" w:cs="Times New Roman"/>
        </w:rPr>
        <w:instrText xml:space="preserve"> (South Asia Studies)&lt;/secondary-title&gt;&lt;/titles&gt;&lt;pages&gt;47-57&lt;/pages&gt;&lt;contributors&gt;&lt;authors&gt;&lt;author&gt;Zhao, Gancheng&lt;/author&gt;&lt;/authors&gt;&lt;/contributors&gt;&lt;added-date format="utc"&gt;1419353285&lt;/added-date&gt;&lt;ref-type name="Journal Article"&gt;17&lt;/ref-type&gt;&lt;dates&gt;&lt;year&gt;2014&lt;/year&gt;&lt;/dates&gt;&lt;rec-number&gt;866&lt;/rec-number&gt;&lt;last-updated-date format="utc"&gt;1419353375&lt;/last-updated-date&gt;&lt;volume&gt;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Gancheng, "Zhongyin guanxi: xinxing daguo guanxi de qianzhi yu yansheng (China and India: A Corollary to New Great Power Relations)," </w:t>
      </w:r>
      <w:r w:rsidRPr="00F64E82">
        <w:rPr>
          <w:rFonts w:ascii="Times New Roman" w:hAnsi="Times New Roman" w:cs="Times New Roman"/>
          <w:i/>
          <w:noProof/>
        </w:rPr>
        <w:t>Nanya yanjiu (South Asia Studies)</w:t>
      </w:r>
      <w:r w:rsidRPr="00F64E82">
        <w:rPr>
          <w:rFonts w:ascii="Times New Roman" w:hAnsi="Times New Roman" w:cs="Times New Roman"/>
          <w:noProof/>
        </w:rPr>
        <w:t xml:space="preserve"> 2 (2014).:52</w:t>
      </w:r>
      <w:r w:rsidRPr="00F64E82">
        <w:rPr>
          <w:rFonts w:ascii="Times New Roman" w:hAnsi="Times New Roman" w:cs="Times New Roman"/>
        </w:rPr>
        <w:fldChar w:fldCharType="end"/>
      </w:r>
    </w:p>
  </w:footnote>
  <w:footnote w:id="27">
    <w:p w14:paraId="22FDFB90" w14:textId="75D32659"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Pan,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Pan&lt;/Author&gt;&lt;Year&gt;2013&lt;/Year&gt;&lt;IDText&gt;</w:instrText>
      </w:r>
      <w:r w:rsidRPr="00F64E82">
        <w:rPr>
          <w:rFonts w:ascii="Times New Roman" w:hAnsi="Times New Roman" w:cs="Times New Roman"/>
        </w:rPr>
        <w:instrText>正在崛起的</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he on-going rise of new type of great power relations)&lt;/IDText&gt;&lt;Suffix&gt;:28&lt;/Suffix&gt;&lt;DisplayText&gt;Wei Pan, &amp;quot;</w:instrText>
      </w:r>
      <w:r w:rsidRPr="00F64E82">
        <w:rPr>
          <w:rFonts w:ascii="Times New Roman" w:hAnsi="Times New Roman" w:cs="Times New Roman"/>
        </w:rPr>
        <w:instrText>正在崛起的</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he on-Going Rise of New Type of Great Power Relations),&amp;quot; &lt;style face="italic"&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tyle&gt; 6 (2013).:28&lt;/DisplayText&gt;&lt;record&gt;&lt;titles&gt;&lt;title&gt;</w:instrText>
      </w:r>
      <w:r w:rsidRPr="00F64E82">
        <w:rPr>
          <w:rFonts w:ascii="Times New Roman" w:hAnsi="Times New Roman" w:cs="Times New Roman"/>
        </w:rPr>
        <w:instrText>正在崛起的</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he on-going rise of new type of great power relations)&lt;/title&gt;&lt;secondary-title&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econdary-title&gt;&lt;/titles&gt;&lt;pages&gt;28-34&lt;/pages&gt;&lt;contributors&gt;&lt;authors&gt;&lt;author&gt;Pan, Wei&lt;/author&gt;&lt;/authors&gt;&lt;/contributors&gt;&lt;added-date format="utc"&gt;1419102211&lt;/added-date&gt;&lt;ref-type name="Journal Article"&gt;17&lt;/ref-type&gt;&lt;dates&gt;&lt;year&gt;2013&lt;/year&gt;&lt;/dates&gt;&lt;rec-number&gt;810&lt;/rec-number&gt;&lt;last-updated-date format="utc"&gt;1419102297&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Wei, "Zhengzai jueqi de 'xinxing daguo guanxi'" (the on-Going Rise of New Type of Great Power Relations)," </w:t>
      </w:r>
      <w:r w:rsidRPr="00F64E82">
        <w:rPr>
          <w:rFonts w:ascii="Times New Roman" w:hAnsi="Times New Roman" w:cs="Times New Roman"/>
          <w:i/>
          <w:noProof/>
        </w:rPr>
        <w:t>Xuesu qianyan (Frontiers)</w:t>
      </w:r>
      <w:r w:rsidRPr="00F64E82">
        <w:rPr>
          <w:rFonts w:ascii="Times New Roman" w:hAnsi="Times New Roman" w:cs="Times New Roman"/>
          <w:noProof/>
        </w:rPr>
        <w:t xml:space="preserve"> 6 (2013).:28</w:t>
      </w:r>
      <w:r w:rsidRPr="00F64E82">
        <w:rPr>
          <w:rFonts w:ascii="Times New Roman" w:hAnsi="Times New Roman" w:cs="Times New Roman"/>
        </w:rPr>
        <w:fldChar w:fldCharType="end"/>
      </w:r>
    </w:p>
  </w:footnote>
  <w:footnote w:id="28">
    <w:p w14:paraId="14C6155E" w14:textId="5C424111"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Xu,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Xu&lt;/Author&gt;&lt;Year&gt;2013&lt;/Year&gt;&lt;IDText&g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lt;/IDText&gt;&lt;Suffix&gt;:19&lt;/Suffix&gt;&lt;DisplayText&gt;Jian Xu, &amp;quo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amp;quot; &lt;style face="italic"&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tyle&gt; 2 (2013).:19&lt;/DisplayText&gt;&lt;record&gt;&lt;titles&gt;&lt;title&g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lt;/title&gt;&lt;secondary-title&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econdary-title&gt;&lt;/titles&gt;&lt;pages&gt;8-19&lt;/pages&gt;&lt;contributors&gt;&lt;authors&gt;&lt;author&gt;Xu, Jian&lt;/author&gt;&lt;/authors&gt;&lt;/contributors&gt;&lt;added-date format="utc"&gt;1419194894&lt;/added-date&gt;&lt;ref-type name="Journal Article"&gt;17&lt;/ref-type&gt;&lt;dates&gt;&lt;year&gt;2013&lt;/year&gt;&lt;/dates&gt;&lt;rec-number&gt;843&lt;/rec-number&gt;&lt;last-updated-date format="utc"&gt;1419194970&lt;/last-updated-date&gt;&lt;volume&gt;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an, "Goujian zhongmei xinxing daguo guanxi de lishi tiaojian yu zhuyao wenti (Historical Conditions and Major Problems of Establishing Sino-Us New Type of Great Power Relations)," </w:t>
      </w:r>
      <w:r w:rsidRPr="00F64E82">
        <w:rPr>
          <w:rFonts w:ascii="Times New Roman" w:hAnsi="Times New Roman" w:cs="Times New Roman"/>
          <w:i/>
          <w:noProof/>
        </w:rPr>
        <w:t>Guoji wenti yanjiu (International Studies)</w:t>
      </w:r>
      <w:r w:rsidRPr="00F64E82">
        <w:rPr>
          <w:rFonts w:ascii="Times New Roman" w:hAnsi="Times New Roman" w:cs="Times New Roman"/>
          <w:noProof/>
        </w:rPr>
        <w:t xml:space="preserve"> 2 (2013).:19</w:t>
      </w:r>
      <w:r w:rsidRPr="00F64E82">
        <w:rPr>
          <w:rFonts w:ascii="Times New Roman" w:hAnsi="Times New Roman" w:cs="Times New Roman"/>
        </w:rPr>
        <w:fldChar w:fldCharType="end"/>
      </w:r>
    </w:p>
  </w:footnote>
  <w:footnote w:id="29">
    <w:p w14:paraId="3A267647" w14:textId="467D3B87"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Xu&lt;/Author&gt;&lt;Year&gt;2013&lt;/Year&gt;&lt;IDText&g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lt;/IDText&gt;&lt;Suffix&gt;:19&lt;/Suffix&gt;&lt;DisplayText&gt;Ibid.:19&lt;/DisplayText&gt;&lt;record&gt;&lt;titles&gt;&lt;title&g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lt;/title&gt;&lt;secondary-title&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econdary-title&gt;&lt;/titles&gt;&lt;pages&gt;8-19&lt;/pages&gt;&lt;contributors&gt;&lt;authors&gt;&lt;author&gt;Xu, Jian&lt;/author&gt;&lt;/authors&gt;&lt;/contributors&gt;&lt;added-date format="utc"&gt;1419194894&lt;/added-date&gt;&lt;ref-type name="Journal Article"&gt;17&lt;/ref-type&gt;&lt;dates&gt;&lt;year&gt;2013&lt;/year&gt;&lt;/dates&gt;&lt;rec-number&gt;843&lt;/rec-number&gt;&lt;last-updated-date format="utc"&gt;1419194970&lt;/last-updated-date&gt;&lt;volume&gt;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Ibid.:19</w:t>
      </w:r>
      <w:r w:rsidRPr="00F64E82">
        <w:rPr>
          <w:rFonts w:ascii="Times New Roman" w:hAnsi="Times New Roman" w:cs="Times New Roman"/>
        </w:rPr>
        <w:fldChar w:fldCharType="end"/>
      </w:r>
    </w:p>
  </w:footnote>
  <w:footnote w:id="30">
    <w:p w14:paraId="3DA799E0" w14:textId="47B68298"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Y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Yang&lt;/Author&gt;&lt;Year&gt;2014&lt;/Year&gt;&lt;IDText&gt;</w:instrText>
      </w:r>
      <w:r w:rsidRPr="00F64E82">
        <w:rPr>
          <w:rFonts w:ascii="Times New Roman" w:hAnsi="Times New Roman" w:cs="Times New Roman"/>
        </w:rPr>
        <w:instrText>《大西洋宪章》再现英美论战</w:instrText>
      </w:r>
      <w:r w:rsidRPr="00F64E82">
        <w:rPr>
          <w:rFonts w:ascii="Times New Roman" w:hAnsi="Times New Roman" w:cs="Times New Roman"/>
        </w:rPr>
        <w:instrText>———</w:instrText>
      </w:r>
      <w:r w:rsidRPr="00F64E82">
        <w:rPr>
          <w:rFonts w:ascii="Times New Roman" w:hAnsi="Times New Roman" w:cs="Times New Roman"/>
        </w:rPr>
        <w:instrText>评述历史对中美构建新型大国关系的启示</w:instrText>
      </w:r>
      <w:r w:rsidRPr="00F64E82">
        <w:rPr>
          <w:rFonts w:ascii="Times New Roman" w:hAnsi="Times New Roman" w:cs="Times New Roman"/>
        </w:rPr>
        <w:instrText xml:space="preserve"> (The Reflection of Dispute between Great Britain and the U.S .in the Atlantic Charter---Enlightenment on Building the New Sino-US Relationship in the Asia-Pacific Region)&lt;/IDText&gt;&lt;Suffix&gt;:69&lt;/Suffix&gt;&lt;DisplayText&gt;Yongfeng Yang, &amp;quot;</w:instrText>
      </w:r>
      <w:r w:rsidRPr="00F64E82">
        <w:rPr>
          <w:rFonts w:ascii="Times New Roman" w:hAnsi="Times New Roman" w:cs="Times New Roman"/>
        </w:rPr>
        <w:instrText>《大西洋宪章》再现英美论战</w:instrText>
      </w:r>
      <w:r w:rsidRPr="00F64E82">
        <w:rPr>
          <w:rFonts w:ascii="Times New Roman" w:hAnsi="Times New Roman" w:cs="Times New Roman"/>
        </w:rPr>
        <w:instrText>———</w:instrText>
      </w:r>
      <w:r w:rsidRPr="00F64E82">
        <w:rPr>
          <w:rFonts w:ascii="Times New Roman" w:hAnsi="Times New Roman" w:cs="Times New Roman"/>
        </w:rPr>
        <w:instrText>评述历史对中美构建新型大国关系的启示</w:instrText>
      </w:r>
      <w:r w:rsidRPr="00F64E82">
        <w:rPr>
          <w:rFonts w:ascii="Times New Roman" w:hAnsi="Times New Roman" w:cs="Times New Roman"/>
        </w:rPr>
        <w:instrText xml:space="preserve"> (the Reflection of Dispute between Great Britain and the U.S .In the Atlantic Charter---Enlightenment on Building the New Sino-Us Relationship in the Asia-Pacific Region),&amp;quot; &lt;style face="italic"&gt;</w:instrText>
      </w:r>
      <w:r w:rsidRPr="00F64E82">
        <w:rPr>
          <w:rFonts w:ascii="Times New Roman" w:hAnsi="Times New Roman" w:cs="Times New Roman"/>
        </w:rPr>
        <w:instrText>太平洋学报</w:instrText>
      </w:r>
      <w:r w:rsidRPr="00F64E82">
        <w:rPr>
          <w:rFonts w:ascii="Times New Roman" w:hAnsi="Times New Roman" w:cs="Times New Roman"/>
        </w:rPr>
        <w:instrText xml:space="preserve"> (Pacific Journal)&lt;/style&gt; 6 (2014).:69&lt;/DisplayText&gt;&lt;record&gt;&lt;titles&gt;&lt;title&gt;</w:instrText>
      </w:r>
      <w:r w:rsidRPr="00F64E82">
        <w:rPr>
          <w:rFonts w:ascii="Times New Roman" w:hAnsi="Times New Roman" w:cs="Times New Roman"/>
        </w:rPr>
        <w:instrText>《大西洋宪章》再现英美论战</w:instrText>
      </w:r>
      <w:r w:rsidRPr="00F64E82">
        <w:rPr>
          <w:rFonts w:ascii="Times New Roman" w:hAnsi="Times New Roman" w:cs="Times New Roman"/>
        </w:rPr>
        <w:instrText>———</w:instrText>
      </w:r>
      <w:r w:rsidRPr="00F64E82">
        <w:rPr>
          <w:rFonts w:ascii="Times New Roman" w:hAnsi="Times New Roman" w:cs="Times New Roman"/>
        </w:rPr>
        <w:instrText>评述历史对中美构建新型大国关系的启示</w:instrText>
      </w:r>
      <w:r w:rsidRPr="00F64E82">
        <w:rPr>
          <w:rFonts w:ascii="Times New Roman" w:hAnsi="Times New Roman" w:cs="Times New Roman"/>
        </w:rPr>
        <w:instrText xml:space="preserve"> (The Reflection of Dispute between Great Britain and the U.S .in the Atlantic Charter---Enlightenment on Building the New Sino-US Relationship in the Asia-Pacific Region)&lt;/title&gt;&lt;secondary-title&gt;</w:instrText>
      </w:r>
      <w:r w:rsidRPr="00F64E82">
        <w:rPr>
          <w:rFonts w:ascii="Times New Roman" w:hAnsi="Times New Roman" w:cs="Times New Roman"/>
        </w:rPr>
        <w:instrText>太平洋学报</w:instrText>
      </w:r>
      <w:r w:rsidRPr="00F64E82">
        <w:rPr>
          <w:rFonts w:ascii="Times New Roman" w:hAnsi="Times New Roman" w:cs="Times New Roman"/>
        </w:rPr>
        <w:instrText xml:space="preserve"> (Pacific Journal)&lt;/secondary-title&gt;&lt;/titles&gt;&lt;contributors&gt;&lt;authors&gt;&lt;author&gt;Yang, Yongfeng&lt;/author&gt;&lt;/authors&gt;&lt;/contributors&gt;&lt;added-date format="utc"&gt;1434888880&lt;/added-date&gt;&lt;ref-type name="Journal Article"&gt;17&lt;/ref-type&gt;&lt;dates&gt;&lt;year&gt;2014&lt;/year&gt;&lt;/dates&gt;&lt;rec-number&gt;915&lt;/rec-number&gt;&lt;last-updated-date format="utc"&gt;1434888953&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Yongfeng, "Daxiyang xianzhang zaixian yingmei lunzhan—pingshu lishi dui zhongmei goujian xinxing daguo guanxi de qishi (the Reflection of Dispute between Great Britain and the U.S .In the Atlantic Charter---Enlightenment on Building the New Sino-Us Relationship in the Asia-Pacific Region)," </w:t>
      </w:r>
      <w:r w:rsidRPr="00F64E82">
        <w:rPr>
          <w:rFonts w:ascii="Times New Roman" w:hAnsi="Times New Roman" w:cs="Times New Roman"/>
          <w:i/>
          <w:noProof/>
        </w:rPr>
        <w:t>Taipingyang xuebao (Pacific Journal)</w:t>
      </w:r>
      <w:r w:rsidRPr="00F64E82">
        <w:rPr>
          <w:rFonts w:ascii="Times New Roman" w:hAnsi="Times New Roman" w:cs="Times New Roman"/>
          <w:noProof/>
        </w:rPr>
        <w:t xml:space="preserve"> 6 (2014).:69</w:t>
      </w:r>
      <w:r w:rsidRPr="00F64E82">
        <w:rPr>
          <w:rFonts w:ascii="Times New Roman" w:hAnsi="Times New Roman" w:cs="Times New Roman"/>
        </w:rPr>
        <w:fldChar w:fldCharType="end"/>
      </w:r>
    </w:p>
  </w:footnote>
  <w:footnote w:id="31">
    <w:p w14:paraId="16C9BBA3" w14:textId="6303B84D" w:rsidR="003C3D3D" w:rsidRPr="00902969"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Notably, in the debate, Chinese scholars use th</w:t>
      </w:r>
      <w:r w:rsidRPr="00902969">
        <w:rPr>
          <w:rFonts w:ascii="Times New Roman" w:hAnsi="Times New Roman" w:cs="Times New Roman"/>
        </w:rPr>
        <w:t>e word “</w:t>
      </w:r>
      <w:r w:rsidR="00EB2059" w:rsidRPr="00902969">
        <w:rPr>
          <w:rFonts w:ascii="Times New Roman" w:hAnsi="Times New Roman" w:cs="Times New Roman" w:hint="eastAsia"/>
        </w:rPr>
        <w:t>lao er</w:t>
      </w:r>
      <w:r w:rsidRPr="00902969">
        <w:rPr>
          <w:rFonts w:ascii="Times New Roman" w:hAnsi="Times New Roman" w:cs="Times New Roman"/>
        </w:rPr>
        <w:t>” rather than “</w:t>
      </w:r>
      <w:r w:rsidR="00EB2059" w:rsidRPr="00902969">
        <w:rPr>
          <w:rFonts w:ascii="Times New Roman" w:hAnsi="Times New Roman" w:cs="Times New Roman" w:hint="eastAsia"/>
        </w:rPr>
        <w:t>shijie di er</w:t>
      </w:r>
      <w:r w:rsidRPr="00902969">
        <w:rPr>
          <w:rFonts w:ascii="Times New Roman" w:hAnsi="Times New Roman" w:cs="Times New Roman"/>
        </w:rPr>
        <w:t xml:space="preserve">(the second most powerful)” here. Lao er literally means the second child in the family, but the translation of lao er as no. 2 seems to be more appropriate here. </w:t>
      </w:r>
    </w:p>
  </w:footnote>
  <w:footnote w:id="32">
    <w:p w14:paraId="03086B47" w14:textId="060F84E8" w:rsidR="003C3D3D" w:rsidRPr="00902969" w:rsidRDefault="003C3D3D">
      <w:pPr>
        <w:pStyle w:val="FootnoteText"/>
        <w:rPr>
          <w:rFonts w:ascii="Times New Roman" w:hAnsi="Times New Roman" w:cs="Times New Roman"/>
        </w:rPr>
      </w:pPr>
      <w:r w:rsidRPr="00902969">
        <w:rPr>
          <w:rStyle w:val="FootnoteReference"/>
          <w:rFonts w:ascii="Times New Roman" w:hAnsi="Times New Roman" w:cs="Times New Roman"/>
        </w:rPr>
        <w:footnoteRef/>
      </w:r>
      <w:r w:rsidRPr="00902969">
        <w:rPr>
          <w:rFonts w:ascii="Times New Roman" w:hAnsi="Times New Roman" w:cs="Times New Roman"/>
        </w:rPr>
        <w:t xml:space="preserve"> </w:t>
      </w:r>
      <w:r w:rsidRPr="00902969">
        <w:rPr>
          <w:rFonts w:ascii="Times New Roman" w:hAnsi="Times New Roman" w:cs="Times New Roman"/>
        </w:rPr>
        <w:fldChar w:fldCharType="begin"/>
      </w:r>
      <w:r w:rsidRPr="00902969">
        <w:rPr>
          <w:rFonts w:ascii="Times New Roman" w:hAnsi="Times New Roman" w:cs="Times New Roman"/>
        </w:rPr>
        <w:instrText xml:space="preserve"> ADDIN EN.CITE &lt;EndNote&gt;&lt;Cite&gt;&lt;Author&gt;Wu&lt;/Author&gt;&lt;Year&gt;2014&lt;/Year&gt;&lt;IDText&gt;</w:instrText>
      </w:r>
      <w:r w:rsidRPr="00902969">
        <w:rPr>
          <w:rFonts w:ascii="Times New Roman" w:hAnsi="Times New Roman" w:cs="Times New Roman"/>
        </w:rPr>
        <w:instrText>构建中美</w:instrText>
      </w:r>
      <w:r w:rsidRPr="00902969">
        <w:rPr>
          <w:rFonts w:ascii="Times New Roman" w:hAnsi="Times New Roman" w:cs="Times New Roman"/>
        </w:rPr>
        <w:instrText>&amp;quot;</w:instrText>
      </w:r>
      <w:r w:rsidRPr="00902969">
        <w:rPr>
          <w:rFonts w:ascii="Times New Roman" w:hAnsi="Times New Roman" w:cs="Times New Roman"/>
        </w:rPr>
        <w:instrText>新型大国关系</w:instrText>
      </w:r>
      <w:r w:rsidRPr="00902969">
        <w:rPr>
          <w:rFonts w:ascii="Times New Roman" w:hAnsi="Times New Roman" w:cs="Times New Roman"/>
        </w:rPr>
        <w:instrText>&amp;quot;</w:instrText>
      </w:r>
      <w:r w:rsidRPr="00902969">
        <w:rPr>
          <w:rFonts w:ascii="Times New Roman" w:hAnsi="Times New Roman" w:cs="Times New Roman"/>
        </w:rPr>
        <w:instrText>的路径选择</w:instrText>
      </w:r>
      <w:r w:rsidRPr="00902969">
        <w:rPr>
          <w:rFonts w:ascii="Times New Roman" w:hAnsi="Times New Roman" w:cs="Times New Roman"/>
        </w:rPr>
        <w:instrText>(Path selection in constructing Sino-US new type of great power relationship)&lt;/IDText&gt;&lt;Prefix&gt;E.g.&lt;/Prefix&gt;&lt;Suffix&gt;:38&lt;/Suffix&gt;&lt;DisplayText&gt;E.g.Xinbo Wu, &amp;quot;</w:instrText>
      </w:r>
      <w:r w:rsidRPr="00902969">
        <w:rPr>
          <w:rFonts w:ascii="Times New Roman" w:hAnsi="Times New Roman" w:cs="Times New Roman"/>
        </w:rPr>
        <w:instrText>构建中美</w:instrText>
      </w:r>
      <w:r w:rsidRPr="00902969">
        <w:rPr>
          <w:rFonts w:ascii="Times New Roman" w:hAnsi="Times New Roman" w:cs="Times New Roman"/>
        </w:rPr>
        <w:instrText>&amp;quot;</w:instrText>
      </w:r>
      <w:r w:rsidRPr="00902969">
        <w:rPr>
          <w:rFonts w:ascii="Times New Roman" w:hAnsi="Times New Roman" w:cs="Times New Roman"/>
        </w:rPr>
        <w:instrText>新型大国关系</w:instrText>
      </w:r>
      <w:r w:rsidRPr="00902969">
        <w:rPr>
          <w:rFonts w:ascii="Times New Roman" w:hAnsi="Times New Roman" w:cs="Times New Roman"/>
        </w:rPr>
        <w:instrText>&amp;quot;</w:instrText>
      </w:r>
      <w:r w:rsidRPr="00902969">
        <w:rPr>
          <w:rFonts w:ascii="Times New Roman" w:hAnsi="Times New Roman" w:cs="Times New Roman"/>
        </w:rPr>
        <w:instrText>的路径选择</w:instrText>
      </w:r>
      <w:r w:rsidRPr="00902969">
        <w:rPr>
          <w:rFonts w:ascii="Times New Roman" w:hAnsi="Times New Roman" w:cs="Times New Roman"/>
        </w:rPr>
        <w:instrText>(Path Selection in Constructing Sino-Us New Type of Great Power Relationship),&amp;quot; &lt;style face="italic"&gt;</w:instrText>
      </w:r>
      <w:r w:rsidRPr="00902969">
        <w:rPr>
          <w:rFonts w:ascii="Times New Roman" w:hAnsi="Times New Roman" w:cs="Times New Roman"/>
        </w:rPr>
        <w:instrText>中国浦东干部学院学报</w:instrText>
      </w:r>
      <w:r w:rsidRPr="00902969">
        <w:rPr>
          <w:rFonts w:ascii="Times New Roman" w:hAnsi="Times New Roman" w:cs="Times New Roman"/>
        </w:rPr>
        <w:instrText xml:space="preserve"> (Journal of China Executive Leadership Academy Pudong)&lt;/style&gt; 8, no. 2 (2014).:38&lt;/DisplayText&gt;&lt;record&gt;&lt;titles&gt;&lt;title&gt;</w:instrText>
      </w:r>
      <w:r w:rsidRPr="00902969">
        <w:rPr>
          <w:rFonts w:ascii="Times New Roman" w:hAnsi="Times New Roman" w:cs="Times New Roman"/>
        </w:rPr>
        <w:instrText>构建中美</w:instrText>
      </w:r>
      <w:r w:rsidRPr="00902969">
        <w:rPr>
          <w:rFonts w:ascii="Times New Roman" w:hAnsi="Times New Roman" w:cs="Times New Roman"/>
        </w:rPr>
        <w:instrText>&amp;quot;</w:instrText>
      </w:r>
      <w:r w:rsidRPr="00902969">
        <w:rPr>
          <w:rFonts w:ascii="Times New Roman" w:hAnsi="Times New Roman" w:cs="Times New Roman"/>
        </w:rPr>
        <w:instrText>新型大国关系</w:instrText>
      </w:r>
      <w:r w:rsidRPr="00902969">
        <w:rPr>
          <w:rFonts w:ascii="Times New Roman" w:hAnsi="Times New Roman" w:cs="Times New Roman"/>
        </w:rPr>
        <w:instrText>&amp;quot;</w:instrText>
      </w:r>
      <w:r w:rsidRPr="00902969">
        <w:rPr>
          <w:rFonts w:ascii="Times New Roman" w:hAnsi="Times New Roman" w:cs="Times New Roman"/>
        </w:rPr>
        <w:instrText>的路径选择</w:instrText>
      </w:r>
      <w:r w:rsidRPr="00902969">
        <w:rPr>
          <w:rFonts w:ascii="Times New Roman" w:hAnsi="Times New Roman" w:cs="Times New Roman"/>
        </w:rPr>
        <w:instrText>(Path selection in constructing Sino-US new type of great power relationship)&lt;/title&gt;&lt;secondary-title&gt;</w:instrText>
      </w:r>
      <w:r w:rsidRPr="00902969">
        <w:rPr>
          <w:rFonts w:ascii="Times New Roman" w:hAnsi="Times New Roman" w:cs="Times New Roman"/>
        </w:rPr>
        <w:instrText>中国浦东干部学院学报</w:instrText>
      </w:r>
      <w:r w:rsidRPr="00902969">
        <w:rPr>
          <w:rFonts w:ascii="Times New Roman" w:hAnsi="Times New Roman" w:cs="Times New Roman"/>
        </w:rPr>
        <w:instrText xml:space="preserve"> (Journal of China Executive Leadership Academy Pudong)&lt;/secondary-title&gt;&lt;/titles&gt;&lt;pages&gt;32-39&lt;/pages&gt;&lt;number&gt;2&lt;/number&gt;&lt;contributors&gt;&lt;authors&gt;&lt;author&gt;Wu, Xinbo&lt;/author&gt;&lt;/authors&gt;&lt;/contributors&gt;&lt;added-date format="utc"&gt;1419335448&lt;/added-date&gt;&lt;ref-type name="Journal Article"&gt;17&lt;/ref-type&gt;&lt;dates&gt;&lt;year&gt;2014&lt;/year&gt;&lt;/dates&gt;&lt;rec-number&gt;861&lt;/rec-number&gt;&lt;last-updated-date format="utc"&gt;1419335557&lt;/last-updated-date&gt;&lt;volume&gt;8&lt;/volume&gt;&lt;/record&gt;&lt;/Cite&gt;&lt;/EndNote&gt;</w:instrText>
      </w:r>
      <w:r w:rsidRPr="00902969">
        <w:rPr>
          <w:rFonts w:ascii="Times New Roman" w:hAnsi="Times New Roman" w:cs="Times New Roman"/>
        </w:rPr>
        <w:fldChar w:fldCharType="separate"/>
      </w:r>
      <w:r w:rsidRPr="00902969">
        <w:rPr>
          <w:rFonts w:ascii="Times New Roman" w:hAnsi="Times New Roman" w:cs="Times New Roman"/>
          <w:noProof/>
        </w:rPr>
        <w:t>E.g.</w:t>
      </w:r>
      <w:r w:rsidR="00156FF6" w:rsidRPr="00902969">
        <w:rPr>
          <w:rFonts w:ascii="Times New Roman" w:hAnsi="Times New Roman" w:cs="Times New Roman"/>
          <w:noProof/>
        </w:rPr>
        <w:t xml:space="preserve">Wu, </w:t>
      </w:r>
      <w:r w:rsidRPr="00902969">
        <w:rPr>
          <w:rFonts w:ascii="Times New Roman" w:hAnsi="Times New Roman" w:cs="Times New Roman"/>
          <w:noProof/>
        </w:rPr>
        <w:t>Xinbo, "</w:t>
      </w:r>
      <w:r w:rsidR="002F553B" w:rsidRPr="00902969">
        <w:rPr>
          <w:rFonts w:ascii="Times New Roman" w:hAnsi="Times New Roman" w:cs="Times New Roman"/>
          <w:noProof/>
        </w:rPr>
        <w:t xml:space="preserve">Goujian zhongmei xinxing daguo guanxi de lujing xuanze </w:t>
      </w:r>
      <w:r w:rsidRPr="00902969">
        <w:rPr>
          <w:rFonts w:ascii="Times New Roman" w:hAnsi="Times New Roman" w:cs="Times New Roman"/>
          <w:noProof/>
        </w:rPr>
        <w:t xml:space="preserve">(Path Selection in Constructing Sino-Us New Type of Great Power Relationship)," </w:t>
      </w:r>
      <w:r w:rsidR="0000553D" w:rsidRPr="00902969">
        <w:rPr>
          <w:rFonts w:ascii="Times New Roman" w:hAnsi="Times New Roman" w:cs="Times New Roman" w:hint="eastAsia"/>
          <w:i/>
          <w:noProof/>
        </w:rPr>
        <w:t>Zhongguo pudo</w:t>
      </w:r>
      <w:r w:rsidR="0000553D" w:rsidRPr="00902969">
        <w:rPr>
          <w:rFonts w:ascii="Times New Roman" w:hAnsi="Times New Roman" w:cs="Times New Roman"/>
          <w:i/>
          <w:noProof/>
        </w:rPr>
        <w:t>ng ganbu xueyuan xuebao</w:t>
      </w:r>
      <w:r w:rsidRPr="00902969">
        <w:rPr>
          <w:rFonts w:ascii="Times New Roman" w:hAnsi="Times New Roman" w:cs="Times New Roman"/>
          <w:i/>
          <w:noProof/>
        </w:rPr>
        <w:t xml:space="preserve"> (Journal of China Executive Leadership Academy Pudong)</w:t>
      </w:r>
      <w:r w:rsidRPr="00902969">
        <w:rPr>
          <w:rFonts w:ascii="Times New Roman" w:hAnsi="Times New Roman" w:cs="Times New Roman"/>
          <w:noProof/>
        </w:rPr>
        <w:t xml:space="preserve"> 8, no. 2 (2014).:38</w:t>
      </w:r>
      <w:r w:rsidRPr="00902969">
        <w:rPr>
          <w:rFonts w:ascii="Times New Roman" w:hAnsi="Times New Roman" w:cs="Times New Roman"/>
        </w:rPr>
        <w:fldChar w:fldCharType="end"/>
      </w:r>
    </w:p>
  </w:footnote>
  <w:footnote w:id="33">
    <w:p w14:paraId="2F3DA39B" w14:textId="55A3A227" w:rsidR="003C3D3D" w:rsidRPr="00902969" w:rsidRDefault="003C3D3D">
      <w:pPr>
        <w:pStyle w:val="FootnoteText"/>
        <w:rPr>
          <w:rFonts w:ascii="Times New Roman" w:hAnsi="Times New Roman" w:cs="Times New Roman"/>
        </w:rPr>
      </w:pPr>
      <w:r w:rsidRPr="00902969">
        <w:rPr>
          <w:rStyle w:val="FootnoteReference"/>
          <w:rFonts w:ascii="Times New Roman" w:hAnsi="Times New Roman" w:cs="Times New Roman"/>
        </w:rPr>
        <w:footnoteRef/>
      </w:r>
      <w:r w:rsidRPr="00902969">
        <w:rPr>
          <w:rFonts w:ascii="Times New Roman" w:hAnsi="Times New Roman" w:cs="Times New Roman"/>
        </w:rPr>
        <w:t xml:space="preserve"> </w:t>
      </w:r>
      <w:r w:rsidR="00156FF6" w:rsidRPr="00902969">
        <w:rPr>
          <w:rFonts w:ascii="Times New Roman" w:hAnsi="Times New Roman" w:cs="Times New Roman"/>
        </w:rPr>
        <w:t xml:space="preserve">Jia, </w:t>
      </w:r>
      <w:r w:rsidRPr="00902969">
        <w:rPr>
          <w:rFonts w:ascii="Times New Roman" w:hAnsi="Times New Roman" w:cs="Times New Roman"/>
        </w:rPr>
        <w:fldChar w:fldCharType="begin"/>
      </w:r>
      <w:r w:rsidRPr="00902969">
        <w:rPr>
          <w:rFonts w:ascii="Times New Roman" w:hAnsi="Times New Roman" w:cs="Times New Roman"/>
        </w:rPr>
        <w:instrText xml:space="preserve"> ADDIN EN.CITE &lt;EndNote&gt;&lt;Cite&gt;&lt;Author&gt;Jia&lt;/Author&gt;&lt;Year&gt;2014&lt;/Year&gt;&lt;IDText&gt;</w:instrText>
      </w:r>
      <w:r w:rsidRPr="00902969">
        <w:rPr>
          <w:rFonts w:ascii="Times New Roman" w:hAnsi="Times New Roman" w:cs="Times New Roman"/>
        </w:rPr>
        <w:instrText>秉持</w:instrText>
      </w:r>
      <w:r w:rsidRPr="00902969">
        <w:rPr>
          <w:rFonts w:ascii="Times New Roman" w:hAnsi="Times New Roman" w:cs="Times New Roman"/>
        </w:rPr>
        <w:instrText>“</w:instrText>
      </w:r>
      <w:r w:rsidRPr="00902969">
        <w:rPr>
          <w:rFonts w:ascii="Times New Roman" w:hAnsi="Times New Roman" w:cs="Times New Roman"/>
        </w:rPr>
        <w:instrText>只争朝夕</w:instrText>
      </w:r>
      <w:r w:rsidRPr="00902969">
        <w:rPr>
          <w:rFonts w:ascii="Times New Roman" w:hAnsi="Times New Roman" w:cs="Times New Roman"/>
        </w:rPr>
        <w:instrText>”</w:instrText>
      </w:r>
      <w:r w:rsidRPr="00902969">
        <w:rPr>
          <w:rFonts w:ascii="Times New Roman" w:hAnsi="Times New Roman" w:cs="Times New Roman"/>
        </w:rPr>
        <w:instrText>精神：积极构建中美新型大国关系</w:instrText>
      </w:r>
      <w:r w:rsidRPr="00902969">
        <w:rPr>
          <w:rFonts w:ascii="Times New Roman" w:hAnsi="Times New Roman" w:cs="Times New Roman"/>
        </w:rPr>
        <w:instrText xml:space="preserve"> (Uphold the &amp;quot;seize the day&amp;quot; Spirit: actively construct Sino-US new type of great power relations)&lt;/IDText&gt;&lt;DisplayText&gt;Qingguo Jia, &amp;quot;</w:instrText>
      </w:r>
      <w:r w:rsidRPr="00902969">
        <w:rPr>
          <w:rFonts w:ascii="Times New Roman" w:hAnsi="Times New Roman" w:cs="Times New Roman"/>
        </w:rPr>
        <w:instrText>秉持</w:instrText>
      </w:r>
      <w:r w:rsidRPr="00902969">
        <w:rPr>
          <w:rFonts w:ascii="Times New Roman" w:hAnsi="Times New Roman" w:cs="Times New Roman"/>
        </w:rPr>
        <w:instrText>“</w:instrText>
      </w:r>
      <w:r w:rsidRPr="00902969">
        <w:rPr>
          <w:rFonts w:ascii="Times New Roman" w:hAnsi="Times New Roman" w:cs="Times New Roman"/>
        </w:rPr>
        <w:instrText>只争朝夕</w:instrText>
      </w:r>
      <w:r w:rsidRPr="00902969">
        <w:rPr>
          <w:rFonts w:ascii="Times New Roman" w:hAnsi="Times New Roman" w:cs="Times New Roman"/>
        </w:rPr>
        <w:instrText>”</w:instrText>
      </w:r>
      <w:r w:rsidRPr="00902969">
        <w:rPr>
          <w:rFonts w:ascii="Times New Roman" w:hAnsi="Times New Roman" w:cs="Times New Roman"/>
        </w:rPr>
        <w:instrText>精神：积极构建中美新型大国关系</w:instrText>
      </w:r>
      <w:r w:rsidRPr="00902969">
        <w:rPr>
          <w:rFonts w:ascii="Times New Roman" w:hAnsi="Times New Roman" w:cs="Times New Roman"/>
        </w:rPr>
        <w:instrText xml:space="preserve"> (Uphold The &amp;quot;Seize the Day&amp;quot; Spirit: Actively Construct Sino-Us New Type of Great Power Relations),&amp;quot; &lt;style face="italic"&gt;</w:instrText>
      </w:r>
      <w:r w:rsidRPr="00902969">
        <w:rPr>
          <w:rFonts w:ascii="Times New Roman" w:hAnsi="Times New Roman" w:cs="Times New Roman"/>
        </w:rPr>
        <w:instrText>国际政治研究</w:instrText>
      </w:r>
      <w:r w:rsidRPr="00902969">
        <w:rPr>
          <w:rFonts w:ascii="Times New Roman" w:hAnsi="Times New Roman" w:cs="Times New Roman"/>
        </w:rPr>
        <w:instrText xml:space="preserve"> (International Politics Study)&lt;/style&gt; 1 (2014).&lt;/DisplayText&gt;&lt;record&gt;&lt;titles&gt;&lt;title&gt;</w:instrText>
      </w:r>
      <w:r w:rsidRPr="00902969">
        <w:rPr>
          <w:rFonts w:ascii="Times New Roman" w:hAnsi="Times New Roman" w:cs="Times New Roman"/>
        </w:rPr>
        <w:instrText>秉持</w:instrText>
      </w:r>
      <w:r w:rsidRPr="00902969">
        <w:rPr>
          <w:rFonts w:ascii="Times New Roman" w:hAnsi="Times New Roman" w:cs="Times New Roman"/>
        </w:rPr>
        <w:instrText>“</w:instrText>
      </w:r>
      <w:r w:rsidRPr="00902969">
        <w:rPr>
          <w:rFonts w:ascii="Times New Roman" w:hAnsi="Times New Roman" w:cs="Times New Roman"/>
        </w:rPr>
        <w:instrText>只争朝夕</w:instrText>
      </w:r>
      <w:r w:rsidRPr="00902969">
        <w:rPr>
          <w:rFonts w:ascii="Times New Roman" w:hAnsi="Times New Roman" w:cs="Times New Roman"/>
        </w:rPr>
        <w:instrText>”</w:instrText>
      </w:r>
      <w:r w:rsidRPr="00902969">
        <w:rPr>
          <w:rFonts w:ascii="Times New Roman" w:hAnsi="Times New Roman" w:cs="Times New Roman"/>
        </w:rPr>
        <w:instrText>精神：积极构建中美新型大国关系</w:instrText>
      </w:r>
      <w:r w:rsidRPr="00902969">
        <w:rPr>
          <w:rFonts w:ascii="Times New Roman" w:hAnsi="Times New Roman" w:cs="Times New Roman"/>
        </w:rPr>
        <w:instrText xml:space="preserve"> (Uphold the &amp;quot;seize the day&amp;quot; Spirit: actively construct Sino-US new type of great power relations)&lt;/title&gt;&lt;secondary-title&gt;</w:instrText>
      </w:r>
      <w:r w:rsidRPr="00902969">
        <w:rPr>
          <w:rFonts w:ascii="Times New Roman" w:hAnsi="Times New Roman" w:cs="Times New Roman"/>
        </w:rPr>
        <w:instrText>国际政治研究</w:instrText>
      </w:r>
      <w:r w:rsidRPr="00902969">
        <w:rPr>
          <w:rFonts w:ascii="Times New Roman" w:hAnsi="Times New Roman" w:cs="Times New Roman"/>
        </w:rPr>
        <w:instrText xml:space="preserve"> (International Politics Study)&lt;/secondary-title&gt;&lt;/titles&gt;&lt;contributors&gt;&lt;authors&gt;&lt;author&gt;Jia, Qingguo&lt;/author&gt;&lt;/authors&gt;&lt;/contributors&gt;&lt;added-date format="utc"&gt;1435397124&lt;/added-date&gt;&lt;ref-type name="Journal Article"&gt;17&lt;/ref-type&gt;&lt;dates&gt;&lt;year&gt;2014&lt;/year&gt;&lt;/dates&gt;&lt;rec-number&gt;922&lt;/rec-number&gt;&lt;last-updated-date format="utc"&gt;1435397218&lt;/last-updated-date&gt;&lt;volume&gt;1&lt;/volume&gt;&lt;/record&gt;&lt;/Cite&gt;&lt;/EndNote&gt;</w:instrText>
      </w:r>
      <w:r w:rsidRPr="00902969">
        <w:rPr>
          <w:rFonts w:ascii="Times New Roman" w:hAnsi="Times New Roman" w:cs="Times New Roman"/>
        </w:rPr>
        <w:fldChar w:fldCharType="separate"/>
      </w:r>
      <w:r w:rsidRPr="00902969">
        <w:rPr>
          <w:rFonts w:ascii="Times New Roman" w:hAnsi="Times New Roman" w:cs="Times New Roman"/>
          <w:noProof/>
        </w:rPr>
        <w:t>Qingguo, "</w:t>
      </w:r>
      <w:r w:rsidR="00FF4FBD" w:rsidRPr="00902969">
        <w:rPr>
          <w:rFonts w:ascii="Times New Roman" w:hAnsi="Times New Roman" w:cs="Times New Roman"/>
          <w:noProof/>
        </w:rPr>
        <w:t>Bingchi zhizheng zhaoxi jingshen: jiji goujian zhongmei xinxing daguo guanxi</w:t>
      </w:r>
      <w:r w:rsidR="005E7FCA" w:rsidRPr="00902969">
        <w:rPr>
          <w:rFonts w:ascii="Times New Roman" w:hAnsi="Times New Roman" w:cs="Times New Roman" w:hint="eastAsia"/>
          <w:noProof/>
        </w:rPr>
        <w:t xml:space="preserve"> </w:t>
      </w:r>
      <w:r w:rsidRPr="00902969">
        <w:rPr>
          <w:rFonts w:ascii="Times New Roman" w:hAnsi="Times New Roman" w:cs="Times New Roman"/>
          <w:noProof/>
        </w:rPr>
        <w:t xml:space="preserve">(Uphold The "Seize the Day" Spirit: Actively Construct Sino-Us New Type of Great Power Relations)," </w:t>
      </w:r>
      <w:r w:rsidR="005E7FCA" w:rsidRPr="00902969">
        <w:rPr>
          <w:rFonts w:ascii="Times New Roman" w:hAnsi="Times New Roman" w:cs="Times New Roman" w:hint="eastAsia"/>
          <w:i/>
          <w:noProof/>
        </w:rPr>
        <w:t>Guoji zhengzhi yanjiu</w:t>
      </w:r>
      <w:r w:rsidRPr="00902969">
        <w:rPr>
          <w:rFonts w:ascii="Times New Roman" w:hAnsi="Times New Roman" w:cs="Times New Roman"/>
          <w:i/>
          <w:noProof/>
        </w:rPr>
        <w:t xml:space="preserve"> (International Politics Study)</w:t>
      </w:r>
      <w:r w:rsidRPr="00902969">
        <w:rPr>
          <w:rFonts w:ascii="Times New Roman" w:hAnsi="Times New Roman" w:cs="Times New Roman"/>
          <w:noProof/>
        </w:rPr>
        <w:t xml:space="preserve"> 1 (2014).</w:t>
      </w:r>
      <w:r w:rsidRPr="00902969">
        <w:rPr>
          <w:rFonts w:ascii="Times New Roman" w:hAnsi="Times New Roman" w:cs="Times New Roman"/>
        </w:rPr>
        <w:fldChar w:fldCharType="end"/>
      </w:r>
    </w:p>
  </w:footnote>
  <w:footnote w:id="34">
    <w:p w14:paraId="62A26185" w14:textId="0B7CE156" w:rsidR="003C3D3D" w:rsidRPr="00F64E82" w:rsidRDefault="003C3D3D">
      <w:pPr>
        <w:pStyle w:val="FootnoteText"/>
        <w:rPr>
          <w:rFonts w:ascii="Times New Roman" w:hAnsi="Times New Roman" w:cs="Times New Roman"/>
        </w:rPr>
      </w:pPr>
      <w:r w:rsidRPr="00902969">
        <w:rPr>
          <w:rStyle w:val="FootnoteReference"/>
          <w:rFonts w:ascii="Times New Roman" w:hAnsi="Times New Roman" w:cs="Times New Roman"/>
        </w:rPr>
        <w:footnoteRef/>
      </w:r>
      <w:r w:rsidRPr="00902969">
        <w:rPr>
          <w:rFonts w:ascii="Times New Roman" w:hAnsi="Times New Roman" w:cs="Times New Roman"/>
        </w:rPr>
        <w:t xml:space="preserve"> </w:t>
      </w:r>
      <w:r w:rsidRPr="00902969">
        <w:rPr>
          <w:rFonts w:ascii="Times New Roman" w:hAnsi="Times New Roman" w:cs="Times New Roman"/>
        </w:rPr>
        <w:fldChar w:fldCharType="begin"/>
      </w:r>
      <w:r w:rsidRPr="00902969">
        <w:rPr>
          <w:rFonts w:ascii="Times New Roman" w:hAnsi="Times New Roman" w:cs="Times New Roman"/>
        </w:rPr>
        <w:instrText xml:space="preserve"> ADDIN EN.CITE &lt;EndNote&gt;&lt;Cite&gt;&lt;Author&gt;Zhao&lt;/Author&gt;&lt;Year&gt;2014&lt;/Year&gt;&lt;IDText&gt;</w:instrText>
      </w:r>
      <w:r w:rsidRPr="00902969">
        <w:rPr>
          <w:rFonts w:ascii="Times New Roman" w:hAnsi="Times New Roman" w:cs="Times New Roman"/>
        </w:rPr>
        <w:instrText>中印关系：新型大国关系的潜质与衍生</w:instrText>
      </w:r>
      <w:r w:rsidRPr="00902969">
        <w:rPr>
          <w:rFonts w:ascii="Times New Roman" w:hAnsi="Times New Roman" w:cs="Times New Roman"/>
        </w:rPr>
        <w:instrText xml:space="preserve"> (China and India: a corollary to new great power relations)&lt;/IDText&gt;&lt;DisplayText&gt;Zhao, &amp;quot;</w:instrText>
      </w:r>
      <w:r w:rsidRPr="00902969">
        <w:rPr>
          <w:rFonts w:ascii="Times New Roman" w:hAnsi="Times New Roman" w:cs="Times New Roman"/>
        </w:rPr>
        <w:instrText>中印关系：新型大国关系的潜质与衍生</w:instrText>
      </w:r>
      <w:r w:rsidRPr="00902969">
        <w:rPr>
          <w:rFonts w:ascii="Times New Roman" w:hAnsi="Times New Roman" w:cs="Times New Roman"/>
        </w:rPr>
        <w:instrText xml:space="preserve"> (China and India: A Corollary to New Great Power Relations).&amp;quot;&lt;/DisplayText&gt;&lt;record&gt;&lt;titles&gt;&lt;title&gt;</w:instrText>
      </w:r>
      <w:r w:rsidRPr="00902969">
        <w:rPr>
          <w:rFonts w:ascii="Times New Roman" w:hAnsi="Times New Roman" w:cs="Times New Roman"/>
        </w:rPr>
        <w:instrText>中印关系：新型大国关系的潜质与衍生</w:instrText>
      </w:r>
      <w:r w:rsidRPr="00902969">
        <w:rPr>
          <w:rFonts w:ascii="Times New Roman" w:hAnsi="Times New Roman" w:cs="Times New Roman"/>
        </w:rPr>
        <w:instrText xml:space="preserve"> (China and India: a corollary to new great power relations)&lt;/title&gt;&lt;secondary-title&gt;</w:instrText>
      </w:r>
      <w:r w:rsidRPr="00902969">
        <w:rPr>
          <w:rFonts w:ascii="Times New Roman" w:hAnsi="Times New Roman" w:cs="Times New Roman"/>
        </w:rPr>
        <w:instrText>南亚研究</w:instrText>
      </w:r>
      <w:r w:rsidRPr="00902969">
        <w:rPr>
          <w:rFonts w:ascii="Times New Roman" w:hAnsi="Times New Roman" w:cs="Times New Roman"/>
        </w:rPr>
        <w:instrText xml:space="preserve"> (South Asia Studies)&lt;/secondary-title&gt;&lt;/titles&gt;&lt;pages&gt;47-57&lt;/pages&gt;&lt;contributors&gt;&lt;authors&gt;&lt;author&gt;Zhao, Gancheng&lt;/author&gt;&lt;/authors&gt;&lt;/contributors&gt;&lt;added-date format="utc"&gt;1419353285&lt;/added-date&gt;&lt;ref-type name="Journal Article"&gt;17&lt;/ref-type&gt;&lt;dates&gt;&lt;year&gt;2014&lt;/year&gt;&lt;/dates&gt;&lt;rec-number&gt;866&lt;/rec-number&gt;&lt;last-updated-date format="utc"&gt;1419353375&lt;/last-updated-date&gt;&lt;volume&gt;2&lt;/volume&gt;&lt;/record&gt;&lt;/Cite&gt;&lt;/EndNote&gt;</w:instrText>
      </w:r>
      <w:r w:rsidRPr="00902969">
        <w:rPr>
          <w:rFonts w:ascii="Times New Roman" w:hAnsi="Times New Roman" w:cs="Times New Roman"/>
        </w:rPr>
        <w:fldChar w:fldCharType="separate"/>
      </w:r>
      <w:r w:rsidRPr="00902969">
        <w:rPr>
          <w:rFonts w:ascii="Times New Roman" w:hAnsi="Times New Roman" w:cs="Times New Roman"/>
          <w:noProof/>
        </w:rPr>
        <w:t>Zhao, "</w:t>
      </w:r>
      <w:r w:rsidR="00BF086A" w:rsidRPr="00902969">
        <w:rPr>
          <w:rFonts w:ascii="Times New Roman" w:hAnsi="Times New Roman" w:cs="Times New Roman"/>
          <w:noProof/>
        </w:rPr>
        <w:t>Zhongyin guanxi: xinxing daguo guanxi de qianzhi yu yansheng</w:t>
      </w:r>
      <w:r w:rsidRPr="00902969">
        <w:rPr>
          <w:rFonts w:ascii="Times New Roman" w:hAnsi="Times New Roman" w:cs="Times New Roman"/>
          <w:noProof/>
        </w:rPr>
        <w:t xml:space="preserve"> (China and India: A Corollary to New Great Power Relations)."</w:t>
      </w:r>
      <w:r w:rsidRPr="00902969">
        <w:rPr>
          <w:rFonts w:ascii="Times New Roman" w:hAnsi="Times New Roman" w:cs="Times New Roman"/>
        </w:rPr>
        <w:fldChar w:fldCharType="end"/>
      </w:r>
    </w:p>
  </w:footnote>
  <w:footnote w:id="35">
    <w:p w14:paraId="79BF9562" w14:textId="756BBE19"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Yu&lt;/Author&gt;&lt;Year&gt;2014&lt;/Year&gt;&lt;IDText&gt;</w:instrText>
      </w:r>
      <w:r w:rsidRPr="00F64E82">
        <w:rPr>
          <w:rFonts w:ascii="Times New Roman" w:hAnsi="Times New Roman" w:cs="Times New Roman"/>
        </w:rPr>
        <w:instrText>中美新型大国关系：全球体系与力量转换理论的探究</w:instrText>
      </w:r>
      <w:r w:rsidRPr="00F64E82">
        <w:rPr>
          <w:rFonts w:ascii="Times New Roman" w:hAnsi="Times New Roman" w:cs="Times New Roman"/>
        </w:rPr>
        <w:instrText xml:space="preserve"> (China-US new type of great power relationship: theoretical analysis of global systemic transformation and power shift)&lt;/IDText&gt;&lt;DisplayText&gt;Lei Yu and Shamsul Khan, &amp;quot;</w:instrText>
      </w:r>
      <w:r w:rsidRPr="00F64E82">
        <w:rPr>
          <w:rFonts w:ascii="Times New Roman" w:hAnsi="Times New Roman" w:cs="Times New Roman"/>
        </w:rPr>
        <w:instrText>中美新型大国关系：全球体系与力量转换理论的探究</w:instrText>
      </w:r>
      <w:r w:rsidRPr="00F64E82">
        <w:rPr>
          <w:rFonts w:ascii="Times New Roman" w:hAnsi="Times New Roman" w:cs="Times New Roman"/>
        </w:rPr>
        <w:instrText xml:space="preserve"> (China-Us New Type of Great Power Relationship: Theoretical Analysis of Global Systemic Transformation and Power Shift),&amp;quot; &lt;style face="italic"&gt;</w:instrText>
      </w:r>
      <w:r w:rsidRPr="00F64E82">
        <w:rPr>
          <w:rFonts w:ascii="Times New Roman" w:hAnsi="Times New Roman" w:cs="Times New Roman"/>
        </w:rPr>
        <w:instrText>战略决策研究</w:instrText>
      </w:r>
      <w:r w:rsidRPr="00F64E82">
        <w:rPr>
          <w:rFonts w:ascii="Times New Roman" w:hAnsi="Times New Roman" w:cs="Times New Roman"/>
        </w:rPr>
        <w:instrText xml:space="preserve"> (Journal of Strategy and Decision-Making)&lt;/style&gt; 6 (2014).&lt;/DisplayText&gt;&lt;record&gt;&lt;titles&gt;&lt;title&gt;</w:instrText>
      </w:r>
      <w:r w:rsidRPr="00F64E82">
        <w:rPr>
          <w:rFonts w:ascii="Times New Roman" w:hAnsi="Times New Roman" w:cs="Times New Roman"/>
        </w:rPr>
        <w:instrText>中美新型大国关系：全球体系与力量转换理论的探究</w:instrText>
      </w:r>
      <w:r w:rsidRPr="00F64E82">
        <w:rPr>
          <w:rFonts w:ascii="Times New Roman" w:hAnsi="Times New Roman" w:cs="Times New Roman"/>
        </w:rPr>
        <w:instrText xml:space="preserve"> (China-US new type of great power relationship: theoretical analysis of global systemic transformation and power shift)&lt;/title&gt;&lt;secondary-title&gt;</w:instrText>
      </w:r>
      <w:r w:rsidRPr="00F64E82">
        <w:rPr>
          <w:rFonts w:ascii="Times New Roman" w:hAnsi="Times New Roman" w:cs="Times New Roman"/>
        </w:rPr>
        <w:instrText>战略决策研究</w:instrText>
      </w:r>
      <w:r w:rsidRPr="00F64E82">
        <w:rPr>
          <w:rFonts w:ascii="Times New Roman" w:hAnsi="Times New Roman" w:cs="Times New Roman"/>
        </w:rPr>
        <w:instrText xml:space="preserve"> (Journal of Strategy and Decision-Making)&lt;/secondary-title&gt;&lt;/titles&gt;&lt;pages&gt;3-19&lt;/pages&gt;&lt;contributors&gt;&lt;authors&gt;&lt;author&gt;Yu, Lei&lt;/author&gt;&lt;author&gt;Khan, Shamsul&lt;/author&gt;&lt;/authors&gt;&lt;/contributors&gt;&lt;added-date format="utc"&gt;1419352493&lt;/added-date&gt;&lt;ref-type name="Journal Article"&gt;17&lt;/ref-type&gt;&lt;dates&gt;&lt;year&gt;2014&lt;/year&gt;&lt;/dates&gt;&lt;rec-number&gt;865&lt;/rec-number&gt;&lt;last-updated-date format="utc"&gt;1419352606&lt;/last-updated-date&gt;&lt;volume&gt;6&lt;/volume&gt;&lt;/record&gt;&lt;/Cite&gt;&lt;/EndNote&gt;</w:instrText>
      </w:r>
      <w:r w:rsidRPr="00F64E82">
        <w:rPr>
          <w:rFonts w:ascii="Times New Roman" w:hAnsi="Times New Roman" w:cs="Times New Roman"/>
        </w:rPr>
        <w:fldChar w:fldCharType="separate"/>
      </w:r>
      <w:r w:rsidR="00451B46">
        <w:rPr>
          <w:rFonts w:ascii="Times New Roman" w:hAnsi="Times New Roman" w:cs="Times New Roman"/>
          <w:noProof/>
        </w:rPr>
        <w:t xml:space="preserve">Yu, Lei </w:t>
      </w:r>
      <w:r w:rsidRPr="00F64E82">
        <w:rPr>
          <w:rFonts w:ascii="Times New Roman" w:hAnsi="Times New Roman" w:cs="Times New Roman"/>
          <w:noProof/>
        </w:rPr>
        <w:t xml:space="preserve">and Khan, </w:t>
      </w:r>
      <w:r w:rsidR="00454042" w:rsidRPr="00F64E82">
        <w:rPr>
          <w:rFonts w:ascii="Times New Roman" w:hAnsi="Times New Roman" w:cs="Times New Roman"/>
          <w:noProof/>
        </w:rPr>
        <w:t xml:space="preserve">Shamsul </w:t>
      </w:r>
      <w:r w:rsidRPr="00F64E82">
        <w:rPr>
          <w:rFonts w:ascii="Times New Roman" w:hAnsi="Times New Roman" w:cs="Times New Roman"/>
          <w:noProof/>
        </w:rPr>
        <w:t>"</w:t>
      </w:r>
      <w:r w:rsidR="00F27B5C">
        <w:rPr>
          <w:rFonts w:ascii="Times New Roman" w:hAnsi="Times New Roman" w:cs="Times New Roman"/>
          <w:noProof/>
        </w:rPr>
        <w:t xml:space="preserve">Zhongmei xinxing daguo guanxi: quaniu tixi yu liliang zhuanhuan lilun de tanjiu </w:t>
      </w:r>
      <w:r w:rsidRPr="00F64E82">
        <w:rPr>
          <w:rFonts w:ascii="Times New Roman" w:hAnsi="Times New Roman" w:cs="Times New Roman"/>
          <w:noProof/>
        </w:rPr>
        <w:t xml:space="preserve">(China-Us New Type of Great Power Relationship: Theoretical Analysis of Global Systemic Transformation and Power Shift)," </w:t>
      </w:r>
      <w:r w:rsidR="00EA355C">
        <w:rPr>
          <w:rFonts w:ascii="Times New Roman" w:hAnsi="Times New Roman" w:cs="Times New Roman" w:hint="eastAsia"/>
          <w:i/>
          <w:noProof/>
        </w:rPr>
        <w:t>Zhanlve juece yanjiu</w:t>
      </w:r>
      <w:r w:rsidRPr="00F64E82">
        <w:rPr>
          <w:rFonts w:ascii="Times New Roman" w:hAnsi="Times New Roman" w:cs="Times New Roman"/>
          <w:i/>
          <w:noProof/>
        </w:rPr>
        <w:t xml:space="preserve"> (Journal of Strategy and Decision-Making)</w:t>
      </w:r>
      <w:r w:rsidRPr="00F64E82">
        <w:rPr>
          <w:rFonts w:ascii="Times New Roman" w:hAnsi="Times New Roman" w:cs="Times New Roman"/>
          <w:noProof/>
        </w:rPr>
        <w:t xml:space="preserve"> 6 (2014).</w:t>
      </w:r>
      <w:r w:rsidRPr="00F64E82">
        <w:rPr>
          <w:rFonts w:ascii="Times New Roman" w:hAnsi="Times New Roman" w:cs="Times New Roman"/>
        </w:rPr>
        <w:fldChar w:fldCharType="end"/>
      </w:r>
    </w:p>
  </w:footnote>
  <w:footnote w:id="36">
    <w:p w14:paraId="78DA2FE8" w14:textId="53E1694F" w:rsidR="003C3D3D" w:rsidRPr="00F64E82" w:rsidRDefault="003C3D3D" w:rsidP="00B13A11">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Zhao,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o&lt;/Author&gt;&lt;Year&gt;2005&lt;/Year&gt;&lt;IDText&gt;</w:instrText>
      </w:r>
      <w:r w:rsidRPr="00F64E82">
        <w:rPr>
          <w:rFonts w:ascii="Times New Roman" w:hAnsi="Times New Roman" w:cs="Times New Roman"/>
        </w:rPr>
        <w:instrText>中印关系</w:instrText>
      </w:r>
      <w:r w:rsidRPr="00F64E82">
        <w:rPr>
          <w:rFonts w:ascii="Times New Roman" w:hAnsi="Times New Roman" w:cs="Times New Roman"/>
        </w:rPr>
        <w:instrText>-</w:instrText>
      </w:r>
      <w:r w:rsidRPr="00F64E82">
        <w:rPr>
          <w:rFonts w:ascii="Times New Roman" w:hAnsi="Times New Roman" w:cs="Times New Roman"/>
        </w:rPr>
        <w:instrText>新型的大国关系</w:instrText>
      </w:r>
      <w:r w:rsidRPr="00F64E82">
        <w:rPr>
          <w:rFonts w:ascii="Times New Roman" w:hAnsi="Times New Roman" w:cs="Times New Roman"/>
        </w:rPr>
        <w:instrText xml:space="preserve"> (Sino-India relations: new type of great power relations)&lt;/IDText&gt;&lt;DisplayText&gt;Bole Zhao, &amp;quot;</w:instrText>
      </w:r>
      <w:r w:rsidRPr="00F64E82">
        <w:rPr>
          <w:rFonts w:ascii="Times New Roman" w:hAnsi="Times New Roman" w:cs="Times New Roman"/>
        </w:rPr>
        <w:instrText>中印关系</w:instrText>
      </w:r>
      <w:r w:rsidRPr="00F64E82">
        <w:rPr>
          <w:rFonts w:ascii="Times New Roman" w:hAnsi="Times New Roman" w:cs="Times New Roman"/>
        </w:rPr>
        <w:instrText>-</w:instrText>
      </w:r>
      <w:r w:rsidRPr="00F64E82">
        <w:rPr>
          <w:rFonts w:ascii="Times New Roman" w:hAnsi="Times New Roman" w:cs="Times New Roman"/>
        </w:rPr>
        <w:instrText>新型的大国关系</w:instrText>
      </w:r>
      <w:r w:rsidRPr="00F64E82">
        <w:rPr>
          <w:rFonts w:ascii="Times New Roman" w:hAnsi="Times New Roman" w:cs="Times New Roman"/>
        </w:rPr>
        <w:instrText xml:space="preserve"> (Sino-India Relations: New Type of Great Power Relations),&amp;quot; &lt;style face="italic"&gt;</w:instrText>
      </w:r>
      <w:r w:rsidRPr="00F64E82">
        <w:rPr>
          <w:rFonts w:ascii="Times New Roman" w:hAnsi="Times New Roman" w:cs="Times New Roman"/>
        </w:rPr>
        <w:instrText>当代亚太</w:instrText>
      </w:r>
      <w:r w:rsidRPr="00F64E82">
        <w:rPr>
          <w:rFonts w:ascii="Times New Roman" w:hAnsi="Times New Roman" w:cs="Times New Roman"/>
        </w:rPr>
        <w:instrText xml:space="preserve"> (Contemporary Asia-pacific Studies)&lt;/style&gt; 8 (2005).&lt;/DisplayText&gt;&lt;record&gt;&lt;titles&gt;&lt;title&gt;</w:instrText>
      </w:r>
      <w:r w:rsidRPr="00F64E82">
        <w:rPr>
          <w:rFonts w:ascii="Times New Roman" w:hAnsi="Times New Roman" w:cs="Times New Roman"/>
        </w:rPr>
        <w:instrText>中印关系</w:instrText>
      </w:r>
      <w:r w:rsidRPr="00F64E82">
        <w:rPr>
          <w:rFonts w:ascii="Times New Roman" w:hAnsi="Times New Roman" w:cs="Times New Roman"/>
        </w:rPr>
        <w:instrText>-</w:instrText>
      </w:r>
      <w:r w:rsidRPr="00F64E82">
        <w:rPr>
          <w:rFonts w:ascii="Times New Roman" w:hAnsi="Times New Roman" w:cs="Times New Roman"/>
        </w:rPr>
        <w:instrText>新型的大国关系</w:instrText>
      </w:r>
      <w:r w:rsidRPr="00F64E82">
        <w:rPr>
          <w:rFonts w:ascii="Times New Roman" w:hAnsi="Times New Roman" w:cs="Times New Roman"/>
        </w:rPr>
        <w:instrText xml:space="preserve"> (Sino-India relations: new type of great power relations)&lt;/title&gt;&lt;secondary-title&gt;</w:instrText>
      </w:r>
      <w:r w:rsidRPr="00F64E82">
        <w:rPr>
          <w:rFonts w:ascii="Times New Roman" w:hAnsi="Times New Roman" w:cs="Times New Roman"/>
        </w:rPr>
        <w:instrText>当代亚太</w:instrText>
      </w:r>
      <w:r w:rsidRPr="00F64E82">
        <w:rPr>
          <w:rFonts w:ascii="Times New Roman" w:hAnsi="Times New Roman" w:cs="Times New Roman"/>
        </w:rPr>
        <w:instrText xml:space="preserve"> (Contemporary Asia-pacific Studies)&lt;/secondary-title&gt;&lt;/titles&gt;&lt;pages&gt;31-36&lt;/pages&gt;&lt;contributors&gt;&lt;authors&gt;&lt;author&gt;Zhao, Bole&lt;/author&gt;&lt;/authors&gt;&lt;/contributors&gt;&lt;added-date format="utc"&gt;1419110692&lt;/added-date&gt;&lt;ref-type name="Journal Article"&gt;17&lt;/ref-type&gt;&lt;dates&gt;&lt;year&gt;2005&lt;/year&gt;&lt;/dates&gt;&lt;rec-number&gt;819&lt;/rec-number&gt;&lt;last-updated-date format="utc"&gt;1419239955&lt;/last-updated-date&gt;&lt;volume&gt;8&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Bole, "Zhongyin guanxi - xinxing de daguo guanxi (Sino-India Relations: New Type of Great Power Relations)," </w:t>
      </w:r>
      <w:r w:rsidRPr="00F64E82">
        <w:rPr>
          <w:rFonts w:ascii="Times New Roman" w:hAnsi="Times New Roman" w:cs="Times New Roman"/>
          <w:i/>
          <w:noProof/>
        </w:rPr>
        <w:t>Dangdai yatai (Contemporary Asia-pacific Studies)</w:t>
      </w:r>
      <w:r w:rsidRPr="00F64E82">
        <w:rPr>
          <w:rFonts w:ascii="Times New Roman" w:hAnsi="Times New Roman" w:cs="Times New Roman"/>
          <w:noProof/>
        </w:rPr>
        <w:t xml:space="preserve"> 8 (2005).</w:t>
      </w:r>
      <w:r w:rsidRPr="00F64E82">
        <w:rPr>
          <w:rFonts w:ascii="Times New Roman" w:hAnsi="Times New Roman" w:cs="Times New Roman"/>
        </w:rPr>
        <w:fldChar w:fldCharType="end"/>
      </w:r>
      <w:r w:rsidRPr="00F64E82">
        <w:rPr>
          <w:rFonts w:ascii="Times New Roman" w:hAnsi="Times New Roman" w:cs="Times New Roman"/>
        </w:rPr>
        <w:t xml:space="preserve"> Sometimes it also includes Russia as the heir apparent of the Soviet Union but it is also considered as an emerging power. The Russian identity is overlapped in this discourse.</w:t>
      </w:r>
    </w:p>
  </w:footnote>
  <w:footnote w:id="37">
    <w:p w14:paraId="656CDF59" w14:textId="77777777"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This is not to say, there are only two views. Indeed, there are a great mount of diversity and vagueness in the Chinese academic discourse. We only use this simplified division to introduce our findings although there are slightly overlaps as we will explain later.</w:t>
      </w:r>
    </w:p>
  </w:footnote>
  <w:footnote w:id="38">
    <w:p w14:paraId="3BF0D283" w14:textId="54704EB5"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Yuan,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Yuan&lt;/Author&gt;&lt;Year&gt;2012&lt;/Year&gt;&lt;IDText&gt;</w:instrText>
      </w:r>
      <w:r w:rsidRPr="00F64E82">
        <w:rPr>
          <w:rFonts w:ascii="Times New Roman" w:hAnsi="Times New Roman" w:cs="Times New Roman"/>
        </w:rPr>
        <w:instrText>关于构建中美新型大国关系的战略思考</w:instrText>
      </w:r>
      <w:r w:rsidRPr="00F64E82">
        <w:rPr>
          <w:rFonts w:ascii="Times New Roman" w:hAnsi="Times New Roman" w:cs="Times New Roman"/>
        </w:rPr>
        <w:instrText xml:space="preserve"> (Strategic thoughts on establishing Sino-US new type of great power relations)&lt;/IDText&gt;&lt;Suffix&gt;:6&lt;/Suffix&gt;&lt;DisplayText&gt;Peng Yuan, &amp;quot;</w:instrText>
      </w:r>
      <w:r w:rsidRPr="00F64E82">
        <w:rPr>
          <w:rFonts w:ascii="Times New Roman" w:hAnsi="Times New Roman" w:cs="Times New Roman"/>
        </w:rPr>
        <w:instrText>关于构建中美新型大国关系的战略思考</w:instrText>
      </w:r>
      <w:r w:rsidRPr="00F64E82">
        <w:rPr>
          <w:rFonts w:ascii="Times New Roman" w:hAnsi="Times New Roman" w:cs="Times New Roman"/>
        </w:rPr>
        <w:instrText xml:space="preserve"> (Strategic Thoughts on Establishing Sino-Us New Type of Great Power Relations),&amp;quot; &lt;style face="italic"&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tyle&gt; 5 (2012).:6&lt;/DisplayText&gt;&lt;record&gt;&lt;titles&gt;&lt;title&gt;</w:instrText>
      </w:r>
      <w:r w:rsidRPr="00F64E82">
        <w:rPr>
          <w:rFonts w:ascii="Times New Roman" w:hAnsi="Times New Roman" w:cs="Times New Roman"/>
        </w:rPr>
        <w:instrText>关于构建中美新型大国关系的战略思考</w:instrText>
      </w:r>
      <w:r w:rsidRPr="00F64E82">
        <w:rPr>
          <w:rFonts w:ascii="Times New Roman" w:hAnsi="Times New Roman" w:cs="Times New Roman"/>
        </w:rPr>
        <w:instrText xml:space="preserve"> (Strategic thoughts on establishing Sino-US new type of great power relations)&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1-8&lt;/pages&gt;&lt;contributors&gt;&lt;authors&gt;&lt;author&gt;Yuan, Peng&lt;/author&gt;&lt;/authors&gt;&lt;/contributors&gt;&lt;added-date format="utc"&gt;1419173125&lt;/added-date&gt;&lt;ref-type name="Journal Article"&gt;17&lt;/ref-type&gt;&lt;dates&gt;&lt;year&gt;2012&lt;/year&gt;&lt;/dates&gt;&lt;rec-number&gt;827&lt;/rec-number&gt;&lt;last-updated-date format="utc"&gt;1419173190&lt;/last-updated-date&gt;&lt;volume&gt;5&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Peng, "Guanyu goujian zhongmei xinxing daguo guanxi de zhanlve sikao (Strategic Thoughts on Establishing Sino-Us New Type of Great Power Relations)," </w:t>
      </w:r>
      <w:r w:rsidRPr="00F64E82">
        <w:rPr>
          <w:rFonts w:ascii="Times New Roman" w:hAnsi="Times New Roman" w:cs="Times New Roman"/>
          <w:i/>
          <w:noProof/>
        </w:rPr>
        <w:t>Xiandai guoji guanxi (Contemporary International Relations)</w:t>
      </w:r>
      <w:r w:rsidRPr="00F64E82">
        <w:rPr>
          <w:rFonts w:ascii="Times New Roman" w:hAnsi="Times New Roman" w:cs="Times New Roman"/>
          <w:noProof/>
        </w:rPr>
        <w:t xml:space="preserve"> 5 (2012).:6</w:t>
      </w:r>
      <w:r w:rsidRPr="00F64E82">
        <w:rPr>
          <w:rFonts w:ascii="Times New Roman" w:hAnsi="Times New Roman" w:cs="Times New Roman"/>
        </w:rPr>
        <w:fldChar w:fldCharType="end"/>
      </w:r>
    </w:p>
  </w:footnote>
  <w:footnote w:id="39">
    <w:p w14:paraId="60E7F10C" w14:textId="36E43F2F"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fldData xml:space="preserve">PEVuZE5vdGU+PENpdGU+PEF1dGhvcj5ZYW5nPC9BdXRob3I+PFllYXI+MjAxMzwvWWVhcj48SURU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</w:fldData>
        </w:fldChar>
      </w:r>
      <w:r w:rsidRPr="00F64E82">
        <w:rPr>
          <w:rFonts w:ascii="Times New Roman" w:hAnsi="Times New Roman" w:cs="Times New Roman"/>
        </w:rPr>
        <w:instrText xml:space="preserve"> ADDIN EN.CITE </w:instrText>
      </w:r>
      <w:r w:rsidRPr="00F64E82">
        <w:rPr>
          <w:rFonts w:ascii="Times New Roman" w:hAnsi="Times New Roman" w:cs="Times New Roman"/>
        </w:rPr>
        <w:fldChar w:fldCharType="begin">
          <w:fldData xml:space="preserve">PEVuZE5vdGU+PENpdGU+PEF1dGhvcj5ZYW5nPC9BdXRob3I+PFllYXI+MjAxMzwvWWVhcj48SURU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</w:fldData>
        </w:fldChar>
      </w:r>
      <w:r w:rsidRPr="00F64E82">
        <w:rPr>
          <w:rFonts w:ascii="Times New Roman" w:hAnsi="Times New Roman" w:cs="Times New Roman"/>
        </w:rPr>
        <w:instrText xml:space="preserve"> ADDIN EN.CITE.DATA </w:instrText>
      </w:r>
      <w:r w:rsidRPr="00F64E82">
        <w:rPr>
          <w:rFonts w:ascii="Times New Roman" w:hAnsi="Times New Roman" w:cs="Times New Roman"/>
        </w:rPr>
      </w:r>
      <w:r w:rsidRPr="00F64E82">
        <w:rPr>
          <w:rFonts w:ascii="Times New Roman" w:hAnsi="Times New Roman" w:cs="Times New Roman"/>
        </w:rPr>
        <w:fldChar w:fldCharType="end"/>
      </w:r>
      <w:r w:rsidRPr="00F64E82">
        <w:rPr>
          <w:rFonts w:ascii="Times New Roman" w:hAnsi="Times New Roman" w:cs="Times New Roman"/>
        </w:rPr>
      </w:r>
      <w:r w:rsidRPr="00F64E82">
        <w:rPr>
          <w:rFonts w:ascii="Times New Roman" w:hAnsi="Times New Roman" w:cs="Times New Roman"/>
        </w:rPr>
        <w:fldChar w:fldCharType="separate"/>
      </w:r>
      <w:r w:rsidRPr="00F64E82">
        <w:rPr>
          <w:rFonts w:ascii="Times New Roman" w:hAnsi="Times New Roman" w:cs="Times New Roman"/>
          <w:noProof/>
        </w:rPr>
        <w:t xml:space="preserve">e.g.Yang, Luhui, "Zhongguo jueqi beijing xia de zhongmei xinxing daguo guanxi (a New Type of Major Power Relationship between China and the Us in the Context of China's Rise: From the Perspective of International Security Public Goods Supply)," </w:t>
      </w:r>
      <w:r w:rsidRPr="00F64E82">
        <w:rPr>
          <w:rFonts w:ascii="Times New Roman" w:hAnsi="Times New Roman" w:cs="Times New Roman"/>
          <w:i/>
          <w:noProof/>
        </w:rPr>
        <w:t>Shandong daxue xuebao (Journal of Shandong University)</w:t>
      </w:r>
      <w:r w:rsidRPr="00F64E82">
        <w:rPr>
          <w:rFonts w:ascii="Times New Roman" w:hAnsi="Times New Roman" w:cs="Times New Roman"/>
          <w:noProof/>
        </w:rPr>
        <w:t xml:space="preserve"> 6 (2013).:4; Dong, Chunling, "Zhongmei xinxing daguo guanxi: xin zai hechu? (Sino-China New Type of Great Power Relationship: What Is New?)," </w:t>
      </w:r>
      <w:r w:rsidRPr="00F64E82">
        <w:rPr>
          <w:rFonts w:ascii="Times New Roman" w:hAnsi="Times New Roman" w:cs="Times New Roman"/>
          <w:i/>
          <w:noProof/>
        </w:rPr>
        <w:t>Shijie zhishi (World Affairs)</w:t>
      </w:r>
      <w:r w:rsidRPr="00F64E82">
        <w:rPr>
          <w:rFonts w:ascii="Times New Roman" w:hAnsi="Times New Roman" w:cs="Times New Roman"/>
          <w:noProof/>
        </w:rPr>
        <w:t xml:space="preserve"> 8 (2013); Yuan, "Guanyu goujian zhongmei xinxing daguo guanxi de zhanlve sikao (Strategic Thoughts on Establishing Sino-Us New Type of Great Power Relations).":6</w:t>
      </w:r>
      <w:r w:rsidRPr="00F64E82">
        <w:rPr>
          <w:rFonts w:ascii="Times New Roman" w:hAnsi="Times New Roman" w:cs="Times New Roman"/>
        </w:rPr>
        <w:fldChar w:fldCharType="end"/>
      </w:r>
    </w:p>
  </w:footnote>
  <w:footnote w:id="40">
    <w:p w14:paraId="10DBFA09" w14:textId="564A4F5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Xu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Xue&lt;/Author&gt;&lt;Year&gt;2013&lt;/Year&gt;&lt;IDText&gt;</w:instrText>
      </w:r>
      <w:r w:rsidRPr="00F64E82">
        <w:rPr>
          <w:rFonts w:ascii="Times New Roman" w:hAnsi="Times New Roman" w:cs="Times New Roman"/>
        </w:rPr>
        <w:instrText>历史怪圈的打破为什么是在今天？中美建构新型大国关系的八个</w:instrText>
      </w:r>
      <w:r w:rsidRPr="00F64E82">
        <w:rPr>
          <w:rFonts w:ascii="Times New Roman" w:hAnsi="Times New Roman" w:cs="Times New Roman"/>
        </w:rPr>
        <w:instrText>&amp;quot;</w:instrText>
      </w:r>
      <w:r w:rsidRPr="00F64E82">
        <w:rPr>
          <w:rFonts w:ascii="Times New Roman" w:hAnsi="Times New Roman" w:cs="Times New Roman"/>
        </w:rPr>
        <w:instrText>服人之理</w:instrText>
      </w:r>
      <w:r w:rsidRPr="00F64E82">
        <w:rPr>
          <w:rFonts w:ascii="Times New Roman" w:hAnsi="Times New Roman" w:cs="Times New Roman"/>
        </w:rPr>
        <w:instrText>&amp;quot; (Why did the historical cycle break today? eight convincing reasons of new type of great power relationship between the US and China)&lt;/IDText&gt;&lt;Suffix&gt;:47&lt;/Suffix&gt;&lt;DisplayText&gt;Litai Xue and Zheng Feng, &amp;quot;</w:instrText>
      </w:r>
      <w:r w:rsidRPr="00F64E82">
        <w:rPr>
          <w:rFonts w:ascii="Times New Roman" w:hAnsi="Times New Roman" w:cs="Times New Roman"/>
        </w:rPr>
        <w:instrText>历史怪圈的打破为什么是在今天？中美建构新型大国关系的八个</w:instrText>
      </w:r>
      <w:r w:rsidRPr="00F64E82">
        <w:rPr>
          <w:rFonts w:ascii="Times New Roman" w:hAnsi="Times New Roman" w:cs="Times New Roman"/>
        </w:rPr>
        <w:instrText>&amp;quot;</w:instrText>
      </w:r>
      <w:r w:rsidRPr="00F64E82">
        <w:rPr>
          <w:rFonts w:ascii="Times New Roman" w:hAnsi="Times New Roman" w:cs="Times New Roman"/>
        </w:rPr>
        <w:instrText>服人之理</w:instrText>
      </w:r>
      <w:r w:rsidRPr="00F64E82">
        <w:rPr>
          <w:rFonts w:ascii="Times New Roman" w:hAnsi="Times New Roman" w:cs="Times New Roman"/>
        </w:rPr>
        <w:instrText>&amp;quot; (Why Did the Historical Cycle Break Today? Eight Convincing Reasons of New Type of Great Power Relationship between the Us and China),&amp;quot; &lt;style face="italic"&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tyle&gt; 6 (2013).:47&lt;/DisplayText&gt;&lt;record&gt;&lt;titles&gt;&lt;title&gt;</w:instrText>
      </w:r>
      <w:r w:rsidRPr="00F64E82">
        <w:rPr>
          <w:rFonts w:ascii="Times New Roman" w:hAnsi="Times New Roman" w:cs="Times New Roman"/>
        </w:rPr>
        <w:instrText>历史怪圈的打破为什么是在今天？中美建构新型大国关系的八个</w:instrText>
      </w:r>
      <w:r w:rsidRPr="00F64E82">
        <w:rPr>
          <w:rFonts w:ascii="Times New Roman" w:hAnsi="Times New Roman" w:cs="Times New Roman"/>
        </w:rPr>
        <w:instrText>&amp;quot;</w:instrText>
      </w:r>
      <w:r w:rsidRPr="00F64E82">
        <w:rPr>
          <w:rFonts w:ascii="Times New Roman" w:hAnsi="Times New Roman" w:cs="Times New Roman"/>
        </w:rPr>
        <w:instrText>服人之理</w:instrText>
      </w:r>
      <w:r w:rsidRPr="00F64E82">
        <w:rPr>
          <w:rFonts w:ascii="Times New Roman" w:hAnsi="Times New Roman" w:cs="Times New Roman"/>
        </w:rPr>
        <w:instrText>&amp;quot; (Why did the historical cycle break today? eight convincing reasons of new type of great power relationship between the US and China)&lt;/title&gt;&lt;secondary-title&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econdary-title&gt;&lt;/titles&gt;&lt;pages&gt;46-57&lt;/pages&gt;&lt;contributors&gt;&lt;authors&gt;&lt;author&gt;Xue, Litai&lt;/author&gt;&lt;author&gt;Feng, Zheng&lt;/author&gt;&lt;/authors&gt;&lt;/contributors&gt;&lt;added-date format="utc"&gt;1419102676&lt;/added-date&gt;&lt;ref-type name="Journal Article"&gt;17&lt;/ref-type&gt;&lt;dates&gt;&lt;year&gt;2013&lt;/year&gt;&lt;/dates&gt;&lt;rec-number&gt;813&lt;/rec-number&gt;&lt;last-updated-date format="utc"&gt;1419102841&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Litai Xue and Feng, Zheng, "Lishi guaiquan de dapo weishenme shi zai jintian? zhongmei goujian xinxing daguo guanxi de bage furenzhili" (Why Did the Historical Cycle Break Today? Eight Convincing Reasons of New Type of Great Power Relationship between the Us and China)," </w:t>
      </w:r>
      <w:r w:rsidRPr="00F64E82">
        <w:rPr>
          <w:rFonts w:ascii="Times New Roman" w:hAnsi="Times New Roman" w:cs="Times New Roman"/>
          <w:i/>
          <w:noProof/>
        </w:rPr>
        <w:t>Xueshu qiantan (Frontiers)</w:t>
      </w:r>
      <w:r w:rsidRPr="00F64E82">
        <w:rPr>
          <w:rFonts w:ascii="Times New Roman" w:hAnsi="Times New Roman" w:cs="Times New Roman"/>
          <w:noProof/>
        </w:rPr>
        <w:t xml:space="preserve"> 6 (2013).:47</w:t>
      </w:r>
      <w:r w:rsidRPr="00F64E82">
        <w:rPr>
          <w:rFonts w:ascii="Times New Roman" w:hAnsi="Times New Roman" w:cs="Times New Roman"/>
        </w:rPr>
        <w:fldChar w:fldCharType="end"/>
      </w:r>
    </w:p>
  </w:footnote>
  <w:footnote w:id="41">
    <w:p w14:paraId="012DB76B" w14:textId="5FFE4CB0"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Wang&lt;/Author&gt;&lt;Year&gt;2014&lt;/Year&gt;&lt;IDText&gt;</w:instrText>
      </w:r>
      <w:r w:rsidRPr="00F64E82">
        <w:rPr>
          <w:rFonts w:ascii="Times New Roman" w:hAnsi="Times New Roman" w:cs="Times New Roman"/>
        </w:rPr>
        <w:instrText>中美对新型大国关系的认知差异及中国对美政策</w:instrText>
      </w:r>
      <w:r w:rsidRPr="00F64E82">
        <w:rPr>
          <w:rFonts w:ascii="Times New Roman" w:hAnsi="Times New Roman" w:cs="Times New Roman"/>
        </w:rPr>
        <w:instrText xml:space="preserve"> (Cognitive differences between the US and China and China&amp;apos;s American policy)&lt;/IDText&gt;&lt;DisplayText&gt;Jisi Wang, &amp;quot;</w:instrText>
      </w:r>
      <w:r w:rsidRPr="00F64E82">
        <w:rPr>
          <w:rFonts w:ascii="Times New Roman" w:hAnsi="Times New Roman" w:cs="Times New Roman"/>
        </w:rPr>
        <w:instrText>中美对新型大国关系的认知差异及中国对美政策</w:instrText>
      </w:r>
      <w:r w:rsidRPr="00F64E82">
        <w:rPr>
          <w:rFonts w:ascii="Times New Roman" w:hAnsi="Times New Roman" w:cs="Times New Roman"/>
        </w:rPr>
        <w:instrText xml:space="preserve"> (Cognitive Differences between the Us and China and China&amp;apos;s American Policy),&amp;quot; &lt;style face="italic"&gt;</w:instrText>
      </w:r>
      <w:r w:rsidRPr="00F64E82">
        <w:rPr>
          <w:rFonts w:ascii="Times New Roman" w:hAnsi="Times New Roman" w:cs="Times New Roman"/>
        </w:rPr>
        <w:instrText>当代世界</w:instrText>
      </w:r>
      <w:r w:rsidRPr="00F64E82">
        <w:rPr>
          <w:rFonts w:ascii="Times New Roman" w:hAnsi="Times New Roman" w:cs="Times New Roman"/>
        </w:rPr>
        <w:instrText xml:space="preserve"> (Contemporary World)&lt;/style&gt; 10 (2014).&lt;/DisplayText&gt;&lt;record&gt;&lt;titles&gt;&lt;title&gt;</w:instrText>
      </w:r>
      <w:r w:rsidRPr="00F64E82">
        <w:rPr>
          <w:rFonts w:ascii="Times New Roman" w:hAnsi="Times New Roman" w:cs="Times New Roman"/>
        </w:rPr>
        <w:instrText>中美对新型大国关系的认知差异及中国对美政策</w:instrText>
      </w:r>
      <w:r w:rsidRPr="00F64E82">
        <w:rPr>
          <w:rFonts w:ascii="Times New Roman" w:hAnsi="Times New Roman" w:cs="Times New Roman"/>
        </w:rPr>
        <w:instrText xml:space="preserve"> (Cognitive differences between the US and China and China&amp;apos;s American policy)&lt;/title&gt;&lt;secondary-title&gt;</w:instrText>
      </w:r>
      <w:r w:rsidRPr="00F64E82">
        <w:rPr>
          <w:rFonts w:ascii="Times New Roman" w:hAnsi="Times New Roman" w:cs="Times New Roman"/>
        </w:rPr>
        <w:instrText>当代世界</w:instrText>
      </w:r>
      <w:r w:rsidRPr="00F64E82">
        <w:rPr>
          <w:rFonts w:ascii="Times New Roman" w:hAnsi="Times New Roman" w:cs="Times New Roman"/>
        </w:rPr>
        <w:instrText xml:space="preserve"> (Contemporary World)&lt;/secondary-title&gt;&lt;/titles&gt;&lt;pages&gt;2-7&lt;/pages&gt;&lt;contributors&gt;&lt;authors&gt;&lt;author&gt;Wang, Jisi&lt;/author&gt;&lt;/authors&gt;&lt;/contributors&gt;&lt;added-date format="utc"&gt;1419357802&lt;/added-date&gt;&lt;ref-type name="Journal Article"&gt;17&lt;/ref-type&gt;&lt;dates&gt;&lt;year&gt;2014&lt;/year&gt;&lt;/dates&gt;&lt;rec-number&gt;870&lt;/rec-number&gt;&lt;last-updated-date format="utc"&gt;1419357880&lt;/last-updated-date&gt;&lt;volume&gt;10&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si, "Zhongmei dui xinxing daguo guanxi de renzhi chayi ji zhongguo duimei zhengce (Cognitive Differences between the Us and China and China's American Policy)," </w:t>
      </w:r>
      <w:r w:rsidRPr="00F64E82">
        <w:rPr>
          <w:rFonts w:ascii="Times New Roman" w:hAnsi="Times New Roman" w:cs="Times New Roman"/>
          <w:i/>
          <w:noProof/>
        </w:rPr>
        <w:t>Dangdai shijie (Contemporary World)</w:t>
      </w:r>
      <w:r w:rsidRPr="00F64E82">
        <w:rPr>
          <w:rFonts w:ascii="Times New Roman" w:hAnsi="Times New Roman" w:cs="Times New Roman"/>
          <w:noProof/>
        </w:rPr>
        <w:t xml:space="preserve"> 10 (2014).</w:t>
      </w:r>
      <w:r w:rsidRPr="00F64E82">
        <w:rPr>
          <w:rFonts w:ascii="Times New Roman" w:hAnsi="Times New Roman" w:cs="Times New Roman"/>
        </w:rPr>
        <w:fldChar w:fldCharType="end"/>
      </w:r>
    </w:p>
  </w:footnote>
  <w:footnote w:id="42">
    <w:p w14:paraId="5C7CB5D7" w14:textId="6F8C21CC"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fldData xml:space="preserve">PEVuZE5vdGU+PENpdGU+PEF1dGhvcj5OaXU8L0F1dGhvcj48WWVhcj4yMDEzPC9ZZWFyPjxJRFRl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</w:fldData>
        </w:fldChar>
      </w:r>
      <w:r w:rsidRPr="00F64E82">
        <w:rPr>
          <w:rFonts w:ascii="Times New Roman" w:hAnsi="Times New Roman" w:cs="Times New Roman"/>
        </w:rPr>
        <w:instrText xml:space="preserve"> ADDIN EN.CITE </w:instrText>
      </w:r>
      <w:r w:rsidRPr="00F64E82">
        <w:rPr>
          <w:rFonts w:ascii="Times New Roman" w:hAnsi="Times New Roman" w:cs="Times New Roman"/>
        </w:rPr>
        <w:fldChar w:fldCharType="begin">
          <w:fldData xml:space="preserve">PEVuZE5vdGU+PENpdGU+PEF1dGhvcj5OaXU8L0F1dGhvcj48WWVhcj4yMDEzPC9ZZWFyPjxJRFRl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</w:fldData>
        </w:fldChar>
      </w:r>
      <w:r w:rsidRPr="00F64E82">
        <w:rPr>
          <w:rFonts w:ascii="Times New Roman" w:hAnsi="Times New Roman" w:cs="Times New Roman"/>
        </w:rPr>
        <w:instrText xml:space="preserve"> ADDIN EN.CITE.DATA </w:instrText>
      </w:r>
      <w:r w:rsidRPr="00F64E82">
        <w:rPr>
          <w:rFonts w:ascii="Times New Roman" w:hAnsi="Times New Roman" w:cs="Times New Roman"/>
        </w:rPr>
      </w:r>
      <w:r w:rsidRPr="00F64E82">
        <w:rPr>
          <w:rFonts w:ascii="Times New Roman" w:hAnsi="Times New Roman" w:cs="Times New Roman"/>
        </w:rPr>
        <w:fldChar w:fldCharType="end"/>
      </w:r>
      <w:r w:rsidRPr="00F64E82">
        <w:rPr>
          <w:rFonts w:ascii="Times New Roman" w:hAnsi="Times New Roman" w:cs="Times New Roman"/>
        </w:rPr>
      </w:r>
      <w:r w:rsidRPr="00F64E82">
        <w:rPr>
          <w:rFonts w:ascii="Times New Roman" w:hAnsi="Times New Roman" w:cs="Times New Roman"/>
        </w:rPr>
        <w:fldChar w:fldCharType="separate"/>
      </w:r>
      <w:r w:rsidRPr="00F64E82">
        <w:rPr>
          <w:rFonts w:ascii="Times New Roman" w:hAnsi="Times New Roman" w:cs="Times New Roman"/>
          <w:noProof/>
        </w:rPr>
        <w:t>Niu and Song, "'Goujian xinxing daguo guanxi' xuesu yantaohui zongshu (Conference Review Of "Establishing New Type of Great Power Relations").":135; Zheng, ""Xinxing daguo guanxi goujian yu guoji zhixu zhuanxing" yantaohui zongshu (Conference Review of Establishing New Type of Great Power Relations and Transition of International Order)."</w:t>
      </w:r>
      <w:r w:rsidRPr="00F64E82">
        <w:rPr>
          <w:rFonts w:ascii="Times New Roman" w:hAnsi="Times New Roman" w:cs="Times New Roman"/>
        </w:rPr>
        <w:fldChar w:fldCharType="end"/>
      </w:r>
    </w:p>
  </w:footnote>
  <w:footnote w:id="43">
    <w:p w14:paraId="2ADBB693" w14:textId="538A434F"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Zh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ng&lt;/Author&gt;&lt;Year&gt;2013&lt;/Year&gt;&lt;IDText&g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lt;/IDText&gt;&lt;Suffix&gt;:25&lt;/Suffix&gt;&lt;DisplayText&gt;Jiadong Zhang and Xin Jing, &amp;quo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amp;quot; &lt;style face="italic"&gt;</w:instrText>
      </w:r>
      <w:r w:rsidRPr="00F64E82">
        <w:rPr>
          <w:rFonts w:ascii="Times New Roman" w:hAnsi="Times New Roman" w:cs="Times New Roman"/>
        </w:rPr>
        <w:instrText>国际观察</w:instrText>
      </w:r>
      <w:r w:rsidRPr="00F64E82">
        <w:rPr>
          <w:rFonts w:ascii="Times New Roman" w:hAnsi="Times New Roman" w:cs="Times New Roman"/>
        </w:rPr>
        <w:instrText xml:space="preserve"> (International Review)&lt;/style&gt; 5 (2013).:25&lt;/DisplayText&gt;&lt;record&gt;&lt;titles&gt;&lt;title&g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lt;/title&gt;&lt;secondary-title&gt;</w:instrText>
      </w:r>
      <w:r w:rsidRPr="00F64E82">
        <w:rPr>
          <w:rFonts w:ascii="Times New Roman" w:hAnsi="Times New Roman" w:cs="Times New Roman"/>
        </w:rPr>
        <w:instrText>国际观察</w:instrText>
      </w:r>
      <w:r w:rsidRPr="00F64E82">
        <w:rPr>
          <w:rFonts w:ascii="Times New Roman" w:hAnsi="Times New Roman" w:cs="Times New Roman"/>
        </w:rPr>
        <w:instrText xml:space="preserve"> (International Review)&lt;/secondary-title&gt;&lt;/titles&gt;&lt;pages&gt;21-27&lt;/pages&gt;&lt;contributors&gt;&lt;authors&gt;&lt;author&gt;Zhang, Jiadong&lt;/author&gt;&lt;author&gt;Jing, Xin&lt;/author&gt;&lt;/authors&gt;&lt;/contributors&gt;&lt;added-date format="utc"&gt;1418769638&lt;/added-date&gt;&lt;ref-type name="Journal Article"&gt;17&lt;/ref-type&gt;&lt;dates&gt;&lt;year&gt;2013&lt;/year&gt;&lt;/dates&gt;&lt;rec-number&gt;808&lt;/rec-number&gt;&lt;last-updated-date format="utc"&gt;1418769763&lt;/last-updated-date&gt;&lt;volume&gt;5&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adong and Jing, Xin, "Zhongmei xinxing daguo guanxi: lishi, lilun yu xianshi (New Type of Great Power Relationship between the US and China: History, Theory and the Reality)," </w:t>
      </w:r>
      <w:r w:rsidRPr="00F64E82">
        <w:rPr>
          <w:rFonts w:ascii="Times New Roman" w:hAnsi="Times New Roman" w:cs="Times New Roman"/>
          <w:i/>
          <w:noProof/>
        </w:rPr>
        <w:t>Guoji guancha (International Review)</w:t>
      </w:r>
      <w:r w:rsidRPr="00F64E82">
        <w:rPr>
          <w:rFonts w:ascii="Times New Roman" w:hAnsi="Times New Roman" w:cs="Times New Roman"/>
          <w:noProof/>
        </w:rPr>
        <w:t xml:space="preserve"> 5 (2013).:25</w:t>
      </w:r>
      <w:r w:rsidRPr="00F64E82">
        <w:rPr>
          <w:rFonts w:ascii="Times New Roman" w:hAnsi="Times New Roman" w:cs="Times New Roman"/>
        </w:rPr>
        <w:fldChar w:fldCharType="end"/>
      </w:r>
    </w:p>
  </w:footnote>
  <w:footnote w:id="44">
    <w:p w14:paraId="00FFB3AB" w14:textId="198865C1"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Zh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ng&lt;/Author&gt;&lt;Year&gt;2013&lt;/Year&gt;&lt;IDText&gt;</w:instrText>
      </w:r>
      <w:r w:rsidRPr="00F64E82">
        <w:rPr>
          <w:rFonts w:ascii="Times New Roman" w:hAnsi="Times New Roman" w:cs="Times New Roman"/>
        </w:rPr>
        <w:instrText>试论中美新型大国关系的构建</w:instrText>
      </w:r>
      <w:r w:rsidRPr="00F64E82">
        <w:rPr>
          <w:rFonts w:ascii="Times New Roman" w:hAnsi="Times New Roman" w:cs="Times New Roman"/>
        </w:rPr>
        <w:instrText xml:space="preserve"> (Discuss the establishment of Sino-US new type of great power relationship)&lt;/IDText&gt;&lt;DisplayText&gt;Jian Zhang, &amp;quot;</w:instrText>
      </w:r>
      <w:r w:rsidRPr="00F64E82">
        <w:rPr>
          <w:rFonts w:ascii="Times New Roman" w:hAnsi="Times New Roman" w:cs="Times New Roman"/>
        </w:rPr>
        <w:instrText>试论中美新型大国关系的构建</w:instrText>
      </w:r>
      <w:r w:rsidRPr="00F64E82">
        <w:rPr>
          <w:rFonts w:ascii="Times New Roman" w:hAnsi="Times New Roman" w:cs="Times New Roman"/>
        </w:rPr>
        <w:instrText xml:space="preserve"> (Discuss the Establishment of Sino-Us New Type of Great Power Relationship),&amp;quot; &lt;style face="italic"&gt;</w:instrText>
      </w:r>
      <w:r w:rsidRPr="00F64E82">
        <w:rPr>
          <w:rFonts w:ascii="Times New Roman" w:hAnsi="Times New Roman" w:cs="Times New Roman"/>
        </w:rPr>
        <w:instrText>国际关系研究</w:instrText>
      </w:r>
      <w:r w:rsidRPr="00F64E82">
        <w:rPr>
          <w:rFonts w:ascii="Times New Roman" w:hAnsi="Times New Roman" w:cs="Times New Roman"/>
        </w:rPr>
        <w:instrText xml:space="preserve"> (International Relations Studies)&lt;/style&gt; 3 (2013).&lt;/DisplayText&gt;&lt;record&gt;&lt;titles&gt;&lt;title&gt;</w:instrText>
      </w:r>
      <w:r w:rsidRPr="00F64E82">
        <w:rPr>
          <w:rFonts w:ascii="Times New Roman" w:hAnsi="Times New Roman" w:cs="Times New Roman"/>
        </w:rPr>
        <w:instrText>试论中美新型大国关系的构建</w:instrText>
      </w:r>
      <w:r w:rsidRPr="00F64E82">
        <w:rPr>
          <w:rFonts w:ascii="Times New Roman" w:hAnsi="Times New Roman" w:cs="Times New Roman"/>
        </w:rPr>
        <w:instrText xml:space="preserve"> (Discuss the establishment of Sino-US new type of great power relationship)&lt;/title&gt;&lt;secondary-title&gt;</w:instrText>
      </w:r>
      <w:r w:rsidRPr="00F64E82">
        <w:rPr>
          <w:rFonts w:ascii="Times New Roman" w:hAnsi="Times New Roman" w:cs="Times New Roman"/>
        </w:rPr>
        <w:instrText>国际关系研究</w:instrText>
      </w:r>
      <w:r w:rsidRPr="00F64E82">
        <w:rPr>
          <w:rFonts w:ascii="Times New Roman" w:hAnsi="Times New Roman" w:cs="Times New Roman"/>
        </w:rPr>
        <w:instrText xml:space="preserve"> (International Relations Studies)&lt;/secondary-title&gt;&lt;/titles&gt;&lt;pages&gt;62-71&lt;/pages&gt;&lt;contributors&gt;&lt;authors&gt;&lt;author&gt;Zhang, Jian&lt;/author&gt;&lt;/authors&gt;&lt;/contributors&gt;&lt;added-date format="utc"&gt;1418742734&lt;/added-date&gt;&lt;ref-type name="Journal Article"&gt;17&lt;/ref-type&gt;&lt;dates&gt;&lt;year&gt;2013&lt;/year&gt;&lt;/dates&gt;&lt;rec-number&gt;804&lt;/rec-number&gt;&lt;last-updated-date format="utc"&gt;1418742998&lt;/last-updated-date&gt;&lt;volume&gt;3&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an, "Shilun zhongmei xinxing daguo guanxi de goujian (Discuss the Establishment of Sino-Us New Type of Great Power Relationship)," </w:t>
      </w:r>
      <w:r w:rsidRPr="00F64E82">
        <w:rPr>
          <w:rFonts w:ascii="Times New Roman" w:hAnsi="Times New Roman" w:cs="Times New Roman"/>
          <w:i/>
          <w:noProof/>
        </w:rPr>
        <w:t>Guoji guanxi yanjiu (International Relations Studies)</w:t>
      </w:r>
      <w:r w:rsidRPr="00F64E82">
        <w:rPr>
          <w:rFonts w:ascii="Times New Roman" w:hAnsi="Times New Roman" w:cs="Times New Roman"/>
          <w:noProof/>
        </w:rPr>
        <w:t xml:space="preserve"> 3 (2013).</w:t>
      </w:r>
      <w:r w:rsidRPr="00F64E82">
        <w:rPr>
          <w:rFonts w:ascii="Times New Roman" w:hAnsi="Times New Roman" w:cs="Times New Roman"/>
        </w:rPr>
        <w:fldChar w:fldCharType="end"/>
      </w:r>
    </w:p>
  </w:footnote>
  <w:footnote w:id="45">
    <w:p w14:paraId="2269043C" w14:textId="7A50595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Wang&lt;/Author&gt;&lt;Year&gt;2014&lt;/Year&gt;&lt;IDText&gt;</w:instrText>
      </w:r>
      <w:r w:rsidRPr="00F64E82">
        <w:rPr>
          <w:rFonts w:ascii="Times New Roman" w:hAnsi="Times New Roman" w:cs="Times New Roman"/>
        </w:rPr>
        <w:instrText>中美对新型大国关系的认知差异及中国对美政策</w:instrText>
      </w:r>
      <w:r w:rsidRPr="00F64E82">
        <w:rPr>
          <w:rFonts w:ascii="Times New Roman" w:hAnsi="Times New Roman" w:cs="Times New Roman"/>
        </w:rPr>
        <w:instrText xml:space="preserve"> (Cognitive differences between the US and China and China&amp;apos;s American policy)&lt;/IDText&gt;&lt;DisplayText&gt;Jisi Wang and Shengqi Wu, &amp;quot;</w:instrText>
      </w:r>
      <w:r w:rsidRPr="00F64E82">
        <w:rPr>
          <w:rFonts w:ascii="Times New Roman" w:hAnsi="Times New Roman" w:cs="Times New Roman"/>
        </w:rPr>
        <w:instrText>中美对新型大国关系的认知差异及中国对美政策</w:instrText>
      </w:r>
      <w:r w:rsidRPr="00F64E82">
        <w:rPr>
          <w:rFonts w:ascii="Times New Roman" w:hAnsi="Times New Roman" w:cs="Times New Roman"/>
        </w:rPr>
        <w:instrText xml:space="preserve"> (Cognitive Differences between the Us and China and China&amp;apos;s American Policy),&amp;quot; &lt;style face="italic"&gt;</w:instrText>
      </w:r>
      <w:r w:rsidRPr="00F64E82">
        <w:rPr>
          <w:rFonts w:ascii="Times New Roman" w:hAnsi="Times New Roman" w:cs="Times New Roman"/>
        </w:rPr>
        <w:instrText>当代世界</w:instrText>
      </w:r>
      <w:r w:rsidRPr="00F64E82">
        <w:rPr>
          <w:rFonts w:ascii="Times New Roman" w:hAnsi="Times New Roman" w:cs="Times New Roman"/>
        </w:rPr>
        <w:instrText xml:space="preserve"> (Contemporary World)&lt;/style&gt; 10 (2014).&lt;/DisplayText&gt;&lt;record&gt;&lt;titles&gt;&lt;title&gt;</w:instrText>
      </w:r>
      <w:r w:rsidRPr="00F64E82">
        <w:rPr>
          <w:rFonts w:ascii="Times New Roman" w:hAnsi="Times New Roman" w:cs="Times New Roman"/>
        </w:rPr>
        <w:instrText>中美对新型大国关系的认知差异及中国对美政策</w:instrText>
      </w:r>
      <w:r w:rsidRPr="00F64E82">
        <w:rPr>
          <w:rFonts w:ascii="Times New Roman" w:hAnsi="Times New Roman" w:cs="Times New Roman"/>
        </w:rPr>
        <w:instrText xml:space="preserve"> (Cognitive differences between the US and China and China&amp;apos;s American policy)&lt;/title&gt;&lt;secondary-title&gt;</w:instrText>
      </w:r>
      <w:r w:rsidRPr="00F64E82">
        <w:rPr>
          <w:rFonts w:ascii="Times New Roman" w:hAnsi="Times New Roman" w:cs="Times New Roman"/>
        </w:rPr>
        <w:instrText>当代世界</w:instrText>
      </w:r>
      <w:r w:rsidRPr="00F64E82">
        <w:rPr>
          <w:rFonts w:ascii="Times New Roman" w:hAnsi="Times New Roman" w:cs="Times New Roman"/>
        </w:rPr>
        <w:instrText xml:space="preserve"> (Contemporary World)&lt;/secondary-title&gt;&lt;/titles&gt;&lt;pages&gt;2-7&lt;/pages&gt;&lt;contributors&gt;&lt;authors&gt;&lt;author&gt;Wang, Jisi&lt;/author&gt;&lt;author&gt;Wu, Shengqi&lt;/author&gt;&lt;/authors&gt;&lt;/contributors&gt;&lt;added-date format="utc"&gt;1419357802&lt;/added-date&gt;&lt;ref-type name="Journal Article"&gt;17&lt;/ref-type&gt;&lt;dates&gt;&lt;year&gt;2014&lt;/year&gt;&lt;/dates&gt;&lt;rec-number&gt;870&lt;/rec-number&gt;&lt;last-updated-date format="utc"&gt;1441900690&lt;/last-updated-date&gt;&lt;volume&gt;10&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si and Wu, Shengqi, "Zhongmei dui xinxing daguo guanxi de renzhi chayi ji zhongguo dui mei zhengce (Cognitive Differences between the Us and China and China's American Policy)," </w:t>
      </w:r>
      <w:r w:rsidRPr="00F64E82">
        <w:rPr>
          <w:rFonts w:ascii="Times New Roman" w:hAnsi="Times New Roman" w:cs="Times New Roman"/>
          <w:i/>
          <w:noProof/>
        </w:rPr>
        <w:t>Dangdai shijie (Contemporary World)</w:t>
      </w:r>
      <w:r w:rsidRPr="00F64E82">
        <w:rPr>
          <w:rFonts w:ascii="Times New Roman" w:hAnsi="Times New Roman" w:cs="Times New Roman"/>
          <w:noProof/>
        </w:rPr>
        <w:t xml:space="preserve"> 10 (2014).</w:t>
      </w:r>
      <w:r w:rsidRPr="00F64E82">
        <w:rPr>
          <w:rFonts w:ascii="Times New Roman" w:hAnsi="Times New Roman" w:cs="Times New Roman"/>
        </w:rPr>
        <w:fldChar w:fldCharType="end"/>
      </w:r>
    </w:p>
  </w:footnote>
  <w:footnote w:id="46">
    <w:p w14:paraId="05EF714C" w14:textId="32937D68"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Xiao,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Xiao&lt;/Author&gt;&lt;Year&gt;2013&lt;/Year&gt;&lt;IDText&gt;</w:instrText>
      </w:r>
      <w:r w:rsidRPr="00F64E82">
        <w:rPr>
          <w:rFonts w:ascii="Times New Roman" w:hAnsi="Times New Roman" w:cs="Times New Roman"/>
        </w:rPr>
        <w:instrText>事关中美新型大国关系前景的六个焦点性问题</w:instrText>
      </w:r>
      <w:r w:rsidRPr="00F64E82">
        <w:rPr>
          <w:rFonts w:ascii="Times New Roman" w:hAnsi="Times New Roman" w:cs="Times New Roman"/>
        </w:rPr>
        <w:instrText xml:space="preserve"> (Six focal issues of Sino-US new type of great power relations prospect)&lt;/IDText&gt;&lt;Suffix&gt;:27&lt;/Suffix&gt;&lt;DisplayText&gt;An Xiao, &amp;quot;</w:instrText>
      </w:r>
      <w:r w:rsidRPr="00F64E82">
        <w:rPr>
          <w:rFonts w:ascii="Times New Roman" w:hAnsi="Times New Roman" w:cs="Times New Roman"/>
        </w:rPr>
        <w:instrText>事关中美新型大国关系前景的六个焦点性问题</w:instrText>
      </w:r>
      <w:r w:rsidRPr="00F64E82">
        <w:rPr>
          <w:rFonts w:ascii="Times New Roman" w:hAnsi="Times New Roman" w:cs="Times New Roman"/>
        </w:rPr>
        <w:instrText xml:space="preserve"> (Six Focal Issues Of sino-Us New Type of Great Power Relations Prospect),&amp;quot; &lt;style face="italic"&gt;</w:instrText>
      </w:r>
      <w:r w:rsidRPr="00F64E82">
        <w:rPr>
          <w:rFonts w:ascii="Times New Roman" w:hAnsi="Times New Roman" w:cs="Times New Roman"/>
        </w:rPr>
        <w:instrText>世界知识</w:instrText>
      </w:r>
      <w:r w:rsidRPr="00F64E82">
        <w:rPr>
          <w:rFonts w:ascii="Times New Roman" w:hAnsi="Times New Roman" w:cs="Times New Roman"/>
        </w:rPr>
        <w:instrText xml:space="preserve"> (World Affairs)&lt;/style&gt; 12 (2013).:27&lt;/DisplayText&gt;&lt;record&gt;&lt;titles&gt;&lt;title&gt;</w:instrText>
      </w:r>
      <w:r w:rsidRPr="00F64E82">
        <w:rPr>
          <w:rFonts w:ascii="Times New Roman" w:hAnsi="Times New Roman" w:cs="Times New Roman"/>
        </w:rPr>
        <w:instrText>事关中美新型大国关系前景的六个焦点性问题</w:instrText>
      </w:r>
      <w:r w:rsidRPr="00F64E82">
        <w:rPr>
          <w:rFonts w:ascii="Times New Roman" w:hAnsi="Times New Roman" w:cs="Times New Roman"/>
        </w:rPr>
        <w:instrText xml:space="preserve"> (Six focal issues of Sino-US new type of great power relations prospect)&lt;/title&gt;&lt;secondary-title&gt;</w:instrText>
      </w:r>
      <w:r w:rsidRPr="00F64E82">
        <w:rPr>
          <w:rFonts w:ascii="Times New Roman" w:hAnsi="Times New Roman" w:cs="Times New Roman"/>
        </w:rPr>
        <w:instrText>世界知识</w:instrText>
      </w:r>
      <w:r w:rsidRPr="00F64E82">
        <w:rPr>
          <w:rFonts w:ascii="Times New Roman" w:hAnsi="Times New Roman" w:cs="Times New Roman"/>
        </w:rPr>
        <w:instrText xml:space="preserve"> (World Affairs)&lt;/secondary-title&gt;&lt;/titles&gt;&lt;pages&gt;26-29&lt;/pages&gt;&lt;contributors&gt;&lt;authors&gt;&lt;author&gt;Xiao, An&lt;/author&gt;&lt;/authors&gt;&lt;/contributors&gt;&lt;added-date format="utc"&gt;1419179627&lt;/added-date&gt;&lt;ref-type name="Journal Article"&gt;17&lt;/ref-type&gt;&lt;dates&gt;&lt;year&gt;2013&lt;/year&gt;&lt;/dates&gt;&lt;rec-number&gt;839&lt;/rec-number&gt;&lt;last-updated-date format="utc"&gt;1419179742&lt;/last-updated-date&gt;&lt;volume&gt;1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An, "Shiguan zhongmei xinxing daguo guanxi qianjing de liuge jiaodianxing wenti(Six Focal Issues Of sino-Us New Type of Great Power Relations Prospect)," </w:t>
      </w:r>
      <w:r w:rsidRPr="00F64E82">
        <w:rPr>
          <w:rFonts w:ascii="Times New Roman" w:hAnsi="Times New Roman" w:cs="Times New Roman"/>
          <w:i/>
          <w:noProof/>
        </w:rPr>
        <w:t>Shijie zhishi (World Affairs)</w:t>
      </w:r>
      <w:r w:rsidRPr="00F64E82">
        <w:rPr>
          <w:rFonts w:ascii="Times New Roman" w:hAnsi="Times New Roman" w:cs="Times New Roman"/>
          <w:noProof/>
        </w:rPr>
        <w:t xml:space="preserve"> 12 (2013).:27</w:t>
      </w:r>
      <w:r w:rsidRPr="00F64E82">
        <w:rPr>
          <w:rFonts w:ascii="Times New Roman" w:hAnsi="Times New Roman" w:cs="Times New Roman"/>
        </w:rPr>
        <w:fldChar w:fldCharType="end"/>
      </w:r>
    </w:p>
  </w:footnote>
  <w:footnote w:id="47">
    <w:p w14:paraId="6F4D53B7" w14:textId="0B7D983E"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Niu&lt;/Author&gt;&lt;Year&gt;2013&lt;/Year&gt;&lt;IDText&gt;&amp;quot;</w:instrText>
      </w:r>
      <w:r w:rsidRPr="00F64E82">
        <w:rPr>
          <w:rFonts w:ascii="Times New Roman" w:hAnsi="Times New Roman" w:cs="Times New Roman"/>
        </w:rPr>
        <w:instrText>构建新型大国关系</w:instrText>
      </w:r>
      <w:r w:rsidRPr="00F64E82">
        <w:rPr>
          <w:rFonts w:ascii="Times New Roman" w:hAnsi="Times New Roman" w:cs="Times New Roman"/>
        </w:rPr>
        <w:instrText>&amp;quot;</w:instrText>
      </w:r>
      <w:r w:rsidRPr="00F64E82">
        <w:rPr>
          <w:rFonts w:ascii="Times New Roman" w:hAnsi="Times New Roman" w:cs="Times New Roman"/>
        </w:rPr>
        <w:instrText>学术研讨会综述</w:instrText>
      </w:r>
      <w:r w:rsidRPr="00F64E82">
        <w:rPr>
          <w:rFonts w:ascii="Times New Roman" w:hAnsi="Times New Roman" w:cs="Times New Roman"/>
        </w:rPr>
        <w:instrText xml:space="preserve"> (Conference review of &amp;quot;establishing new type of great power relations&amp;quot;)&lt;/IDText&gt;&lt;Suffix&gt;:137&lt;/Suffix&gt;&lt;DisplayText&gt;Niu and Song, &amp;quot;&amp;quot;</w:instrText>
      </w:r>
      <w:r w:rsidRPr="00F64E82">
        <w:rPr>
          <w:rFonts w:ascii="Times New Roman" w:hAnsi="Times New Roman" w:cs="Times New Roman"/>
        </w:rPr>
        <w:instrText>构建新型大国关系</w:instrText>
      </w:r>
      <w:r w:rsidRPr="00F64E82">
        <w:rPr>
          <w:rFonts w:ascii="Times New Roman" w:hAnsi="Times New Roman" w:cs="Times New Roman"/>
        </w:rPr>
        <w:instrText>&amp;quot;</w:instrText>
      </w:r>
      <w:r w:rsidRPr="00F64E82">
        <w:rPr>
          <w:rFonts w:ascii="Times New Roman" w:hAnsi="Times New Roman" w:cs="Times New Roman"/>
        </w:rPr>
        <w:instrText>学术研讨会综述</w:instrText>
      </w:r>
      <w:r w:rsidRPr="00F64E82">
        <w:rPr>
          <w:rFonts w:ascii="Times New Roman" w:hAnsi="Times New Roman" w:cs="Times New Roman"/>
        </w:rPr>
        <w:instrText xml:space="preserve"> (Conference Review Of &amp;quot;Establishing New Type of Great Power Relations&amp;quot;).&amp;quot;:137&lt;/DisplayText&gt;&lt;record&gt;&lt;titles&gt;&lt;title&gt;&amp;quot;</w:instrText>
      </w:r>
      <w:r w:rsidRPr="00F64E82">
        <w:rPr>
          <w:rFonts w:ascii="Times New Roman" w:hAnsi="Times New Roman" w:cs="Times New Roman"/>
        </w:rPr>
        <w:instrText>构建新型大国关系</w:instrText>
      </w:r>
      <w:r w:rsidRPr="00F64E82">
        <w:rPr>
          <w:rFonts w:ascii="Times New Roman" w:hAnsi="Times New Roman" w:cs="Times New Roman"/>
        </w:rPr>
        <w:instrText>&amp;quot;</w:instrText>
      </w:r>
      <w:r w:rsidRPr="00F64E82">
        <w:rPr>
          <w:rFonts w:ascii="Times New Roman" w:hAnsi="Times New Roman" w:cs="Times New Roman"/>
        </w:rPr>
        <w:instrText>学术研讨会综述</w:instrText>
      </w:r>
      <w:r w:rsidRPr="00F64E82">
        <w:rPr>
          <w:rFonts w:ascii="Times New Roman" w:hAnsi="Times New Roman" w:cs="Times New Roman"/>
        </w:rPr>
        <w:instrText xml:space="preserve"> (Conference review of &amp;quot;establishing new type of great power relations&amp;quot;)&lt;/title&gt;&lt;secondary-title&gt;</w:instrText>
      </w:r>
      <w:r w:rsidRPr="00F64E82">
        <w:rPr>
          <w:rFonts w:ascii="Times New Roman" w:hAnsi="Times New Roman" w:cs="Times New Roman"/>
        </w:rPr>
        <w:instrText>国际展望</w:instrText>
      </w:r>
      <w:r w:rsidRPr="00F64E82">
        <w:rPr>
          <w:rFonts w:ascii="Times New Roman" w:hAnsi="Times New Roman" w:cs="Times New Roman"/>
        </w:rPr>
        <w:instrText xml:space="preserve"> (International Review)&lt;/secondary-title&gt;&lt;/titles&gt;&lt;pages&gt;134-138&lt;/pages&gt;&lt;contributors&gt;&lt;authors&gt;&lt;author&gt;Niu, Haibin&lt;/author&gt;&lt;author&gt;Song, Qing&lt;/author&gt;&lt;/authors&gt;&lt;/contributors&gt;&lt;added-date format="utc"&gt;1419179271&lt;/added-date&gt;&lt;ref-type name="Journal Article"&gt;17&lt;/ref-type&gt;&lt;dates&gt;&lt;year&gt;2013&lt;/year&gt;&lt;/dates&gt;&lt;rec-number&gt;837&lt;/rec-number&gt;&lt;last-updated-date format="utc"&gt;1419179428&lt;/last-updated-date&gt;&lt;volume&gt;4&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Niu and Song, ""Goujian xinxing daguo guanxi" xueshu yantaohui zongshu (Conference Review Of "Establishing New Type of Great Power Relations").":137</w:t>
      </w:r>
      <w:r w:rsidRPr="00F64E82">
        <w:rPr>
          <w:rFonts w:ascii="Times New Roman" w:hAnsi="Times New Roman" w:cs="Times New Roman"/>
        </w:rPr>
        <w:fldChar w:fldCharType="end"/>
      </w:r>
    </w:p>
  </w:footnote>
  <w:footnote w:id="48">
    <w:p w14:paraId="1B11C55C" w14:textId="4D32426E"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Su,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Su&lt;/Author&gt;&lt;Year&gt;2013&lt;/Year&gt;&lt;IDText&gt;</w:instrText>
      </w:r>
      <w:r w:rsidRPr="00F64E82">
        <w:rPr>
          <w:rFonts w:ascii="Times New Roman" w:hAnsi="Times New Roman" w:cs="Times New Roman"/>
        </w:rPr>
        <w:instrText>共生型国际体系的可能</w:instrText>
      </w:r>
      <w:r w:rsidRPr="00F64E82">
        <w:rPr>
          <w:rFonts w:ascii="Times New Roman" w:hAnsi="Times New Roman" w:cs="Times New Roman"/>
        </w:rPr>
        <w:instrText>-</w:instrText>
      </w:r>
      <w:r w:rsidRPr="00F64E82">
        <w:rPr>
          <w:rFonts w:ascii="Times New Roman" w:hAnsi="Times New Roman" w:cs="Times New Roman"/>
        </w:rPr>
        <w:instrText>在一个多极世界中如何构建新型大国关系</w:instrText>
      </w:r>
      <w:r w:rsidRPr="00F64E82">
        <w:rPr>
          <w:rFonts w:ascii="Times New Roman" w:hAnsi="Times New Roman" w:cs="Times New Roman"/>
        </w:rPr>
        <w:instrText xml:space="preserve"> (The possibility of gongsheng international system: how to build a new type of big countries relations in a multi-polar world)&lt;/IDText&gt;&lt;Suffix&gt;:18&lt;/Suffix&gt;&lt;DisplayText&gt;Changhe Su, &amp;quot;</w:instrText>
      </w:r>
      <w:r w:rsidRPr="00F64E82">
        <w:rPr>
          <w:rFonts w:ascii="Times New Roman" w:hAnsi="Times New Roman" w:cs="Times New Roman"/>
        </w:rPr>
        <w:instrText>共生型国际体系的可能</w:instrText>
      </w:r>
      <w:r w:rsidRPr="00F64E82">
        <w:rPr>
          <w:rFonts w:ascii="Times New Roman" w:hAnsi="Times New Roman" w:cs="Times New Roman"/>
        </w:rPr>
        <w:instrText>-</w:instrText>
      </w:r>
      <w:r w:rsidRPr="00F64E82">
        <w:rPr>
          <w:rFonts w:ascii="Times New Roman" w:hAnsi="Times New Roman" w:cs="Times New Roman"/>
        </w:rPr>
        <w:instrText>在一个多极世界中如何构建新型大国关系</w:instrText>
      </w:r>
      <w:r w:rsidRPr="00F64E82">
        <w:rPr>
          <w:rFonts w:ascii="Times New Roman" w:hAnsi="Times New Roman" w:cs="Times New Roman"/>
        </w:rPr>
        <w:instrText xml:space="preserve"> (the Possibility of Gongsheng International System: How to Build a New Type of Big Countries Relations in a Multi-Polar World),&amp;quot; &lt;style face="italic"&gt;</w:instrText>
      </w:r>
      <w:r w:rsidRPr="00F64E82">
        <w:rPr>
          <w:rFonts w:ascii="Times New Roman" w:hAnsi="Times New Roman" w:cs="Times New Roman"/>
        </w:rPr>
        <w:instrText>世界经济与政治</w:instrText>
      </w:r>
      <w:r w:rsidRPr="00F64E82">
        <w:rPr>
          <w:rFonts w:ascii="Times New Roman" w:hAnsi="Times New Roman" w:cs="Times New Roman"/>
        </w:rPr>
        <w:instrText xml:space="preserve"> (World Economics and Politics)&lt;/style&gt; 9 (2013).:18&lt;/DisplayText&gt;&lt;record&gt;&lt;titles&gt;&lt;title&gt;</w:instrText>
      </w:r>
      <w:r w:rsidRPr="00F64E82">
        <w:rPr>
          <w:rFonts w:ascii="Times New Roman" w:hAnsi="Times New Roman" w:cs="Times New Roman"/>
        </w:rPr>
        <w:instrText>共生型国际体系的可能</w:instrText>
      </w:r>
      <w:r w:rsidRPr="00F64E82">
        <w:rPr>
          <w:rFonts w:ascii="Times New Roman" w:hAnsi="Times New Roman" w:cs="Times New Roman"/>
        </w:rPr>
        <w:instrText>-</w:instrText>
      </w:r>
      <w:r w:rsidRPr="00F64E82">
        <w:rPr>
          <w:rFonts w:ascii="Times New Roman" w:hAnsi="Times New Roman" w:cs="Times New Roman"/>
        </w:rPr>
        <w:instrText>在一个多极世界中如何构建新型大国关系</w:instrText>
      </w:r>
      <w:r w:rsidRPr="00F64E82">
        <w:rPr>
          <w:rFonts w:ascii="Times New Roman" w:hAnsi="Times New Roman" w:cs="Times New Roman"/>
        </w:rPr>
        <w:instrText xml:space="preserve"> (The possibility of gongsheng international system: how to build a new type of big countries relations in a multi-polar world)&lt;/title&gt;&lt;secondary-title&gt;</w:instrText>
      </w:r>
      <w:r w:rsidRPr="00F64E82">
        <w:rPr>
          <w:rFonts w:ascii="Times New Roman" w:hAnsi="Times New Roman" w:cs="Times New Roman"/>
        </w:rPr>
        <w:instrText>世界经济与政治</w:instrText>
      </w:r>
      <w:r w:rsidRPr="00F64E82">
        <w:rPr>
          <w:rFonts w:ascii="Times New Roman" w:hAnsi="Times New Roman" w:cs="Times New Roman"/>
        </w:rPr>
        <w:instrText xml:space="preserve"> (World Economics and Politics)&lt;/secondary-title&gt;&lt;/titles&gt;&lt;pages&gt;4-22&lt;/pages&gt;&lt;contributors&gt;&lt;authors&gt;&lt;author&gt;Su, Changhe&lt;/author&gt;&lt;/authors&gt;&lt;/contributors&gt;&lt;added-date format="utc"&gt;1419178002&lt;/added-date&gt;&lt;ref-type name="Journal Article"&gt;17&lt;/ref-type&gt;&lt;dates&gt;&lt;year&gt;2013&lt;/year&gt;&lt;/dates&gt;&lt;rec-number&gt;834&lt;/rec-number&gt;&lt;last-updated-date format="utc"&gt;1419178132&lt;/last-updated-date&gt;&lt;volume&gt;9&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Changhe, "Gongshengxing guoji tixi de keneng - zai yige duoji shijie zhong ruhe goujian xinxing daguo guanxi (the Possibility of Gongsheng International System: How to Build a New Type of Big Countries Relations in a Multi-Polar World)," </w:t>
      </w:r>
      <w:r w:rsidRPr="00F64E82">
        <w:rPr>
          <w:rFonts w:ascii="Times New Roman" w:hAnsi="Times New Roman" w:cs="Times New Roman"/>
          <w:i/>
          <w:noProof/>
        </w:rPr>
        <w:t>Shijie jingji yu zhengzhi (World Economics and Politics)</w:t>
      </w:r>
      <w:r w:rsidRPr="00F64E82">
        <w:rPr>
          <w:rFonts w:ascii="Times New Roman" w:hAnsi="Times New Roman" w:cs="Times New Roman"/>
          <w:noProof/>
        </w:rPr>
        <w:t xml:space="preserve"> 9 (2013).:18</w:t>
      </w:r>
      <w:r w:rsidRPr="00F64E82">
        <w:rPr>
          <w:rFonts w:ascii="Times New Roman" w:hAnsi="Times New Roman" w:cs="Times New Roman"/>
        </w:rPr>
        <w:fldChar w:fldCharType="end"/>
      </w:r>
    </w:p>
  </w:footnote>
  <w:footnote w:id="49">
    <w:p w14:paraId="7E9350B3" w14:textId="0F490C14"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Li,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Li&lt;/Author&gt;&lt;Year&gt;2013&lt;/Year&gt;&lt;IDText&gt;&amp;quot;</w:instrText>
      </w:r>
      <w:r w:rsidRPr="00F64E82">
        <w:rPr>
          <w:rFonts w:ascii="Times New Roman" w:hAnsi="Times New Roman" w:cs="Times New Roman"/>
        </w:rPr>
        <w:instrText>再正常化</w:instrText>
      </w:r>
      <w:r w:rsidRPr="00F64E82">
        <w:rPr>
          <w:rFonts w:ascii="Times New Roman" w:hAnsi="Times New Roman" w:cs="Times New Roman"/>
        </w:rPr>
        <w:instrText>&amp;quot;</w:instrText>
      </w:r>
      <w:r w:rsidRPr="00F64E82">
        <w:rPr>
          <w:rFonts w:ascii="Times New Roman" w:hAnsi="Times New Roman" w:cs="Times New Roman"/>
        </w:rPr>
        <w:instrText>：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建设中的管理问题</w:instrText>
      </w:r>
      <w:r w:rsidRPr="00F64E82">
        <w:rPr>
          <w:rFonts w:ascii="Times New Roman" w:hAnsi="Times New Roman" w:cs="Times New Roman"/>
        </w:rPr>
        <w:instrText xml:space="preserve"> (&amp;quot;Re-normalization&amp;quot;: the management problems of establishing Sino-US new type of great power relations)&lt;/IDText&gt;&lt;DisplayText&gt;Yonghui Li, &amp;quot;&amp;quot;</w:instrText>
      </w:r>
      <w:r w:rsidRPr="00F64E82">
        <w:rPr>
          <w:rFonts w:ascii="Times New Roman" w:hAnsi="Times New Roman" w:cs="Times New Roman"/>
        </w:rPr>
        <w:instrText>再正常化</w:instrText>
      </w:r>
      <w:r w:rsidRPr="00F64E82">
        <w:rPr>
          <w:rFonts w:ascii="Times New Roman" w:hAnsi="Times New Roman" w:cs="Times New Roman"/>
        </w:rPr>
        <w:instrText>&amp;quot;</w:instrText>
      </w:r>
      <w:r w:rsidRPr="00F64E82">
        <w:rPr>
          <w:rFonts w:ascii="Times New Roman" w:hAnsi="Times New Roman" w:cs="Times New Roman"/>
        </w:rPr>
        <w:instrText>：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建设中的管理问题</w:instrText>
      </w:r>
      <w:r w:rsidRPr="00F64E82">
        <w:rPr>
          <w:rFonts w:ascii="Times New Roman" w:hAnsi="Times New Roman" w:cs="Times New Roman"/>
        </w:rPr>
        <w:instrText xml:space="preserve"> (&amp;quot;Re-Normalization&amp;quot;: The Management Problems of Establishing Sino-Us New Type of Great Power Relations),&amp;quot; &lt;style face="italic"&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tyle&gt; 4 (2013).&lt;/DisplayText&gt;&lt;record&gt;&lt;titles&gt;&lt;title&gt;&amp;quot;</w:instrText>
      </w:r>
      <w:r w:rsidRPr="00F64E82">
        <w:rPr>
          <w:rFonts w:ascii="Times New Roman" w:hAnsi="Times New Roman" w:cs="Times New Roman"/>
        </w:rPr>
        <w:instrText>再正常化</w:instrText>
      </w:r>
      <w:r w:rsidRPr="00F64E82">
        <w:rPr>
          <w:rFonts w:ascii="Times New Roman" w:hAnsi="Times New Roman" w:cs="Times New Roman"/>
        </w:rPr>
        <w:instrText>&amp;quot;</w:instrText>
      </w:r>
      <w:r w:rsidRPr="00F64E82">
        <w:rPr>
          <w:rFonts w:ascii="Times New Roman" w:hAnsi="Times New Roman" w:cs="Times New Roman"/>
        </w:rPr>
        <w:instrText>：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建设中的管理问题</w:instrText>
      </w:r>
      <w:r w:rsidRPr="00F64E82">
        <w:rPr>
          <w:rFonts w:ascii="Times New Roman" w:hAnsi="Times New Roman" w:cs="Times New Roman"/>
        </w:rPr>
        <w:instrText xml:space="preserve"> (&amp;quot;Re-normalization&amp;quot;: the management problems of establishing Sino-US new type of great power relations)&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15-17&lt;/pages&gt;&lt;contributors&gt;&lt;authors&gt;&lt;author&gt;Li, Yonghui&lt;/author&gt;&lt;/authors&gt;&lt;/contributors&gt;&lt;added-date format="utc"&gt;1418731110&lt;/added-date&gt;&lt;ref-type name="Journal Article"&gt;17&lt;/ref-type&gt;&lt;dates&gt;&lt;year&gt;2013&lt;/year&gt;&lt;/dates&gt;&lt;rec-number&gt;802&lt;/rec-number&gt;&lt;last-updated-date format="utc"&gt;1418731222&lt;/last-updated-date&gt;&lt;volume&gt;4&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Yonghui, ""Zai zhengchanghua"</w:t>
      </w:r>
      <w:r w:rsidRPr="00F64E82">
        <w:rPr>
          <w:rFonts w:ascii="Times New Roman" w:hAnsi="Times New Roman" w:cs="Times New Roman"/>
          <w:noProof/>
        </w:rPr>
        <w:t>：</w:t>
      </w:r>
      <w:r w:rsidRPr="00F64E82">
        <w:rPr>
          <w:rFonts w:ascii="Times New Roman" w:hAnsi="Times New Roman" w:cs="Times New Roman"/>
          <w:noProof/>
        </w:rPr>
        <w:t xml:space="preserve">zhongmei xinxing daguo guanxi jianshezhong de guanli wenti ("Re-Normalization": The Management Problems of Establishing Sino-Us New Type of Great Power Relations)," </w:t>
      </w:r>
      <w:r w:rsidRPr="00F64E82">
        <w:rPr>
          <w:rFonts w:ascii="Times New Roman" w:hAnsi="Times New Roman" w:cs="Times New Roman"/>
          <w:i/>
          <w:noProof/>
        </w:rPr>
        <w:t>Xiandai guoji guanxi (Contemporary International Relations)</w:t>
      </w:r>
      <w:r w:rsidRPr="00F64E82">
        <w:rPr>
          <w:rFonts w:ascii="Times New Roman" w:hAnsi="Times New Roman" w:cs="Times New Roman"/>
          <w:noProof/>
        </w:rPr>
        <w:t xml:space="preserve"> 4 (2013).</w:t>
      </w:r>
      <w:r w:rsidRPr="00F64E82">
        <w:rPr>
          <w:rFonts w:ascii="Times New Roman" w:hAnsi="Times New Roman" w:cs="Times New Roman"/>
        </w:rPr>
        <w:fldChar w:fldCharType="end"/>
      </w:r>
    </w:p>
  </w:footnote>
  <w:footnote w:id="50">
    <w:p w14:paraId="46D4C711" w14:textId="2E5C4765"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Zhao,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o&lt;/Author&gt;&lt;Year&gt;2013&lt;/Year&gt;&lt;IDText&g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lt;/IDText&gt;&lt;DisplayText&gt;Xiaochun Zhao, &amp;quo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amp;quot; &lt;style face="italic"&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tyle&gt; 6 (2013).&lt;/DisplayText&gt;&lt;record&gt;&lt;titles&gt;&lt;title&g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lt;/title&gt;&lt;secondary-title&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econdary-title&gt;&lt;/titles&gt;&lt;pages&gt;6-13&lt;/pages&gt;&lt;contributors&gt;&lt;authors&gt;&lt;author&gt;Zhao, Xiaochun&lt;/author&gt;&lt;/authors&gt;&lt;/contributors&gt;&lt;added-date format="utc"&gt;1418749330&lt;/added-date&gt;&lt;ref-type name="Journal Article"&gt;17&lt;/ref-type&gt;&lt;dates&gt;&lt;year&gt;2013&lt;/year&gt;&lt;/dates&gt;&lt;rec-number&gt;806&lt;/rec-number&gt;&lt;last-updated-date format="utc"&gt;1418749449&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Xiaochun, "Weilai zhongmei guanxi he guoji zhixu de kenengxing miaohui - goujian xinxing daguo guanxi de sange zhongda lilun wenti (on the Possibilities of the Future Sino-Us Relations and International Order -- Three Important Theoretical Problems in Building a New Great Power Relationship)," </w:t>
      </w:r>
      <w:r w:rsidRPr="00F64E82">
        <w:rPr>
          <w:rFonts w:ascii="Times New Roman" w:hAnsi="Times New Roman" w:cs="Times New Roman"/>
          <w:i/>
          <w:noProof/>
        </w:rPr>
        <w:t>Xueshu qianyan (Frontiers)</w:t>
      </w:r>
      <w:r w:rsidRPr="00F64E82">
        <w:rPr>
          <w:rFonts w:ascii="Times New Roman" w:hAnsi="Times New Roman" w:cs="Times New Roman"/>
          <w:noProof/>
        </w:rPr>
        <w:t xml:space="preserve"> 6 (2013).</w:t>
      </w:r>
      <w:r w:rsidRPr="00F64E82">
        <w:rPr>
          <w:rFonts w:ascii="Times New Roman" w:hAnsi="Times New Roman" w:cs="Times New Roman"/>
        </w:rPr>
        <w:fldChar w:fldCharType="end"/>
      </w:r>
    </w:p>
  </w:footnote>
  <w:footnote w:id="51">
    <w:p w14:paraId="2910D057" w14:textId="45EC691C"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o&lt;/Author&gt;&lt;Year&gt;2013&lt;/Year&gt;&lt;IDText&g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lt;/IDText&gt;&lt;Suffix&gt;:11-12&lt;/Suffix&gt;&lt;DisplayText&gt;Ibid.:11-12&lt;/DisplayText&gt;&lt;record&gt;&lt;titles&gt;&lt;title&g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lt;/title&gt;&lt;secondary-title&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econdary-title&gt;&lt;/titles&gt;&lt;pages&gt;6-13&lt;/pages&gt;&lt;contributors&gt;&lt;authors&gt;&lt;author&gt;Zhao, Xiaochun&lt;/author&gt;&lt;/authors&gt;&lt;/contributors&gt;&lt;added-date format="utc"&gt;1418749330&lt;/added-date&gt;&lt;ref-type name="Journal Article"&gt;17&lt;/ref-type&gt;&lt;dates&gt;&lt;year&gt;2013&lt;/year&gt;&lt;/dates&gt;&lt;rec-number&gt;806&lt;/rec-number&gt;&lt;last-updated-date format="utc"&gt;1418749449&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Ibid.:11-12</w:t>
      </w:r>
      <w:r w:rsidRPr="00F64E82">
        <w:rPr>
          <w:rFonts w:ascii="Times New Roman" w:hAnsi="Times New Roman" w:cs="Times New Roman"/>
        </w:rPr>
        <w:fldChar w:fldCharType="end"/>
      </w:r>
    </w:p>
  </w:footnote>
  <w:footnote w:id="52">
    <w:p w14:paraId="1B896928" w14:textId="025A56F1"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Do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Dong&lt;/Author&gt;&lt;Year&gt;2014&lt;/Year&gt;&lt;IDText&gt;</w:instrText>
      </w:r>
      <w:r w:rsidRPr="00F64E82">
        <w:rPr>
          <w:rFonts w:ascii="Times New Roman" w:hAnsi="Times New Roman" w:cs="Times New Roman"/>
        </w:rPr>
        <w:instrText>冷战反思与</w:instrText>
      </w:r>
      <w:r w:rsidRPr="00F64E82">
        <w:rPr>
          <w:rFonts w:ascii="Times New Roman" w:hAnsi="Times New Roman" w:cs="Times New Roman"/>
        </w:rPr>
        <w:instrText>&amp;quot;</w:instrText>
      </w:r>
      <w:r w:rsidRPr="00F64E82">
        <w:rPr>
          <w:rFonts w:ascii="Times New Roman" w:hAnsi="Times New Roman" w:cs="Times New Roman"/>
        </w:rPr>
        <w:instrText>中美新型大国关系</w:instrText>
      </w:r>
      <w:r w:rsidRPr="00F64E82">
        <w:rPr>
          <w:rFonts w:ascii="Times New Roman" w:hAnsi="Times New Roman" w:cs="Times New Roman"/>
        </w:rPr>
        <w:instrText>&amp;quot;</w:instrText>
      </w:r>
      <w:r w:rsidRPr="00F64E82">
        <w:rPr>
          <w:rFonts w:ascii="Times New Roman" w:hAnsi="Times New Roman" w:cs="Times New Roman"/>
        </w:rPr>
        <w:instrText>的构建</w:instrText>
      </w:r>
      <w:r w:rsidRPr="00F64E82">
        <w:rPr>
          <w:rFonts w:ascii="Times New Roman" w:hAnsi="Times New Roman" w:cs="Times New Roman"/>
        </w:rPr>
        <w:instrText xml:space="preserve"> (Reflection on cold war and the construction of Sino-US new type of great power relations)&lt;/IDText&gt;&lt;Suffix&gt;:54&lt;/Suffix&gt;&lt;DisplayText&gt;Chunling Dong, &amp;quot;</w:instrText>
      </w:r>
      <w:r w:rsidRPr="00F64E82">
        <w:rPr>
          <w:rFonts w:ascii="Times New Roman" w:hAnsi="Times New Roman" w:cs="Times New Roman"/>
        </w:rPr>
        <w:instrText>冷战反思与</w:instrText>
      </w:r>
      <w:r w:rsidRPr="00F64E82">
        <w:rPr>
          <w:rFonts w:ascii="Times New Roman" w:hAnsi="Times New Roman" w:cs="Times New Roman"/>
        </w:rPr>
        <w:instrText>&amp;quot;</w:instrText>
      </w:r>
      <w:r w:rsidRPr="00F64E82">
        <w:rPr>
          <w:rFonts w:ascii="Times New Roman" w:hAnsi="Times New Roman" w:cs="Times New Roman"/>
        </w:rPr>
        <w:instrText>中美新型大国关系</w:instrText>
      </w:r>
      <w:r w:rsidRPr="00F64E82">
        <w:rPr>
          <w:rFonts w:ascii="Times New Roman" w:hAnsi="Times New Roman" w:cs="Times New Roman"/>
        </w:rPr>
        <w:instrText>&amp;quot;</w:instrText>
      </w:r>
      <w:r w:rsidRPr="00F64E82">
        <w:rPr>
          <w:rFonts w:ascii="Times New Roman" w:hAnsi="Times New Roman" w:cs="Times New Roman"/>
        </w:rPr>
        <w:instrText>的构建</w:instrText>
      </w:r>
      <w:r w:rsidRPr="00F64E82">
        <w:rPr>
          <w:rFonts w:ascii="Times New Roman" w:hAnsi="Times New Roman" w:cs="Times New Roman"/>
        </w:rPr>
        <w:instrText xml:space="preserve"> (Reflection on Cold War and the Construction of Sino-Us New Type of Great Power Relations),&amp;quot; &lt;style face="italic"&gt;</w:instrText>
      </w:r>
      <w:r w:rsidRPr="00F64E82">
        <w:rPr>
          <w:rFonts w:ascii="Times New Roman" w:hAnsi="Times New Roman" w:cs="Times New Roman"/>
        </w:rPr>
        <w:instrText>世界知识</w:instrText>
      </w:r>
      <w:r w:rsidRPr="00F64E82">
        <w:rPr>
          <w:rFonts w:ascii="Times New Roman" w:hAnsi="Times New Roman" w:cs="Times New Roman"/>
        </w:rPr>
        <w:instrText xml:space="preserve"> (World Affairs)&lt;/style&gt; 6 (2014).:54&lt;/DisplayText&gt;&lt;record&gt;&lt;titles&gt;&lt;title&gt;</w:instrText>
      </w:r>
      <w:r w:rsidRPr="00F64E82">
        <w:rPr>
          <w:rFonts w:ascii="Times New Roman" w:hAnsi="Times New Roman" w:cs="Times New Roman"/>
        </w:rPr>
        <w:instrText>冷战反思与</w:instrText>
      </w:r>
      <w:r w:rsidRPr="00F64E82">
        <w:rPr>
          <w:rFonts w:ascii="Times New Roman" w:hAnsi="Times New Roman" w:cs="Times New Roman"/>
        </w:rPr>
        <w:instrText>&amp;quot;</w:instrText>
      </w:r>
      <w:r w:rsidRPr="00F64E82">
        <w:rPr>
          <w:rFonts w:ascii="Times New Roman" w:hAnsi="Times New Roman" w:cs="Times New Roman"/>
        </w:rPr>
        <w:instrText>中美新型大国关系</w:instrText>
      </w:r>
      <w:r w:rsidRPr="00F64E82">
        <w:rPr>
          <w:rFonts w:ascii="Times New Roman" w:hAnsi="Times New Roman" w:cs="Times New Roman"/>
        </w:rPr>
        <w:instrText>&amp;quot;</w:instrText>
      </w:r>
      <w:r w:rsidRPr="00F64E82">
        <w:rPr>
          <w:rFonts w:ascii="Times New Roman" w:hAnsi="Times New Roman" w:cs="Times New Roman"/>
        </w:rPr>
        <w:instrText>的构建</w:instrText>
      </w:r>
      <w:r w:rsidRPr="00F64E82">
        <w:rPr>
          <w:rFonts w:ascii="Times New Roman" w:hAnsi="Times New Roman" w:cs="Times New Roman"/>
        </w:rPr>
        <w:instrText xml:space="preserve"> (Reflection on cold war and the construction of Sino-US new type of great power relations)&lt;/title&gt;&lt;secondary-title&gt;</w:instrText>
      </w:r>
      <w:r w:rsidRPr="00F64E82">
        <w:rPr>
          <w:rFonts w:ascii="Times New Roman" w:hAnsi="Times New Roman" w:cs="Times New Roman"/>
        </w:rPr>
        <w:instrText>世界知识</w:instrText>
      </w:r>
      <w:r w:rsidRPr="00F64E82">
        <w:rPr>
          <w:rFonts w:ascii="Times New Roman" w:hAnsi="Times New Roman" w:cs="Times New Roman"/>
        </w:rPr>
        <w:instrText xml:space="preserve"> (World Affairs)&lt;/secondary-title&gt;&lt;/titles&gt;&lt;pages&gt;52-54&lt;/pages&gt;&lt;contributors&gt;&lt;authors&gt;&lt;author&gt;Dong, Chunling&lt;/author&gt;&lt;/authors&gt;&lt;/contributors&gt;&lt;added-date format="utc"&gt;1419340975&lt;/added-date&gt;&lt;ref-type name="Journal Article"&gt;17&lt;/ref-type&gt;&lt;dates&gt;&lt;year&gt;2014&lt;/year&gt;&lt;/dates&gt;&lt;rec-number&gt;864&lt;/rec-number&gt;&lt;last-updated-date format="utc"&gt;1419341059&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Chunling, "Lengzhan fansi yu zhongmei xinxing daguo guanxi de goujian (Reflection on Cold War and the Construction of Sino-Us New Type of Great Power Relations)," </w:t>
      </w:r>
      <w:r w:rsidRPr="00F64E82">
        <w:rPr>
          <w:rFonts w:ascii="Times New Roman" w:hAnsi="Times New Roman" w:cs="Times New Roman"/>
          <w:i/>
          <w:noProof/>
        </w:rPr>
        <w:t>Shijie zhishi (World Affairs)</w:t>
      </w:r>
      <w:r w:rsidRPr="00F64E82">
        <w:rPr>
          <w:rFonts w:ascii="Times New Roman" w:hAnsi="Times New Roman" w:cs="Times New Roman"/>
          <w:noProof/>
        </w:rPr>
        <w:t xml:space="preserve"> 6 (2014).:54</w:t>
      </w:r>
      <w:r w:rsidRPr="00F64E82">
        <w:rPr>
          <w:rFonts w:ascii="Times New Roman" w:hAnsi="Times New Roman" w:cs="Times New Roman"/>
        </w:rPr>
        <w:fldChar w:fldCharType="end"/>
      </w:r>
    </w:p>
  </w:footnote>
  <w:footnote w:id="53">
    <w:p w14:paraId="1F54F447" w14:textId="27502B10"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Chou,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Chou&lt;/Author&gt;&lt;Year&gt;2013&lt;/Year&gt;&lt;IDText&gt;</w:instrText>
      </w:r>
      <w:r w:rsidRPr="00F64E82">
        <w:rPr>
          <w:rFonts w:ascii="Times New Roman" w:hAnsi="Times New Roman" w:cs="Times New Roman"/>
        </w:rPr>
        <w:instrText>权力转变和中美新型大国关系构建</w:instrText>
      </w:r>
      <w:r w:rsidRPr="00F64E82">
        <w:rPr>
          <w:rFonts w:ascii="Times New Roman" w:hAnsi="Times New Roman" w:cs="Times New Roman"/>
        </w:rPr>
        <w:instrText xml:space="preserve"> (The building of new type Sino-US major countries relations in international power transition)&lt;/IDText&gt;&lt;Suffix&gt;:40&lt;/Suffix&gt;&lt;DisplayText&gt;Huafei Chou and Bangdi Zhang, &amp;quot;</w:instrText>
      </w:r>
      <w:r w:rsidRPr="00F64E82">
        <w:rPr>
          <w:rFonts w:ascii="Times New Roman" w:hAnsi="Times New Roman" w:cs="Times New Roman"/>
        </w:rPr>
        <w:instrText>权力转变和中美新型大国关系构建</w:instrText>
      </w:r>
      <w:r w:rsidRPr="00F64E82">
        <w:rPr>
          <w:rFonts w:ascii="Times New Roman" w:hAnsi="Times New Roman" w:cs="Times New Roman"/>
        </w:rPr>
        <w:instrText xml:space="preserve"> (the Building of New Type Sino-Us Major Countries Relations in International Power Transition),&amp;quot; &lt;style face="italic"&gt;</w:instrText>
      </w:r>
      <w:r w:rsidRPr="00F64E82">
        <w:rPr>
          <w:rFonts w:ascii="Times New Roman" w:hAnsi="Times New Roman" w:cs="Times New Roman"/>
        </w:rPr>
        <w:instrText>同济大学学报社会科学版</w:instrText>
      </w:r>
      <w:r w:rsidRPr="00F64E82">
        <w:rPr>
          <w:rFonts w:ascii="Times New Roman" w:hAnsi="Times New Roman" w:cs="Times New Roman"/>
        </w:rPr>
        <w:instrText xml:space="preserve"> (Tongji University Journal Social Science Section)&lt;/style&gt; 24, no. 6 (2013).:40&lt;/DisplayText&gt;&lt;record&gt;&lt;titles&gt;&lt;title&gt;</w:instrText>
      </w:r>
      <w:r w:rsidRPr="00F64E82">
        <w:rPr>
          <w:rFonts w:ascii="Times New Roman" w:hAnsi="Times New Roman" w:cs="Times New Roman"/>
        </w:rPr>
        <w:instrText>权力转变和中美新型大国关系构建</w:instrText>
      </w:r>
      <w:r w:rsidRPr="00F64E82">
        <w:rPr>
          <w:rFonts w:ascii="Times New Roman" w:hAnsi="Times New Roman" w:cs="Times New Roman"/>
        </w:rPr>
        <w:instrText xml:space="preserve"> (The building of new type Sino-US major countries relations in international power transition)&lt;/title&gt;&lt;secondary-title&gt;</w:instrText>
      </w:r>
      <w:r w:rsidRPr="00F64E82">
        <w:rPr>
          <w:rFonts w:ascii="Times New Roman" w:hAnsi="Times New Roman" w:cs="Times New Roman"/>
        </w:rPr>
        <w:instrText>同济大学学报社会科学版</w:instrText>
      </w:r>
      <w:r w:rsidRPr="00F64E82">
        <w:rPr>
          <w:rFonts w:ascii="Times New Roman" w:hAnsi="Times New Roman" w:cs="Times New Roman"/>
        </w:rPr>
        <w:instrText xml:space="preserve"> (Tongji University Journal Social Science Section)&lt;/secondary-title&gt;&lt;/titles&gt;&lt;pages&gt;35-43&lt;/pages&gt;&lt;number&gt;6&lt;/number&gt;&lt;contributors&gt;&lt;authors&gt;&lt;author&gt;Chou, Huafei&lt;/author&gt;&lt;author&gt;Zhang, Bangdi&lt;/author&gt;&lt;/authors&gt;&lt;/contributors&gt;&lt;added-date format="utc"&gt;1419103875&lt;/added-date&gt;&lt;ref-type name="Journal Article"&gt;17&lt;/ref-type&gt;&lt;dates&gt;&lt;year&gt;2013&lt;/year&gt;&lt;/dates&gt;&lt;rec-number&gt;817&lt;/rec-number&gt;&lt;last-updated-date format="utc"&gt;1419103996&lt;/last-updated-date&gt;&lt;volume&gt;24&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Huafei and Zhang, Bangdi, "Quanli zhuanbian he zhongmei xinxing daguo guanxi goujian(the Building of New Type Sino-Us Major Countries Relations in International Power Transition)," </w:t>
      </w:r>
      <w:r w:rsidRPr="00F64E82">
        <w:rPr>
          <w:rFonts w:ascii="Times New Roman" w:hAnsi="Times New Roman" w:cs="Times New Roman"/>
          <w:i/>
          <w:noProof/>
        </w:rPr>
        <w:t>Tongji daxue xuebao shehui kexueban (Tongji University Journal Social Science Section)</w:t>
      </w:r>
      <w:r w:rsidRPr="00F64E82">
        <w:rPr>
          <w:rFonts w:ascii="Times New Roman" w:hAnsi="Times New Roman" w:cs="Times New Roman"/>
          <w:noProof/>
        </w:rPr>
        <w:t xml:space="preserve"> 24, no. 6 (2013).:40</w:t>
      </w:r>
      <w:r w:rsidRPr="00F64E82">
        <w:rPr>
          <w:rFonts w:ascii="Times New Roman" w:hAnsi="Times New Roman" w:cs="Times New Roman"/>
        </w:rPr>
        <w:fldChar w:fldCharType="end"/>
      </w:r>
    </w:p>
  </w:footnote>
  <w:footnote w:id="54">
    <w:p w14:paraId="72073534" w14:textId="406875FA"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o&lt;/Author&gt;&lt;Year&gt;2013&lt;/Year&gt;&lt;IDText&g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lt;/IDText&gt;&lt;Suffix&gt;:12&lt;/Suffix&gt;&lt;DisplayText&gt;Zhao, &amp;quo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amp;quot;:12&lt;/DisplayText&gt;&lt;record&gt;&lt;titles&gt;&lt;title&gt;</w:instrText>
      </w:r>
      <w:r w:rsidRPr="00F64E82">
        <w:rPr>
          <w:rFonts w:ascii="Times New Roman" w:hAnsi="Times New Roman" w:cs="Times New Roman"/>
        </w:rPr>
        <w:instrText>未来中美关系和国际秩序的可能性描绘</w:instrText>
      </w:r>
      <w:r w:rsidRPr="00F64E82">
        <w:rPr>
          <w:rFonts w:ascii="Times New Roman" w:hAnsi="Times New Roman" w:cs="Times New Roman"/>
        </w:rPr>
        <w:instrText xml:space="preserve"> -- </w:instrText>
      </w:r>
      <w:r w:rsidRPr="00F64E82">
        <w:rPr>
          <w:rFonts w:ascii="Times New Roman" w:hAnsi="Times New Roman" w:cs="Times New Roman"/>
        </w:rPr>
        <w:instrText>构建新型大国关系的三个重大理论问题</w:instrText>
      </w:r>
      <w:r w:rsidRPr="00F64E82">
        <w:rPr>
          <w:rFonts w:ascii="Times New Roman" w:hAnsi="Times New Roman" w:cs="Times New Roman"/>
        </w:rPr>
        <w:instrText xml:space="preserve"> (On the possibilities of the future Sino-US relations and international order -- three important theoretical problems in building a new great power relationship)&lt;/title&gt;&lt;secondary-title&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econdary-title&gt;&lt;/titles&gt;&lt;pages&gt;6-13&lt;/pages&gt;&lt;contributors&gt;&lt;authors&gt;&lt;author&gt;Zhao, Xiaochun&lt;/author&gt;&lt;/authors&gt;&lt;/contributors&gt;&lt;added-date format="utc"&gt;1418749330&lt;/added-date&gt;&lt;ref-type name="Journal Article"&gt;17&lt;/ref-type&gt;&lt;dates&gt;&lt;year&gt;2013&lt;/year&gt;&lt;/dates&gt;&lt;rec-number&gt;806&lt;/rec-number&gt;&lt;last-updated-date format="utc"&gt;1418749449&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Zhao, "Weilai zhongmei guanxi he guoji zhixu de kenengxing miaohui - goujian xinxing daguo guanxi de sange zhongda lilun wenti (on the Possibilities of the Future Sino-Us Relations and International Order -- Three Important Theoretical Problems in Building a New Great Power Relationship).":12</w:t>
      </w:r>
      <w:r w:rsidRPr="00F64E82">
        <w:rPr>
          <w:rFonts w:ascii="Times New Roman" w:hAnsi="Times New Roman" w:cs="Times New Roman"/>
        </w:rPr>
        <w:fldChar w:fldCharType="end"/>
      </w:r>
    </w:p>
  </w:footnote>
  <w:footnote w:id="55">
    <w:p w14:paraId="06ED8795" w14:textId="3C3938E0"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Some focus on both traditional major countries and emerging power. For example, Li Zhifei divides new type of great power relations into three levels: Sino-US relations; Sino-Russia and Sino-EU relations; and China’s relations with developing powers, please see Li,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Li&lt;/Author&gt;&lt;Year&gt;2014&lt;/Year&gt;&lt;IDText&gt;</w:instrText>
      </w:r>
      <w:r w:rsidRPr="00F64E82">
        <w:rPr>
          <w:rFonts w:ascii="Times New Roman" w:hAnsi="Times New Roman" w:cs="Times New Roman"/>
        </w:rPr>
        <w:instrText>非传统安全治理与新型大国关系构建</w:instrText>
      </w:r>
      <w:r w:rsidRPr="00F64E82">
        <w:rPr>
          <w:rFonts w:ascii="Times New Roman" w:hAnsi="Times New Roman" w:cs="Times New Roman"/>
        </w:rPr>
        <w:instrText xml:space="preserve"> (Non-traditional security governance and construction of new relations between the big powers)&lt;/IDText&gt;&lt;DisplayText&gt;Zhifei Li, &amp;quot;</w:instrText>
      </w:r>
      <w:r w:rsidRPr="00F64E82">
        <w:rPr>
          <w:rFonts w:ascii="Times New Roman" w:hAnsi="Times New Roman" w:cs="Times New Roman"/>
        </w:rPr>
        <w:instrText>非传统安全治理与新型大国关系构建</w:instrText>
      </w:r>
      <w:r w:rsidRPr="00F64E82">
        <w:rPr>
          <w:rFonts w:ascii="Times New Roman" w:hAnsi="Times New Roman" w:cs="Times New Roman"/>
        </w:rPr>
        <w:instrText xml:space="preserve"> (Non-Traditional Security Governance and Construction of New Relations between the Big Powers),&amp;quot; &lt;style face="italic"&gt;</w:instrText>
      </w:r>
      <w:r w:rsidRPr="00F64E82">
        <w:rPr>
          <w:rFonts w:ascii="Times New Roman" w:hAnsi="Times New Roman" w:cs="Times New Roman"/>
        </w:rPr>
        <w:instrText>教学与研究</w:instrText>
      </w:r>
      <w:r w:rsidRPr="00F64E82">
        <w:rPr>
          <w:rFonts w:ascii="Times New Roman" w:hAnsi="Times New Roman" w:cs="Times New Roman"/>
        </w:rPr>
        <w:instrText xml:space="preserve"> (Teaching and Research)&lt;/style&gt; 6 (2014).&lt;/DisplayText&gt;&lt;record&gt;&lt;titles&gt;&lt;title&gt;</w:instrText>
      </w:r>
      <w:r w:rsidRPr="00F64E82">
        <w:rPr>
          <w:rFonts w:ascii="Times New Roman" w:hAnsi="Times New Roman" w:cs="Times New Roman"/>
        </w:rPr>
        <w:instrText>非传统安全治理与新型大国关系构建</w:instrText>
      </w:r>
      <w:r w:rsidRPr="00F64E82">
        <w:rPr>
          <w:rFonts w:ascii="Times New Roman" w:hAnsi="Times New Roman" w:cs="Times New Roman"/>
        </w:rPr>
        <w:instrText xml:space="preserve"> (Non-traditional security governance and construction of new relations between the big powers)&lt;/title&gt;&lt;secondary-title&gt;</w:instrText>
      </w:r>
      <w:r w:rsidRPr="00F64E82">
        <w:rPr>
          <w:rFonts w:ascii="Times New Roman" w:hAnsi="Times New Roman" w:cs="Times New Roman"/>
        </w:rPr>
        <w:instrText>教学与研究</w:instrText>
      </w:r>
      <w:r w:rsidRPr="00F64E82">
        <w:rPr>
          <w:rFonts w:ascii="Times New Roman" w:hAnsi="Times New Roman" w:cs="Times New Roman"/>
        </w:rPr>
        <w:instrText xml:space="preserve"> (Teaching and Research)&lt;/secondary-title&gt;&lt;/titles&gt;&lt;pages&gt;62-68&lt;/pages&gt;&lt;contributors&gt;&lt;authors&gt;&lt;author&gt;Li, Zhifei&lt;/author&gt;&lt;/authors&gt;&lt;/contributors&gt;&lt;added-date format="utc"&gt;1419265744&lt;/added-date&gt;&lt;ref-type name="Journal Article"&gt;17&lt;/ref-type&gt;&lt;dates&gt;&lt;year&gt;2014&lt;/year&gt;&lt;/dates&gt;&lt;rec-number&gt;857&lt;/rec-number&gt;&lt;last-updated-date format="utc"&gt;1419265807&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Zhifei, "Fei chuantong anquan zhili yu xinxing daguo guanxi goujian (Non-Traditional Security Governance and Construction of New Relations between the Big Powers)," </w:t>
      </w:r>
      <w:r w:rsidRPr="00F64E82">
        <w:rPr>
          <w:rFonts w:ascii="Times New Roman" w:hAnsi="Times New Roman" w:cs="Times New Roman"/>
          <w:i/>
          <w:noProof/>
        </w:rPr>
        <w:t>Jiaoxue yu yanjiu (Teaching and Research)</w:t>
      </w:r>
      <w:r w:rsidRPr="00F64E82">
        <w:rPr>
          <w:rFonts w:ascii="Times New Roman" w:hAnsi="Times New Roman" w:cs="Times New Roman"/>
          <w:noProof/>
        </w:rPr>
        <w:t xml:space="preserve"> 6 (2014).</w:t>
      </w:r>
      <w:r w:rsidRPr="00F64E82">
        <w:rPr>
          <w:rFonts w:ascii="Times New Roman" w:hAnsi="Times New Roman" w:cs="Times New Roman"/>
        </w:rPr>
        <w:fldChar w:fldCharType="end"/>
      </w:r>
    </w:p>
  </w:footnote>
  <w:footnote w:id="56">
    <w:p w14:paraId="65890CA3" w14:textId="496653E6"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Ni,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Ni&lt;/Author&gt;&lt;Year&gt;2013&lt;/Year&gt;&lt;IDText&gt;</w:instrText>
      </w:r>
      <w:r w:rsidRPr="00F64E82">
        <w:rPr>
          <w:rFonts w:ascii="Times New Roman" w:hAnsi="Times New Roman" w:cs="Times New Roman"/>
        </w:rPr>
        <w:instrText>发展长期健康稳定的新型大国关系</w:instrText>
      </w:r>
      <w:r w:rsidRPr="00F64E82">
        <w:rPr>
          <w:rFonts w:ascii="Times New Roman" w:hAnsi="Times New Roman" w:cs="Times New Roman"/>
        </w:rPr>
        <w:instrText xml:space="preserve"> (Develop new type of great power relations that is long-term stable)&lt;/IDText&gt;&lt;DisplayText&gt;Shixiong Ni, &amp;quot;</w:instrText>
      </w:r>
      <w:r w:rsidRPr="00F64E82">
        <w:rPr>
          <w:rFonts w:ascii="Times New Roman" w:hAnsi="Times New Roman" w:cs="Times New Roman"/>
        </w:rPr>
        <w:instrText>发展长期健康稳定的新型大国关系</w:instrText>
      </w:r>
      <w:r w:rsidRPr="00F64E82">
        <w:rPr>
          <w:rFonts w:ascii="Times New Roman" w:hAnsi="Times New Roman" w:cs="Times New Roman"/>
        </w:rPr>
        <w:instrText xml:space="preserve"> (Develop New Type of Great Power Relations That Is Long-Term Stable),&amp;quot; &lt;style face="italic"&gt;</w:instrText>
      </w:r>
      <w:r w:rsidRPr="00F64E82">
        <w:rPr>
          <w:rFonts w:ascii="Times New Roman" w:hAnsi="Times New Roman" w:cs="Times New Roman"/>
        </w:rPr>
        <w:instrText>当代世界与社会主义</w:instrText>
      </w:r>
      <w:r w:rsidRPr="00F64E82">
        <w:rPr>
          <w:rFonts w:ascii="Times New Roman" w:hAnsi="Times New Roman" w:cs="Times New Roman"/>
        </w:rPr>
        <w:instrText xml:space="preserve"> (Contemporary World and Socialism)&lt;/style&gt; 3 (2013).&lt;/DisplayText&gt;&lt;record&gt;&lt;titles&gt;&lt;title&gt;</w:instrText>
      </w:r>
      <w:r w:rsidRPr="00F64E82">
        <w:rPr>
          <w:rFonts w:ascii="Times New Roman" w:hAnsi="Times New Roman" w:cs="Times New Roman"/>
        </w:rPr>
        <w:instrText>发展长期健康稳定的新型大国关系</w:instrText>
      </w:r>
      <w:r w:rsidRPr="00F64E82">
        <w:rPr>
          <w:rFonts w:ascii="Times New Roman" w:hAnsi="Times New Roman" w:cs="Times New Roman"/>
        </w:rPr>
        <w:instrText xml:space="preserve"> (Develop new type of great power relations that is long-term stable)&lt;/title&gt;&lt;secondary-title&gt;</w:instrText>
      </w:r>
      <w:r w:rsidRPr="00F64E82">
        <w:rPr>
          <w:rFonts w:ascii="Times New Roman" w:hAnsi="Times New Roman" w:cs="Times New Roman"/>
        </w:rPr>
        <w:instrText>当代世界与社会主义</w:instrText>
      </w:r>
      <w:r w:rsidRPr="00F64E82">
        <w:rPr>
          <w:rFonts w:ascii="Times New Roman" w:hAnsi="Times New Roman" w:cs="Times New Roman"/>
        </w:rPr>
        <w:instrText xml:space="preserve"> (Contemporary World and Socialism)&lt;/secondary-title&gt;&lt;/titles&gt;&lt;pages&gt;115-122&lt;/pages&gt;&lt;contributors&gt;&lt;authors&gt;&lt;author&gt;Ni, Shixiong&lt;/author&gt;&lt;/authors&gt;&lt;/contributors&gt;&lt;added-date format="utc"&gt;1419159039&lt;/added-date&gt;&lt;ref-type name="Journal Article"&gt;17&lt;/ref-type&gt;&lt;dates&gt;&lt;year&gt;2013&lt;/year&gt;&lt;/dates&gt;&lt;rec-number&gt;820&lt;/rec-number&gt;&lt;last-updated-date format="utc"&gt;1419159112&lt;/last-updated-date&gt;&lt;volume&gt;3&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Shixiong, "Fazhan changqi jiankang de xinxing daguo guanxi (Develop New Type of Great Power Relations That Is Long-Term Stable)," </w:t>
      </w:r>
      <w:r w:rsidRPr="00F64E82">
        <w:rPr>
          <w:rFonts w:ascii="Times New Roman" w:hAnsi="Times New Roman" w:cs="Times New Roman"/>
          <w:i/>
          <w:noProof/>
        </w:rPr>
        <w:t>Dangdai shijie yu shehui zhuyi (Contemporary World and Socialism)</w:t>
      </w:r>
      <w:r w:rsidRPr="00F64E82">
        <w:rPr>
          <w:rFonts w:ascii="Times New Roman" w:hAnsi="Times New Roman" w:cs="Times New Roman"/>
          <w:noProof/>
        </w:rPr>
        <w:t xml:space="preserve"> 3 (2013).</w:t>
      </w:r>
      <w:r w:rsidRPr="00F64E82">
        <w:rPr>
          <w:rFonts w:ascii="Times New Roman" w:hAnsi="Times New Roman" w:cs="Times New Roman"/>
        </w:rPr>
        <w:fldChar w:fldCharType="end"/>
      </w:r>
    </w:p>
  </w:footnote>
  <w:footnote w:id="57">
    <w:p w14:paraId="045F234D" w14:textId="6E0A979E"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ng&lt;/Author&gt;&lt;Year&gt;2013&lt;/Year&gt;&lt;IDText&g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lt;/IDText&gt;&lt;Suffix&gt;:25&lt;/Suffix&gt;&lt;DisplayText&gt;Zhang and Jing, &amp;quo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amp;quot;:25&lt;/DisplayText&gt;&lt;record&gt;&lt;titles&gt;&lt;title&g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lt;/title&gt;&lt;secondary-title&gt;</w:instrText>
      </w:r>
      <w:r w:rsidRPr="00F64E82">
        <w:rPr>
          <w:rFonts w:ascii="Times New Roman" w:hAnsi="Times New Roman" w:cs="Times New Roman"/>
        </w:rPr>
        <w:instrText>国际观察</w:instrText>
      </w:r>
      <w:r w:rsidRPr="00F64E82">
        <w:rPr>
          <w:rFonts w:ascii="Times New Roman" w:hAnsi="Times New Roman" w:cs="Times New Roman"/>
        </w:rPr>
        <w:instrText xml:space="preserve"> (International Review)&lt;/secondary-title&gt;&lt;/titles&gt;&lt;pages&gt;21-27&lt;/pages&gt;&lt;contributors&gt;&lt;authors&gt;&lt;author&gt;Zhang, Jiadong&lt;/author&gt;&lt;author&gt;Jing, Xin&lt;/author&gt;&lt;/authors&gt;&lt;/contributors&gt;&lt;added-date format="utc"&gt;1418769638&lt;/added-date&gt;&lt;ref-type name="Journal Article"&gt;17&lt;/ref-type&gt;&lt;dates&gt;&lt;year&gt;2013&lt;/year&gt;&lt;/dates&gt;&lt;rec-number&gt;808&lt;/rec-number&gt;&lt;last-updated-date format="utc"&gt;1418769763&lt;/last-updated-date&gt;&lt;volume&gt;5&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Zhang and Jing, "Zhongmei xinxing daguo guanxi: lishi, lilun yu xianshi (New Type of Great Power Relationship between the Us and China: History, Theory and the Reality).":25</w:t>
      </w:r>
      <w:r w:rsidRPr="00F64E82">
        <w:rPr>
          <w:rFonts w:ascii="Times New Roman" w:hAnsi="Times New Roman" w:cs="Times New Roman"/>
        </w:rPr>
        <w:fldChar w:fldCharType="end"/>
      </w:r>
    </w:p>
  </w:footnote>
  <w:footnote w:id="58">
    <w:p w14:paraId="4BF64BB9" w14:textId="4A5AE6A1"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ng&lt;/Author&gt;&lt;Year&gt;2013&lt;/Year&gt;&lt;IDText&g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lt;/IDText&gt;&lt;Suffix&gt;:25&lt;/Suffix&gt;&lt;DisplayText&gt;Ibid.:25&lt;/DisplayText&gt;&lt;record&gt;&lt;titles&gt;&lt;title&gt;</w:instrText>
      </w:r>
      <w:r w:rsidRPr="00F64E82">
        <w:rPr>
          <w:rFonts w:ascii="Times New Roman" w:hAnsi="Times New Roman" w:cs="Times New Roman"/>
        </w:rPr>
        <w:instrText>中美新型大国关系：历史，理论与现实</w:instrText>
      </w:r>
      <w:r w:rsidRPr="00F64E82">
        <w:rPr>
          <w:rFonts w:ascii="Times New Roman" w:hAnsi="Times New Roman" w:cs="Times New Roman"/>
        </w:rPr>
        <w:instrText xml:space="preserve"> (New type of great power relationship between the US and China: history, theory and the reality)&lt;/title&gt;&lt;secondary-title&gt;</w:instrText>
      </w:r>
      <w:r w:rsidRPr="00F64E82">
        <w:rPr>
          <w:rFonts w:ascii="Times New Roman" w:hAnsi="Times New Roman" w:cs="Times New Roman"/>
        </w:rPr>
        <w:instrText>国际观察</w:instrText>
      </w:r>
      <w:r w:rsidRPr="00F64E82">
        <w:rPr>
          <w:rFonts w:ascii="Times New Roman" w:hAnsi="Times New Roman" w:cs="Times New Roman"/>
        </w:rPr>
        <w:instrText xml:space="preserve"> (International Review)&lt;/secondary-title&gt;&lt;/titles&gt;&lt;pages&gt;21-27&lt;/pages&gt;&lt;contributors&gt;&lt;authors&gt;&lt;author&gt;Zhang, Jiadong&lt;/author&gt;&lt;author&gt;Jing, Xin&lt;/author&gt;&lt;/authors&gt;&lt;/contributors&gt;&lt;added-date format="utc"&gt;1418769638&lt;/added-date&gt;&lt;ref-type name="Journal Article"&gt;17&lt;/ref-type&gt;&lt;dates&gt;&lt;year&gt;2013&lt;/year&gt;&lt;/dates&gt;&lt;rec-number&gt;808&lt;/rec-number&gt;&lt;last-updated-date format="utc"&gt;1418769763&lt;/last-updated-date&gt;&lt;volume&gt;5&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Ibid.:25</w:t>
      </w:r>
      <w:r w:rsidRPr="00F64E82">
        <w:rPr>
          <w:rFonts w:ascii="Times New Roman" w:hAnsi="Times New Roman" w:cs="Times New Roman"/>
        </w:rPr>
        <w:fldChar w:fldCharType="end"/>
      </w:r>
    </w:p>
  </w:footnote>
  <w:footnote w:id="59">
    <w:p w14:paraId="1C68914D" w14:textId="518DDFD2"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Zh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ng&lt;/Author&gt;&lt;Year&gt;2014&lt;/Year&gt;&lt;IDText&gt;</w:instrText>
      </w:r>
      <w:r w:rsidRPr="00F64E82">
        <w:rPr>
          <w:rFonts w:ascii="Times New Roman" w:hAnsi="Times New Roman" w:cs="Times New Roman"/>
        </w:rPr>
        <w:instrText>对新型大国关系的一种解读</w:instrText>
      </w:r>
      <w:r w:rsidRPr="00F64E82">
        <w:rPr>
          <w:rFonts w:ascii="Times New Roman" w:hAnsi="Times New Roman" w:cs="Times New Roman"/>
        </w:rPr>
        <w:instrText xml:space="preserve"> (An interpretation of new type of great power relations)&lt;/IDText&gt;&lt;Suffix&gt;:51&lt;/Suffix&gt;&lt;DisplayText&gt;Xiaoming Zhang, &amp;quot;</w:instrText>
      </w:r>
      <w:r w:rsidRPr="00F64E82">
        <w:rPr>
          <w:rFonts w:ascii="Times New Roman" w:hAnsi="Times New Roman" w:cs="Times New Roman"/>
        </w:rPr>
        <w:instrText>对新型大国关系的一种解读</w:instrText>
      </w:r>
      <w:r w:rsidRPr="00F64E82">
        <w:rPr>
          <w:rFonts w:ascii="Times New Roman" w:hAnsi="Times New Roman" w:cs="Times New Roman"/>
        </w:rPr>
        <w:instrText xml:space="preserve"> (an Interpretation of New Type of Great Power Relations),&amp;quot; &lt;style face="italic"&gt;</w:instrText>
      </w:r>
      <w:r w:rsidRPr="00F64E82">
        <w:rPr>
          <w:rFonts w:ascii="Times New Roman" w:hAnsi="Times New Roman" w:cs="Times New Roman"/>
        </w:rPr>
        <w:instrText>国际政治研究</w:instrText>
      </w:r>
      <w:r w:rsidRPr="00F64E82">
        <w:rPr>
          <w:rFonts w:ascii="Times New Roman" w:hAnsi="Times New Roman" w:cs="Times New Roman"/>
        </w:rPr>
        <w:instrText xml:space="preserve"> (International Politics Studies)&lt;/style&gt; 1 (2014).:51&lt;/DisplayText&gt;&lt;record&gt;&lt;titles&gt;&lt;title&gt;</w:instrText>
      </w:r>
      <w:r w:rsidRPr="00F64E82">
        <w:rPr>
          <w:rFonts w:ascii="Times New Roman" w:hAnsi="Times New Roman" w:cs="Times New Roman"/>
        </w:rPr>
        <w:instrText>对新型大国关系的一种解读</w:instrText>
      </w:r>
      <w:r w:rsidRPr="00F64E82">
        <w:rPr>
          <w:rFonts w:ascii="Times New Roman" w:hAnsi="Times New Roman" w:cs="Times New Roman"/>
        </w:rPr>
        <w:instrText xml:space="preserve"> (An interpretation of new type of great power relations)&lt;/title&gt;&lt;secondary-title&gt;</w:instrText>
      </w:r>
      <w:r w:rsidRPr="00F64E82">
        <w:rPr>
          <w:rFonts w:ascii="Times New Roman" w:hAnsi="Times New Roman" w:cs="Times New Roman"/>
        </w:rPr>
        <w:instrText>国际政治研究</w:instrText>
      </w:r>
      <w:r w:rsidRPr="00F64E82">
        <w:rPr>
          <w:rFonts w:ascii="Times New Roman" w:hAnsi="Times New Roman" w:cs="Times New Roman"/>
        </w:rPr>
        <w:instrText xml:space="preserve"> (International Politics Studies)&lt;/secondary-title&gt;&lt;/titles&gt;&lt;pages&gt;49-58&lt;/pages&gt;&lt;contributors&gt;&lt;authors&gt;&lt;author&gt;Zhang, Xiaoming&lt;/author&gt;&lt;/authors&gt;&lt;/contributors&gt;&lt;added-date format="utc"&gt;1419247021&lt;/added-date&gt;&lt;ref-type name="Journal Article"&gt;17&lt;/ref-type&gt;&lt;dates&gt;&lt;year&gt;2014&lt;/year&gt;&lt;/dates&gt;&lt;rec-number&gt;851&lt;/rec-number&gt;&lt;last-updated-date format="utc"&gt;1419247120&lt;/last-updated-date&gt;&lt;volume&gt;1&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Xiaoming, "Dui xinxing daguo guanxi de yizhong jiedu (an Interpretation of New Type of Great Power Relations)," </w:t>
      </w:r>
      <w:r w:rsidRPr="00F64E82">
        <w:rPr>
          <w:rFonts w:ascii="Times New Roman" w:hAnsi="Times New Roman" w:cs="Times New Roman"/>
          <w:i/>
          <w:noProof/>
        </w:rPr>
        <w:t>Guoji zhengzhi yanjiu (International Politics Studies)</w:t>
      </w:r>
      <w:r w:rsidRPr="00F64E82">
        <w:rPr>
          <w:rFonts w:ascii="Times New Roman" w:hAnsi="Times New Roman" w:cs="Times New Roman"/>
          <w:noProof/>
        </w:rPr>
        <w:t xml:space="preserve"> 1 (2014).:51</w:t>
      </w:r>
      <w:r w:rsidRPr="00F64E82">
        <w:rPr>
          <w:rFonts w:ascii="Times New Roman" w:hAnsi="Times New Roman" w:cs="Times New Roman"/>
        </w:rPr>
        <w:fldChar w:fldCharType="end"/>
      </w:r>
    </w:p>
  </w:footnote>
  <w:footnote w:id="60">
    <w:p w14:paraId="723707ED" w14:textId="1E480D28"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Do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Dong&lt;/Author&gt;&lt;Year&gt;2013&lt;/Year&gt;&lt;IDText&gt;</w:instrText>
      </w:r>
      <w:r w:rsidRPr="00F64E82">
        <w:rPr>
          <w:rFonts w:ascii="Times New Roman" w:hAnsi="Times New Roman" w:cs="Times New Roman"/>
        </w:rPr>
        <w:instrText>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动力何在？</w:instrText>
      </w:r>
      <w:r w:rsidRPr="00F64E82">
        <w:rPr>
          <w:rFonts w:ascii="Times New Roman" w:hAnsi="Times New Roman" w:cs="Times New Roman"/>
        </w:rPr>
        <w:instrText xml:space="preserve"> (Sino-US new type of great power relationship: where is the motivation?)&lt;/IDText&gt;&lt;Suffix&gt;:50&lt;/Suffix&gt;&lt;DisplayText&gt;Chunling Dong, &amp;quot;</w:instrText>
      </w:r>
      <w:r w:rsidRPr="00F64E82">
        <w:rPr>
          <w:rFonts w:ascii="Times New Roman" w:hAnsi="Times New Roman" w:cs="Times New Roman"/>
        </w:rPr>
        <w:instrText>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动力何在？</w:instrText>
      </w:r>
      <w:r w:rsidRPr="00F64E82">
        <w:rPr>
          <w:rFonts w:ascii="Times New Roman" w:hAnsi="Times New Roman" w:cs="Times New Roman"/>
        </w:rPr>
        <w:instrText xml:space="preserve"> (Sino-Us New Type of Great Power Relationship: Where Is the Motivation?),&amp;quot; &lt;style face="italic"&gt;</w:instrText>
      </w:r>
      <w:r w:rsidRPr="00F64E82">
        <w:rPr>
          <w:rFonts w:ascii="Times New Roman" w:hAnsi="Times New Roman" w:cs="Times New Roman"/>
        </w:rPr>
        <w:instrText>世界知识</w:instrText>
      </w:r>
      <w:r w:rsidRPr="00F64E82">
        <w:rPr>
          <w:rFonts w:ascii="Times New Roman" w:hAnsi="Times New Roman" w:cs="Times New Roman"/>
        </w:rPr>
        <w:instrText xml:space="preserve"> (World Affairs)&lt;/style&gt; 9 (2013).:50&lt;/DisplayText&gt;&lt;record&gt;&lt;titles&gt;&lt;title&gt;</w:instrText>
      </w:r>
      <w:r w:rsidRPr="00F64E82">
        <w:rPr>
          <w:rFonts w:ascii="Times New Roman" w:hAnsi="Times New Roman" w:cs="Times New Roman"/>
        </w:rPr>
        <w:instrText>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动力何在？</w:instrText>
      </w:r>
      <w:r w:rsidRPr="00F64E82">
        <w:rPr>
          <w:rFonts w:ascii="Times New Roman" w:hAnsi="Times New Roman" w:cs="Times New Roman"/>
        </w:rPr>
        <w:instrText xml:space="preserve"> (Sino-US new type of great power relationship: where is the motivation?)&lt;/title&gt;&lt;secondary-title&gt;</w:instrText>
      </w:r>
      <w:r w:rsidRPr="00F64E82">
        <w:rPr>
          <w:rFonts w:ascii="Times New Roman" w:hAnsi="Times New Roman" w:cs="Times New Roman"/>
        </w:rPr>
        <w:instrText>世界知识</w:instrText>
      </w:r>
      <w:r w:rsidRPr="00F64E82">
        <w:rPr>
          <w:rFonts w:ascii="Times New Roman" w:hAnsi="Times New Roman" w:cs="Times New Roman"/>
        </w:rPr>
        <w:instrText xml:space="preserve"> (World Affairs)&lt;/secondary-title&gt;&lt;/titles&gt;&lt;pages&gt;50-51&lt;/pages&gt;&lt;contributors&gt;&lt;authors&gt;&lt;author&gt;Dong, Chunling&lt;/author&gt;&lt;/authors&gt;&lt;/contributors&gt;&lt;added-date format="utc"&gt;1419180717&lt;/added-date&gt;&lt;ref-type name="Journal Article"&gt;17&lt;/ref-type&gt;&lt;dates&gt;&lt;year&gt;2013&lt;/year&gt;&lt;/dates&gt;&lt;rec-number&gt;842&lt;/rec-number&gt;&lt;last-updated-date format="utc"&gt;1419180785&lt;/last-updated-date&gt;&lt;volume&gt;9&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Chunling, "Zhongmei xinxing daguo guanxi: dongli hezai? (Sino-Us New Type of Great Power Relationship: Where Is the Motivation?)," </w:t>
      </w:r>
      <w:r w:rsidRPr="00F64E82">
        <w:rPr>
          <w:rFonts w:ascii="Times New Roman" w:hAnsi="Times New Roman" w:cs="Times New Roman"/>
          <w:i/>
          <w:noProof/>
        </w:rPr>
        <w:t>Shijie zhishi (World Affairs)</w:t>
      </w:r>
      <w:r w:rsidRPr="00F64E82">
        <w:rPr>
          <w:rFonts w:ascii="Times New Roman" w:hAnsi="Times New Roman" w:cs="Times New Roman"/>
          <w:noProof/>
        </w:rPr>
        <w:t xml:space="preserve"> 9 (2013).:50</w:t>
      </w:r>
      <w:r w:rsidRPr="00F64E82">
        <w:rPr>
          <w:rFonts w:ascii="Times New Roman" w:hAnsi="Times New Roman" w:cs="Times New Roman"/>
        </w:rPr>
        <w:fldChar w:fldCharType="end"/>
      </w:r>
    </w:p>
  </w:footnote>
  <w:footnote w:id="61">
    <w:p w14:paraId="35BB6D61" w14:textId="48FCD5B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Pan&lt;/Author&gt;&lt;Year&gt;2013&lt;/Year&gt;&lt;IDText&gt;</w:instrText>
      </w:r>
      <w:r w:rsidRPr="00F64E82">
        <w:rPr>
          <w:rFonts w:ascii="Times New Roman" w:hAnsi="Times New Roman" w:cs="Times New Roman"/>
        </w:rPr>
        <w:instrText>正在崛起的</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he on-going rise of new type of great power relations)&lt;/IDText&gt;&lt;Suffix&gt;:28&lt;/Suffix&gt;&lt;DisplayText&gt;Pan, &amp;quot;</w:instrText>
      </w:r>
      <w:r w:rsidRPr="00F64E82">
        <w:rPr>
          <w:rFonts w:ascii="Times New Roman" w:hAnsi="Times New Roman" w:cs="Times New Roman"/>
        </w:rPr>
        <w:instrText>正在崛起的</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he on-Going Rise of New Type of Great Power Relations).&amp;quot;:28&lt;/DisplayText&gt;&lt;record&gt;&lt;titles&gt;&lt;title&gt;</w:instrText>
      </w:r>
      <w:r w:rsidRPr="00F64E82">
        <w:rPr>
          <w:rFonts w:ascii="Times New Roman" w:hAnsi="Times New Roman" w:cs="Times New Roman"/>
        </w:rPr>
        <w:instrText>正在崛起的</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he on-going rise of new type of great power relations)&lt;/title&gt;&lt;secondary-title&gt;</w:instrText>
      </w:r>
      <w:r w:rsidRPr="00F64E82">
        <w:rPr>
          <w:rFonts w:ascii="Times New Roman" w:hAnsi="Times New Roman" w:cs="Times New Roman"/>
        </w:rPr>
        <w:instrText>学术前沿</w:instrText>
      </w:r>
      <w:r w:rsidRPr="00F64E82">
        <w:rPr>
          <w:rFonts w:ascii="Times New Roman" w:hAnsi="Times New Roman" w:cs="Times New Roman"/>
        </w:rPr>
        <w:instrText xml:space="preserve"> (Frontiers)&lt;/secondary-title&gt;&lt;/titles&gt;&lt;pages&gt;28-34&lt;/pages&gt;&lt;contributors&gt;&lt;authors&gt;&lt;author&gt;Pan, Wei&lt;/author&gt;&lt;/authors&gt;&lt;/contributors&gt;&lt;added-date format="utc"&gt;1419102211&lt;/added-date&gt;&lt;ref-type name="Journal Article"&gt;17&lt;/ref-type&gt;&lt;dates&gt;&lt;year&gt;2013&lt;/year&gt;&lt;/dates&gt;&lt;rec-number&gt;810&lt;/rec-number&gt;&lt;last-updated-date format="utc"&gt;1419102297&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Pan, "Zhengzai jueqi de xinxing daguo guanxi (the on-Going Rise of New Type of Great Power Relations).":28</w:t>
      </w:r>
      <w:r w:rsidRPr="00F64E82">
        <w:rPr>
          <w:rFonts w:ascii="Times New Roman" w:hAnsi="Times New Roman" w:cs="Times New Roman"/>
        </w:rPr>
        <w:fldChar w:fldCharType="end"/>
      </w:r>
    </w:p>
  </w:footnote>
  <w:footnote w:id="62">
    <w:p w14:paraId="1AEADA70" w14:textId="309B5352"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T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Tang&lt;/Author&gt;&lt;Year&gt;2014&lt;/Year&gt;&lt;IDText&gt;</w:instrText>
      </w:r>
      <w:r w:rsidRPr="00F64E82">
        <w:rPr>
          <w:rFonts w:ascii="Times New Roman" w:hAnsi="Times New Roman" w:cs="Times New Roman"/>
        </w:rPr>
        <w:instrText>后危机时代的世界新型大国关系及中国外交应对战略</w:instrText>
      </w:r>
      <w:r w:rsidRPr="00F64E82">
        <w:rPr>
          <w:rFonts w:ascii="Times New Roman" w:hAnsi="Times New Roman" w:cs="Times New Roman"/>
        </w:rPr>
        <w:instrText xml:space="preserve"> (New type of great power relations in the post-crisis era and Chinese foreign diplomatic strategy)&lt;/IDText&gt;&lt;DisplayText&gt;Jing Tang, &amp;quot;</w:instrText>
      </w:r>
      <w:r w:rsidRPr="00F64E82">
        <w:rPr>
          <w:rFonts w:ascii="Times New Roman" w:hAnsi="Times New Roman" w:cs="Times New Roman"/>
        </w:rPr>
        <w:instrText>后危机时代的世界新型大国关系及中国外交应对战略</w:instrText>
      </w:r>
      <w:r w:rsidRPr="00F64E82">
        <w:rPr>
          <w:rFonts w:ascii="Times New Roman" w:hAnsi="Times New Roman" w:cs="Times New Roman"/>
        </w:rPr>
        <w:instrText xml:space="preserve"> (New Type of Great Power Relations in the Post-Crisis Era and Chinese Foreign Diplomatic Strategy),&amp;quot; &lt;style face="italic"&gt;</w:instrText>
      </w:r>
      <w:r w:rsidRPr="00F64E82">
        <w:rPr>
          <w:rFonts w:ascii="Times New Roman" w:hAnsi="Times New Roman" w:cs="Times New Roman"/>
        </w:rPr>
        <w:instrText>人资社科</w:instrText>
      </w:r>
      <w:r w:rsidRPr="00F64E82">
        <w:rPr>
          <w:rFonts w:ascii="Times New Roman" w:hAnsi="Times New Roman" w:cs="Times New Roman"/>
        </w:rPr>
        <w:instrText xml:space="preserve"> (Human Resources &amp;amp; Social Science )&lt;/style&gt; 3 (2014).&lt;/DisplayText&gt;&lt;record&gt;&lt;titles&gt;&lt;title&gt;</w:instrText>
      </w:r>
      <w:r w:rsidRPr="00F64E82">
        <w:rPr>
          <w:rFonts w:ascii="Times New Roman" w:hAnsi="Times New Roman" w:cs="Times New Roman"/>
        </w:rPr>
        <w:instrText>后危机时代的世界新型大国关系及中国外交应对战略</w:instrText>
      </w:r>
      <w:r w:rsidRPr="00F64E82">
        <w:rPr>
          <w:rFonts w:ascii="Times New Roman" w:hAnsi="Times New Roman" w:cs="Times New Roman"/>
        </w:rPr>
        <w:instrText xml:space="preserve"> (New type of great power relations in the post-crisis era and Chinese foreign diplomatic strategy)&lt;/title&gt;&lt;secondary-title&gt;</w:instrText>
      </w:r>
      <w:r w:rsidRPr="00F64E82">
        <w:rPr>
          <w:rFonts w:ascii="Times New Roman" w:hAnsi="Times New Roman" w:cs="Times New Roman"/>
        </w:rPr>
        <w:instrText>人资社科</w:instrText>
      </w:r>
      <w:r w:rsidRPr="00F64E82">
        <w:rPr>
          <w:rFonts w:ascii="Times New Roman" w:hAnsi="Times New Roman" w:cs="Times New Roman"/>
        </w:rPr>
        <w:instrText xml:space="preserve"> (Human Resources &amp;amp; Social Science )&lt;/secondary-title&gt;&lt;/titles&gt;&lt;pages&gt;309&lt;/pages&gt;&lt;contributors&gt;&lt;authors&gt;&lt;author&gt;Tang, Jing&lt;/author&gt;&lt;/authors&gt;&lt;/contributors&gt;&lt;added-date format="utc"&gt;1419419037&lt;/added-date&gt;&lt;ref-type name="Journal Article"&gt;17&lt;/ref-type&gt;&lt;dates&gt;&lt;year&gt;2014&lt;/year&gt;&lt;/dates&gt;&lt;rec-number&gt;873&lt;/rec-number&gt;&lt;last-updated-date format="utc"&gt;1419419155&lt;/last-updated-date&gt;&lt;volume&gt;3&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Jing, "Hou weiji shidai de shijie xinxing daguo guanxi ji zhongguo waijiao yingdui zhanlve (New Type of Great Power Relations in the Post-Crisis Era and Chinese Foreign Diplomatic Strategy)," Renzi sheke</w:t>
      </w:r>
      <w:r w:rsidRPr="00F64E82">
        <w:rPr>
          <w:rFonts w:ascii="Times New Roman" w:hAnsi="Times New Roman" w:cs="Times New Roman"/>
          <w:i/>
          <w:noProof/>
        </w:rPr>
        <w:t>(Human Resources &amp; Social Science )</w:t>
      </w:r>
      <w:r w:rsidRPr="00F64E82">
        <w:rPr>
          <w:rFonts w:ascii="Times New Roman" w:hAnsi="Times New Roman" w:cs="Times New Roman"/>
          <w:noProof/>
        </w:rPr>
        <w:t xml:space="preserve"> 3 (2014).</w:t>
      </w:r>
      <w:r w:rsidRPr="00F64E82">
        <w:rPr>
          <w:rFonts w:ascii="Times New Roman" w:hAnsi="Times New Roman" w:cs="Times New Roman"/>
        </w:rPr>
        <w:fldChar w:fldCharType="end"/>
      </w:r>
    </w:p>
  </w:footnote>
  <w:footnote w:id="63">
    <w:p w14:paraId="7DAF919E" w14:textId="205AF035"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Y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Yang&lt;/Author&gt;&lt;Year&gt;2013&lt;/Year&gt;&lt;IDText&gt;</w:instrText>
      </w:r>
      <w:r w:rsidRPr="00F64E82">
        <w:rPr>
          <w:rFonts w:ascii="Times New Roman" w:hAnsi="Times New Roman" w:cs="Times New Roman"/>
        </w:rPr>
        <w:instrText>中美构建新型大国关系的战略思考</w:instrText>
      </w:r>
      <w:r w:rsidRPr="00F64E82">
        <w:rPr>
          <w:rFonts w:ascii="Times New Roman" w:hAnsi="Times New Roman" w:cs="Times New Roman"/>
        </w:rPr>
        <w:instrText xml:space="preserve"> (Strategic conceptions of structuring innovational nation relationship between China and USA)&lt;/IDText&gt;&lt;Suffix&gt;:103&lt;/Suffix&gt;&lt;DisplayText&gt;Zhu Yang, &amp;quot;</w:instrText>
      </w:r>
      <w:r w:rsidRPr="00F64E82">
        <w:rPr>
          <w:rFonts w:ascii="Times New Roman" w:hAnsi="Times New Roman" w:cs="Times New Roman"/>
        </w:rPr>
        <w:instrText>中美构建新型大国关系的战略思考</w:instrText>
      </w:r>
      <w:r w:rsidRPr="00F64E82">
        <w:rPr>
          <w:rFonts w:ascii="Times New Roman" w:hAnsi="Times New Roman" w:cs="Times New Roman"/>
        </w:rPr>
        <w:instrText xml:space="preserve"> (Strategic Conceptions of Structuring Innovational Nation Relationship between China and Usa),&amp;quot; &lt;style face="italic"&gt;</w:instrText>
      </w:r>
      <w:r w:rsidRPr="00F64E82">
        <w:rPr>
          <w:rFonts w:ascii="Times New Roman" w:hAnsi="Times New Roman" w:cs="Times New Roman"/>
        </w:rPr>
        <w:instrText>北华大学学报社会科学版</w:instrText>
      </w:r>
      <w:r w:rsidRPr="00F64E82">
        <w:rPr>
          <w:rFonts w:ascii="Times New Roman" w:hAnsi="Times New Roman" w:cs="Times New Roman"/>
        </w:rPr>
        <w:instrText>(Journal of Beihua University Social Science)&lt;/style&gt; 14, no. 3 (2013).:103&lt;/DisplayText&gt;&lt;record&gt;&lt;titles&gt;&lt;title&gt;</w:instrText>
      </w:r>
      <w:r w:rsidRPr="00F64E82">
        <w:rPr>
          <w:rFonts w:ascii="Times New Roman" w:hAnsi="Times New Roman" w:cs="Times New Roman"/>
        </w:rPr>
        <w:instrText>中美构建新型大国关系的战略思考</w:instrText>
      </w:r>
      <w:r w:rsidRPr="00F64E82">
        <w:rPr>
          <w:rFonts w:ascii="Times New Roman" w:hAnsi="Times New Roman" w:cs="Times New Roman"/>
        </w:rPr>
        <w:instrText xml:space="preserve"> (Strategic conceptions of structuring innovational nation relationship between China and USA)&lt;/title&gt;&lt;secondary-title&gt;</w:instrText>
      </w:r>
      <w:r w:rsidRPr="00F64E82">
        <w:rPr>
          <w:rFonts w:ascii="Times New Roman" w:hAnsi="Times New Roman" w:cs="Times New Roman"/>
        </w:rPr>
        <w:instrText>北华大学学报社会科学版</w:instrText>
      </w:r>
      <w:r w:rsidRPr="00F64E82">
        <w:rPr>
          <w:rFonts w:ascii="Times New Roman" w:hAnsi="Times New Roman" w:cs="Times New Roman"/>
        </w:rPr>
        <w:instrText>(Journal of Beihua University Social Science)&lt;/secondary-title&gt;&lt;/titles&gt;&lt;pages&gt;102-106&lt;/pages&gt;&lt;number&gt;3&lt;/number&gt;&lt;contributors&gt;&lt;authors&gt;&lt;author&gt;Yang, Zhu&lt;/author&gt;&lt;/authors&gt;&lt;/contributors&gt;&lt;added-date format="utc"&gt;1419104094&lt;/added-date&gt;&lt;ref-type name="Journal Article"&gt;17&lt;/ref-type&gt;&lt;dates&gt;&lt;year&gt;2013&lt;/year&gt;&lt;/dates&gt;&lt;rec-number&gt;818&lt;/rec-number&gt;&lt;last-updated-date format="utc"&gt;1419104204&lt;/last-updated-date&gt;&lt;volume&gt;14&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Zhu, "Zhongmei goujian xinxing daguo guanxi de zhanlve sikao (Strategic Conceptions of Structuring Innovational Nation Relationship between China and USA)," </w:t>
      </w:r>
      <w:r w:rsidRPr="00F64E82">
        <w:rPr>
          <w:rFonts w:ascii="Times New Roman" w:hAnsi="Times New Roman" w:cs="Times New Roman"/>
          <w:i/>
          <w:noProof/>
        </w:rPr>
        <w:t>Beihua daxue xuebao shehui kexue ban (Journal of Beihua University Social Science)</w:t>
      </w:r>
      <w:r w:rsidRPr="00F64E82">
        <w:rPr>
          <w:rFonts w:ascii="Times New Roman" w:hAnsi="Times New Roman" w:cs="Times New Roman"/>
          <w:noProof/>
        </w:rPr>
        <w:t xml:space="preserve"> 14, no. 3 (2013).:103</w:t>
      </w:r>
      <w:r w:rsidRPr="00F64E82">
        <w:rPr>
          <w:rFonts w:ascii="Times New Roman" w:hAnsi="Times New Roman" w:cs="Times New Roman"/>
        </w:rPr>
        <w:fldChar w:fldCharType="end"/>
      </w:r>
    </w:p>
  </w:footnote>
  <w:footnote w:id="64">
    <w:p w14:paraId="20759191" w14:textId="00E421D0"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Xu&lt;/Author&gt;&lt;Year&gt;2013&lt;/Year&gt;&lt;IDText&g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lt;/IDText&gt;&lt;Suffix&gt;:18&lt;/Suffix&gt;&lt;DisplayText&gt;Xu, &amp;quo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amp;quot;:18&lt;/DisplayText&gt;&lt;record&gt;&lt;titles&gt;&lt;title&gt;</w:instrText>
      </w:r>
      <w:r w:rsidRPr="00F64E82">
        <w:rPr>
          <w:rFonts w:ascii="Times New Roman" w:hAnsi="Times New Roman" w:cs="Times New Roman"/>
        </w:rPr>
        <w:instrText>构建中美新型大国关系的历史条件与主要问题</w:instrText>
      </w:r>
      <w:r w:rsidRPr="00F64E82">
        <w:rPr>
          <w:rFonts w:ascii="Times New Roman" w:hAnsi="Times New Roman" w:cs="Times New Roman"/>
        </w:rPr>
        <w:instrText xml:space="preserve"> (Historical conditions and major problems of establishing Sino-US new type of great power relations)&lt;/title&gt;&lt;secondary-title&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econdary-title&gt;&lt;/titles&gt;&lt;pages&gt;8-19&lt;/pages&gt;&lt;contributors&gt;&lt;authors&gt;&lt;author&gt;Xu, Jian&lt;/author&gt;&lt;/authors&gt;&lt;/contributors&gt;&lt;added-date format="utc"&gt;1419194894&lt;/added-date&gt;&lt;ref-type name="Journal Article"&gt;17&lt;/ref-type&gt;&lt;dates&gt;&lt;year&gt;2013&lt;/year&gt;&lt;/dates&gt;&lt;rec-number&gt;843&lt;/rec-number&gt;&lt;last-updated-date format="utc"&gt;1419194970&lt;/last-updated-date&gt;&lt;volume&gt;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Xu, "Goujian zhongmei xinxing daguo guanxi de lishi tiaojian yu zhuyao wenti (Historical Conditions and Major Problems of Establishing Sino-Us New Type of Great Power Relations).":18</w:t>
      </w:r>
      <w:r w:rsidRPr="00F64E82">
        <w:rPr>
          <w:rFonts w:ascii="Times New Roman" w:hAnsi="Times New Roman" w:cs="Times New Roman"/>
        </w:rPr>
        <w:fldChar w:fldCharType="end"/>
      </w:r>
    </w:p>
  </w:footnote>
  <w:footnote w:id="65">
    <w:p w14:paraId="1AC6303D" w14:textId="77777777" w:rsidR="003C3D3D" w:rsidRPr="00F64E82" w:rsidRDefault="003C3D3D" w:rsidP="00716F05">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Pearson Chi-square Test: </w:t>
      </w:r>
      <w:r w:rsidRPr="00F64E82">
        <w:rPr>
          <w:rFonts w:ascii="Times New Roman" w:hAnsi="Times New Roman" w:cs="Times New Roman"/>
          <w:color w:val="000000"/>
          <w:shd w:val="clear" w:color="auto" w:fill="FFFFFF"/>
        </w:rPr>
        <w:t>X</w:t>
      </w:r>
      <w:r w:rsidRPr="00F64E82">
        <w:rPr>
          <w:rFonts w:ascii="Times New Roman" w:hAnsi="Times New Roman" w:cs="Times New Roman"/>
          <w:color w:val="000000"/>
          <w:shd w:val="clear" w:color="auto" w:fill="FFFFFF"/>
          <w:vertAlign w:val="superscript"/>
        </w:rPr>
        <w:t>2</w:t>
      </w:r>
      <w:r w:rsidRPr="00F64E82">
        <w:rPr>
          <w:rFonts w:ascii="Times New Roman" w:hAnsi="Times New Roman" w:cs="Times New Roman"/>
          <w:color w:val="000000"/>
          <w:shd w:val="clear" w:color="auto" w:fill="FFFFFF"/>
        </w:rPr>
        <w:t>(1,</w:t>
      </w:r>
      <w:r w:rsidRPr="00F64E82">
        <w:rPr>
          <w:rStyle w:val="apple-converted-space"/>
          <w:rFonts w:ascii="Times New Roman" w:hAnsi="Times New Roman" w:cs="Times New Roman"/>
          <w:color w:val="000000"/>
          <w:shd w:val="clear" w:color="auto" w:fill="FFFFFF"/>
        </w:rPr>
        <w:t> </w:t>
      </w:r>
      <w:r w:rsidRPr="00F64E82">
        <w:rPr>
          <w:rFonts w:ascii="Times New Roman" w:hAnsi="Times New Roman" w:cs="Times New Roman"/>
          <w:i/>
          <w:iCs/>
          <w:color w:val="000000"/>
          <w:shd w:val="clear" w:color="auto" w:fill="FFFFFF"/>
        </w:rPr>
        <w:t>N</w:t>
      </w:r>
      <w:r w:rsidRPr="00F64E82">
        <w:rPr>
          <w:rStyle w:val="apple-converted-space"/>
          <w:rFonts w:ascii="Times New Roman" w:hAnsi="Times New Roman" w:cs="Times New Roman"/>
          <w:color w:val="000000"/>
          <w:shd w:val="clear" w:color="auto" w:fill="FFFFFF"/>
        </w:rPr>
        <w:t> </w:t>
      </w:r>
      <w:r w:rsidRPr="00F64E82">
        <w:rPr>
          <w:rFonts w:ascii="Times New Roman" w:hAnsi="Times New Roman" w:cs="Times New Roman"/>
          <w:color w:val="000000"/>
          <w:shd w:val="clear" w:color="auto" w:fill="FFFFFF"/>
        </w:rPr>
        <w:t>= 141) = 13.391,</w:t>
      </w:r>
      <w:r w:rsidRPr="00F64E82">
        <w:rPr>
          <w:rStyle w:val="apple-converted-space"/>
          <w:rFonts w:ascii="Times New Roman" w:hAnsi="Times New Roman" w:cs="Times New Roman"/>
          <w:color w:val="000000"/>
          <w:shd w:val="clear" w:color="auto" w:fill="FFFFFF"/>
        </w:rPr>
        <w:t> </w:t>
      </w:r>
      <w:r w:rsidRPr="00F64E82">
        <w:rPr>
          <w:rFonts w:ascii="Times New Roman" w:hAnsi="Times New Roman" w:cs="Times New Roman"/>
          <w:i/>
          <w:iCs/>
          <w:color w:val="000000"/>
          <w:shd w:val="clear" w:color="auto" w:fill="FFFFFF"/>
        </w:rPr>
        <w:t>p</w:t>
      </w:r>
      <w:r w:rsidRPr="00F64E82">
        <w:rPr>
          <w:rStyle w:val="apple-converted-space"/>
          <w:rFonts w:ascii="Times New Roman" w:hAnsi="Times New Roman" w:cs="Times New Roman"/>
          <w:color w:val="000000"/>
          <w:shd w:val="clear" w:color="auto" w:fill="FFFFFF"/>
        </w:rPr>
        <w:t> </w:t>
      </w:r>
      <w:r w:rsidRPr="00F64E82">
        <w:rPr>
          <w:rFonts w:ascii="Times New Roman" w:hAnsi="Times New Roman" w:cs="Times New Roman"/>
          <w:color w:val="000000"/>
          <w:shd w:val="clear" w:color="auto" w:fill="FFFFFF"/>
        </w:rPr>
        <w:t>= .000</w:t>
      </w:r>
    </w:p>
  </w:footnote>
  <w:footnote w:id="66">
    <w:p w14:paraId="5B4F3619" w14:textId="60BD720A"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Wu&lt;/Author&gt;&lt;Year&gt;2014&lt;/Year&gt;&lt;IDText&gt;</w:instrText>
      </w:r>
      <w:r w:rsidRPr="00F64E82">
        <w:rPr>
          <w:rFonts w:ascii="Times New Roman" w:hAnsi="Times New Roman" w:cs="Times New Roman"/>
        </w:rPr>
        <w:instrText>构建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的路径选择</w:instrText>
      </w:r>
      <w:r w:rsidRPr="00F64E82">
        <w:rPr>
          <w:rFonts w:ascii="Times New Roman" w:hAnsi="Times New Roman" w:cs="Times New Roman"/>
        </w:rPr>
        <w:instrText>(Path selection in constructing Sino-US new type of great power relationship)&lt;/IDText&gt;&lt;Suffix&gt;:37&lt;/Suffix&gt;&lt;DisplayText&gt;Wu, &amp;quot;</w:instrText>
      </w:r>
      <w:r w:rsidRPr="00F64E82">
        <w:rPr>
          <w:rFonts w:ascii="Times New Roman" w:hAnsi="Times New Roman" w:cs="Times New Roman"/>
        </w:rPr>
        <w:instrText>构建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的路径选择</w:instrText>
      </w:r>
      <w:r w:rsidRPr="00F64E82">
        <w:rPr>
          <w:rFonts w:ascii="Times New Roman" w:hAnsi="Times New Roman" w:cs="Times New Roman"/>
        </w:rPr>
        <w:instrText>(Path Selection in Constructing Sino-Us New Type of Great Power Relationship).&amp;quot;:37&lt;/DisplayText&gt;&lt;record&gt;&lt;titles&gt;&lt;title&gt;</w:instrText>
      </w:r>
      <w:r w:rsidRPr="00F64E82">
        <w:rPr>
          <w:rFonts w:ascii="Times New Roman" w:hAnsi="Times New Roman" w:cs="Times New Roman"/>
        </w:rPr>
        <w:instrText>构建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的路径选择</w:instrText>
      </w:r>
      <w:r w:rsidRPr="00F64E82">
        <w:rPr>
          <w:rFonts w:ascii="Times New Roman" w:hAnsi="Times New Roman" w:cs="Times New Roman"/>
        </w:rPr>
        <w:instrText>(Path selection in constructing Sino-US new type of great power relationship)&lt;/title&gt;&lt;secondary-title&gt;</w:instrText>
      </w:r>
      <w:r w:rsidRPr="00F64E82">
        <w:rPr>
          <w:rFonts w:ascii="Times New Roman" w:hAnsi="Times New Roman" w:cs="Times New Roman"/>
        </w:rPr>
        <w:instrText>中国浦东干部学院学报</w:instrText>
      </w:r>
      <w:r w:rsidRPr="00F64E82">
        <w:rPr>
          <w:rFonts w:ascii="Times New Roman" w:hAnsi="Times New Roman" w:cs="Times New Roman"/>
        </w:rPr>
        <w:instrText xml:space="preserve"> (Journal of China Executive Leadership Academy Pudong)&lt;/secondary-title&gt;&lt;/titles&gt;&lt;pages&gt;32-39&lt;/pages&gt;&lt;number&gt;2&lt;/number&gt;&lt;contributors&gt;&lt;authors&gt;&lt;author&gt;Wu, Xinbo&lt;/author&gt;&lt;/authors&gt;&lt;/contributors&gt;&lt;added-date format="utc"&gt;1419335448&lt;/added-date&gt;&lt;ref-type name="Journal Article"&gt;17&lt;/ref-type&gt;&lt;dates&gt;&lt;year&gt;2014&lt;/year&gt;&lt;/dates&gt;&lt;rec-number&gt;861&lt;/rec-number&gt;&lt;last-updated-date format="utc"&gt;1419335557&lt;/last-updated-date&gt;&lt;volume&gt;8&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Wu, "Goujian zhongmei xinxing daguo guanxi de lujing xuanze (Path Selection in Constructing Sino-Us New Type of Great Power Relationship).":37</w:t>
      </w:r>
      <w:r w:rsidRPr="00F64E82">
        <w:rPr>
          <w:rFonts w:ascii="Times New Roman" w:hAnsi="Times New Roman" w:cs="Times New Roman"/>
        </w:rPr>
        <w:fldChar w:fldCharType="end"/>
      </w:r>
    </w:p>
  </w:footnote>
  <w:footnote w:id="67">
    <w:p w14:paraId="2EF61970" w14:textId="0A4C9E4D"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Wu&lt;/Author&gt;&lt;Year&gt;2014&lt;/Year&gt;&lt;IDText&gt;</w:instrText>
      </w:r>
      <w:r w:rsidRPr="00F64E82">
        <w:rPr>
          <w:rFonts w:ascii="Times New Roman" w:hAnsi="Times New Roman" w:cs="Times New Roman"/>
        </w:rPr>
        <w:instrText>构建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的路径选择</w:instrText>
      </w:r>
      <w:r w:rsidRPr="00F64E82">
        <w:rPr>
          <w:rFonts w:ascii="Times New Roman" w:hAnsi="Times New Roman" w:cs="Times New Roman"/>
        </w:rPr>
        <w:instrText>(Path selection in constructing Sino-US new type of great power relationship)&lt;/IDText&gt;&lt;Suffix&gt;:37&lt;/Suffix&gt;&lt;DisplayText&gt;Ibid.:37&lt;/DisplayText&gt;&lt;record&gt;&lt;titles&gt;&lt;title&gt;</w:instrText>
      </w:r>
      <w:r w:rsidRPr="00F64E82">
        <w:rPr>
          <w:rFonts w:ascii="Times New Roman" w:hAnsi="Times New Roman" w:cs="Times New Roman"/>
        </w:rPr>
        <w:instrText>构建中美</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w:instrText>
      </w:r>
      <w:r w:rsidRPr="00F64E82">
        <w:rPr>
          <w:rFonts w:ascii="Times New Roman" w:hAnsi="Times New Roman" w:cs="Times New Roman"/>
        </w:rPr>
        <w:instrText>的路径选择</w:instrText>
      </w:r>
      <w:r w:rsidRPr="00F64E82">
        <w:rPr>
          <w:rFonts w:ascii="Times New Roman" w:hAnsi="Times New Roman" w:cs="Times New Roman"/>
        </w:rPr>
        <w:instrText>(Path selection in constructing Sino-US new type of great power relationship)&lt;/title&gt;&lt;secondary-title&gt;</w:instrText>
      </w:r>
      <w:r w:rsidRPr="00F64E82">
        <w:rPr>
          <w:rFonts w:ascii="Times New Roman" w:hAnsi="Times New Roman" w:cs="Times New Roman"/>
        </w:rPr>
        <w:instrText>中国浦东干部学院学报</w:instrText>
      </w:r>
      <w:r w:rsidRPr="00F64E82">
        <w:rPr>
          <w:rFonts w:ascii="Times New Roman" w:hAnsi="Times New Roman" w:cs="Times New Roman"/>
        </w:rPr>
        <w:instrText xml:space="preserve"> (Journal of China Executive Leadership Academy Pudong)&lt;/secondary-title&gt;&lt;/titles&gt;&lt;pages&gt;32-39&lt;/pages&gt;&lt;number&gt;2&lt;/number&gt;&lt;contributors&gt;&lt;authors&gt;&lt;author&gt;Wu, Xinbo&lt;/author&gt;&lt;/authors&gt;&lt;/contributors&gt;&lt;added-date format="utc"&gt;1419335448&lt;/added-date&gt;&lt;ref-type name="Journal Article"&gt;17&lt;/ref-type&gt;&lt;dates&gt;&lt;year&gt;2014&lt;/year&gt;&lt;/dates&gt;&lt;rec-number&gt;861&lt;/rec-number&gt;&lt;last-updated-date format="utc"&gt;1419335557&lt;/last-updated-date&gt;&lt;volume&gt;8&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Ibid.:37</w:t>
      </w:r>
      <w:r w:rsidRPr="00F64E82">
        <w:rPr>
          <w:rFonts w:ascii="Times New Roman" w:hAnsi="Times New Roman" w:cs="Times New Roman"/>
        </w:rPr>
        <w:fldChar w:fldCharType="end"/>
      </w:r>
    </w:p>
  </w:footnote>
  <w:footnote w:id="68">
    <w:p w14:paraId="7A0D0964" w14:textId="200442DA"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Yuan&lt;/Author&gt;&lt;Year&gt;2012&lt;/Year&gt;&lt;IDText&gt;</w:instrText>
      </w:r>
      <w:r w:rsidRPr="00F64E82">
        <w:rPr>
          <w:rFonts w:ascii="Times New Roman" w:hAnsi="Times New Roman" w:cs="Times New Roman"/>
        </w:rPr>
        <w:instrText>关于构建中美新型大国关系的战略思考</w:instrText>
      </w:r>
      <w:r w:rsidRPr="00F64E82">
        <w:rPr>
          <w:rFonts w:ascii="Times New Roman" w:hAnsi="Times New Roman" w:cs="Times New Roman"/>
        </w:rPr>
        <w:instrText xml:space="preserve"> (Strategic thoughts on establishing Sino-US new type of great power relations)&lt;/IDText&gt;&lt;Suffix&gt;:7&lt;/Suffix&gt;&lt;DisplayText&gt;Yuan, &amp;quot;</w:instrText>
      </w:r>
      <w:r w:rsidRPr="00F64E82">
        <w:rPr>
          <w:rFonts w:ascii="Times New Roman" w:hAnsi="Times New Roman" w:cs="Times New Roman"/>
        </w:rPr>
        <w:instrText>关于构建中美新型大国关系的战略思考</w:instrText>
      </w:r>
      <w:r w:rsidRPr="00F64E82">
        <w:rPr>
          <w:rFonts w:ascii="Times New Roman" w:hAnsi="Times New Roman" w:cs="Times New Roman"/>
        </w:rPr>
        <w:instrText xml:space="preserve"> (Strategic Thoughts on Establishing Sino-Us New Type of Great Power Relations).&amp;quot;:7&lt;/DisplayText&gt;&lt;record&gt;&lt;titles&gt;&lt;title&gt;</w:instrText>
      </w:r>
      <w:r w:rsidRPr="00F64E82">
        <w:rPr>
          <w:rFonts w:ascii="Times New Roman" w:hAnsi="Times New Roman" w:cs="Times New Roman"/>
        </w:rPr>
        <w:instrText>关于构建中美新型大国关系的战略思考</w:instrText>
      </w:r>
      <w:r w:rsidRPr="00F64E82">
        <w:rPr>
          <w:rFonts w:ascii="Times New Roman" w:hAnsi="Times New Roman" w:cs="Times New Roman"/>
        </w:rPr>
        <w:instrText xml:space="preserve"> (Strategic thoughts on establishing Sino-US new type of great power relations)&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1-8&lt;/pages&gt;&lt;contributors&gt;&lt;authors&gt;&lt;author&gt;Yuan, Peng&lt;/author&gt;&lt;/authors&gt;&lt;/contributors&gt;&lt;added-date format="utc"&gt;1419173125&lt;/added-date&gt;&lt;ref-type name="Journal Article"&gt;17&lt;/ref-type&gt;&lt;dates&gt;&lt;year&gt;2012&lt;/year&gt;&lt;/dates&gt;&lt;rec-number&gt;827&lt;/rec-number&gt;&lt;last-updated-date format="utc"&gt;1419173190&lt;/last-updated-date&gt;&lt;volume&gt;5&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Yuan, "Guanyu goujian zhongmei xinxing daguo guanxi de zhanlve sikao (Strategic Thoughts on Establishing Sino-Us New Type of Great Power Relations).":7</w:t>
      </w:r>
      <w:r w:rsidRPr="00F64E82">
        <w:rPr>
          <w:rFonts w:ascii="Times New Roman" w:hAnsi="Times New Roman" w:cs="Times New Roman"/>
        </w:rPr>
        <w:fldChar w:fldCharType="end"/>
      </w:r>
    </w:p>
  </w:footnote>
  <w:footnote w:id="69">
    <w:p w14:paraId="6A7B43FE" w14:textId="0346800D"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noProof/>
        </w:rPr>
        <w:t>Jiang</w:t>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Jiang&lt;/Author&gt;&lt;Year&gt;2014&lt;/Year&gt;&lt;IDText&gt;</w:instrText>
      </w:r>
      <w:r w:rsidRPr="00F64E82">
        <w:rPr>
          <w:rFonts w:ascii="Times New Roman" w:hAnsi="Times New Roman" w:cs="Times New Roman"/>
        </w:rPr>
        <w:instrText>关于中美新型大国关系的几点认知</w:instrText>
      </w:r>
      <w:r w:rsidRPr="00F64E82">
        <w:rPr>
          <w:rFonts w:ascii="Times New Roman" w:hAnsi="Times New Roman" w:cs="Times New Roman"/>
        </w:rPr>
        <w:instrText xml:space="preserve"> (Some thoughts on Sino-US new type of great power relations)&lt;/IDText&gt;&lt;Suffix&gt;:13&lt;/Suffix&gt;&lt;DisplayText&gt;Lingfei Jiang, &amp;quot;</w:instrText>
      </w:r>
      <w:r w:rsidRPr="00F64E82">
        <w:rPr>
          <w:rFonts w:ascii="Times New Roman" w:hAnsi="Times New Roman" w:cs="Times New Roman"/>
        </w:rPr>
        <w:instrText>关于中美新型大国关系的几点认知</w:instrText>
      </w:r>
      <w:r w:rsidRPr="00F64E82">
        <w:rPr>
          <w:rFonts w:ascii="Times New Roman" w:hAnsi="Times New Roman" w:cs="Times New Roman"/>
        </w:rPr>
        <w:instrText xml:space="preserve"> (Some Thoughts on Sino-Us New Type of Great Power Relations),&amp;quot; &lt;style face="italic"&gt;</w:instrText>
      </w:r>
      <w:r w:rsidRPr="00F64E82">
        <w:rPr>
          <w:rFonts w:ascii="Times New Roman" w:hAnsi="Times New Roman" w:cs="Times New Roman"/>
        </w:rPr>
        <w:instrText>当代世界</w:instrText>
      </w:r>
      <w:r w:rsidRPr="00F64E82">
        <w:rPr>
          <w:rFonts w:ascii="Times New Roman" w:hAnsi="Times New Roman" w:cs="Times New Roman"/>
        </w:rPr>
        <w:instrText xml:space="preserve"> (Contemporary World)&lt;/style&gt; 2 (2014).:13&lt;/DisplayText&gt;&lt;record&gt;&lt;titles&gt;&lt;title&gt;</w:instrText>
      </w:r>
      <w:r w:rsidRPr="00F64E82">
        <w:rPr>
          <w:rFonts w:ascii="Times New Roman" w:hAnsi="Times New Roman" w:cs="Times New Roman"/>
        </w:rPr>
        <w:instrText>关于中美新型大国关系的几点认知</w:instrText>
      </w:r>
      <w:r w:rsidRPr="00F64E82">
        <w:rPr>
          <w:rFonts w:ascii="Times New Roman" w:hAnsi="Times New Roman" w:cs="Times New Roman"/>
        </w:rPr>
        <w:instrText xml:space="preserve"> (Some thoughts on Sino-US new type of great power relations)&lt;/title&gt;&lt;secondary-title&gt;</w:instrText>
      </w:r>
      <w:r w:rsidRPr="00F64E82">
        <w:rPr>
          <w:rFonts w:ascii="Times New Roman" w:hAnsi="Times New Roman" w:cs="Times New Roman"/>
        </w:rPr>
        <w:instrText>当代世界</w:instrText>
      </w:r>
      <w:r w:rsidRPr="00F64E82">
        <w:rPr>
          <w:rFonts w:ascii="Times New Roman" w:hAnsi="Times New Roman" w:cs="Times New Roman"/>
        </w:rPr>
        <w:instrText xml:space="preserve"> (Contemporary World)&lt;/secondary-title&gt;&lt;/titles&gt;&lt;pages&gt;10-13&lt;/pages&gt;&lt;contributors&gt;&lt;authors&gt;&lt;author&gt;Jiang, Lingfei&lt;/author&gt;&lt;/authors&gt;&lt;/contributors&gt;&lt;added-date format="utc"&gt;1419266374&lt;/added-date&gt;&lt;ref-type name="Journal Article"&gt;17&lt;/ref-type&gt;&lt;dates&gt;&lt;year&gt;2014&lt;/year&gt;&lt;/dates&gt;&lt;rec-number&gt;858&lt;/rec-number&gt;&lt;last-updated-date format="utc"&gt;1419266451&lt;/last-updated-date&gt;&lt;volume&gt;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Lingfei, "Guanyu zhongmei xinxing daguo guanxi de jidian renzhi (Some Thoughts on Sino-Us New Type of Great Power Relations)," </w:t>
      </w:r>
      <w:r w:rsidRPr="00F64E82">
        <w:rPr>
          <w:rFonts w:ascii="Times New Roman" w:hAnsi="Times New Roman" w:cs="Times New Roman"/>
          <w:i/>
          <w:noProof/>
        </w:rPr>
        <w:t>Dangdai shijie (Contemporary World)</w:t>
      </w:r>
      <w:r w:rsidRPr="00F64E82">
        <w:rPr>
          <w:rFonts w:ascii="Times New Roman" w:hAnsi="Times New Roman" w:cs="Times New Roman"/>
          <w:noProof/>
        </w:rPr>
        <w:t xml:space="preserve"> 2 (2014).:13</w:t>
      </w:r>
      <w:r w:rsidRPr="00F64E82">
        <w:rPr>
          <w:rFonts w:ascii="Times New Roman" w:hAnsi="Times New Roman" w:cs="Times New Roman"/>
        </w:rPr>
        <w:fldChar w:fldCharType="end"/>
      </w:r>
    </w:p>
  </w:footnote>
  <w:footnote w:id="70">
    <w:p w14:paraId="4C47F969" w14:textId="6AA707C5"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Da,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Da&lt;/Author&gt;&lt;Year&gt;2013&lt;/Year&gt;&lt;IDText&gt;</w:instrText>
      </w:r>
      <w:r w:rsidRPr="00F64E82">
        <w:rPr>
          <w:rFonts w:ascii="Times New Roman" w:hAnsi="Times New Roman" w:cs="Times New Roman"/>
        </w:rPr>
        <w:instrText>构建中美新型大国关系的路径选择</w:instrText>
      </w:r>
      <w:r w:rsidRPr="00F64E82">
        <w:rPr>
          <w:rFonts w:ascii="Times New Roman" w:hAnsi="Times New Roman" w:cs="Times New Roman"/>
        </w:rPr>
        <w:instrText xml:space="preserve"> (Approaches to building a new type of major power relationship between China and the US)&lt;/IDText&gt;&lt;Suffix&gt;:71&lt;/Suffix&gt;&lt;DisplayText&gt;Wei Da, &amp;quot;</w:instrText>
      </w:r>
      <w:r w:rsidRPr="00F64E82">
        <w:rPr>
          <w:rFonts w:ascii="Times New Roman" w:hAnsi="Times New Roman" w:cs="Times New Roman"/>
        </w:rPr>
        <w:instrText>构建中美新型大国关系的路径选择</w:instrText>
      </w:r>
      <w:r w:rsidRPr="00F64E82">
        <w:rPr>
          <w:rFonts w:ascii="Times New Roman" w:hAnsi="Times New Roman" w:cs="Times New Roman"/>
        </w:rPr>
        <w:instrText xml:space="preserve"> (Approaches to Building a New Type of Major Power Relationship between China and the Us),&amp;quot; &lt;style face="italic"&gt;</w:instrText>
      </w:r>
      <w:r w:rsidRPr="00F64E82">
        <w:rPr>
          <w:rFonts w:ascii="Times New Roman" w:hAnsi="Times New Roman" w:cs="Times New Roman"/>
        </w:rPr>
        <w:instrText>世界经济与政治</w:instrText>
      </w:r>
      <w:r w:rsidRPr="00F64E82">
        <w:rPr>
          <w:rFonts w:ascii="Times New Roman" w:hAnsi="Times New Roman" w:cs="Times New Roman"/>
        </w:rPr>
        <w:instrText xml:space="preserve"> (World Economics and Politics)&lt;/style&gt; 7 (2013).:71&lt;/DisplayText&gt;&lt;record&gt;&lt;titles&gt;&lt;title&gt;</w:instrText>
      </w:r>
      <w:r w:rsidRPr="00F64E82">
        <w:rPr>
          <w:rFonts w:ascii="Times New Roman" w:hAnsi="Times New Roman" w:cs="Times New Roman"/>
        </w:rPr>
        <w:instrText>构建中美新型大国关系的路径选择</w:instrText>
      </w:r>
      <w:r w:rsidRPr="00F64E82">
        <w:rPr>
          <w:rFonts w:ascii="Times New Roman" w:hAnsi="Times New Roman" w:cs="Times New Roman"/>
        </w:rPr>
        <w:instrText xml:space="preserve"> (Approaches to building a new type of major power relationship between China and the US)&lt;/title&gt;&lt;secondary-title&gt;</w:instrText>
      </w:r>
      <w:r w:rsidRPr="00F64E82">
        <w:rPr>
          <w:rFonts w:ascii="Times New Roman" w:hAnsi="Times New Roman" w:cs="Times New Roman"/>
        </w:rPr>
        <w:instrText>世界经济与政治</w:instrText>
      </w:r>
      <w:r w:rsidRPr="00F64E82">
        <w:rPr>
          <w:rFonts w:ascii="Times New Roman" w:hAnsi="Times New Roman" w:cs="Times New Roman"/>
        </w:rPr>
        <w:instrText xml:space="preserve"> (World Economics and Politics)&lt;/secondary-title&gt;&lt;/titles&gt;&lt;pages&gt;59-73&lt;/pages&gt;&lt;contributors&gt;&lt;authors&gt;&lt;author&gt;Da, Wei&lt;/author&gt;&lt;/authors&gt;&lt;/contributors&gt;&lt;added-date format="utc"&gt;1419162870&lt;/added-date&gt;&lt;ref-type name="Journal Article"&gt;17&lt;/ref-type&gt;&lt;dates&gt;&lt;year&gt;2013&lt;/year&gt;&lt;/dates&gt;&lt;rec-number&gt;825&lt;/rec-number&gt;&lt;last-updated-date format="utc"&gt;1419178214&lt;/last-updated-date&gt;&lt;volume&gt;7&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Wei, "Goujian zhongmei xinxing daguo guanxi de lujing xuanze (Approaches to Building a New Type of Major Power Relationship between China and the US)," </w:t>
      </w:r>
      <w:r w:rsidRPr="00F64E82">
        <w:rPr>
          <w:rFonts w:ascii="Times New Roman" w:hAnsi="Times New Roman" w:cs="Times New Roman"/>
          <w:i/>
          <w:noProof/>
        </w:rPr>
        <w:t>Shijie jingji yu zhengzhi (World Economics and Politics)</w:t>
      </w:r>
      <w:r w:rsidRPr="00F64E82">
        <w:rPr>
          <w:rFonts w:ascii="Times New Roman" w:hAnsi="Times New Roman" w:cs="Times New Roman"/>
          <w:noProof/>
        </w:rPr>
        <w:t xml:space="preserve"> 7 (2013).:71</w:t>
      </w:r>
      <w:r w:rsidRPr="00F64E82">
        <w:rPr>
          <w:rFonts w:ascii="Times New Roman" w:hAnsi="Times New Roman" w:cs="Times New Roman"/>
        </w:rPr>
        <w:fldChar w:fldCharType="end"/>
      </w:r>
    </w:p>
  </w:footnote>
  <w:footnote w:id="71">
    <w:p w14:paraId="0A895E7B" w14:textId="1FDB328C"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Chen,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Chen&lt;/Author&gt;&lt;Year&gt;2014&lt;/Year&gt;&lt;IDText&gt;</w:instrText>
      </w:r>
      <w:r w:rsidRPr="00F64E82">
        <w:rPr>
          <w:rFonts w:ascii="Times New Roman" w:hAnsi="Times New Roman" w:cs="Times New Roman"/>
        </w:rPr>
        <w:instrText>新型大国关系与全球治理结构</w:instrText>
      </w:r>
      <w:r w:rsidRPr="00F64E82">
        <w:rPr>
          <w:rFonts w:ascii="Times New Roman" w:hAnsi="Times New Roman" w:cs="Times New Roman"/>
        </w:rPr>
        <w:instrText xml:space="preserve"> (New power relation and the structure of global governance)&lt;/IDText&gt;&lt;Suffix&gt;:97&lt;/Suffix&gt;&lt;DisplayText&gt;Weiguang Chen and Cuhong Zeng, &amp;quot;</w:instrText>
      </w:r>
      <w:r w:rsidRPr="00F64E82">
        <w:rPr>
          <w:rFonts w:ascii="Times New Roman" w:hAnsi="Times New Roman" w:cs="Times New Roman"/>
        </w:rPr>
        <w:instrText>新型大国关系与全球治理结构</w:instrText>
      </w:r>
      <w:r w:rsidRPr="00F64E82">
        <w:rPr>
          <w:rFonts w:ascii="Times New Roman" w:hAnsi="Times New Roman" w:cs="Times New Roman"/>
        </w:rPr>
        <w:instrText xml:space="preserve"> (New Power Relation and the Structure of Global Governance),&amp;quot; &lt;style face="italic"&gt;</w:instrText>
      </w:r>
      <w:r w:rsidRPr="00F64E82">
        <w:rPr>
          <w:rFonts w:ascii="Times New Roman" w:hAnsi="Times New Roman" w:cs="Times New Roman"/>
        </w:rPr>
        <w:instrText>国际经贸探索</w:instrText>
      </w:r>
      <w:r w:rsidRPr="00F64E82">
        <w:rPr>
          <w:rFonts w:ascii="Times New Roman" w:hAnsi="Times New Roman" w:cs="Times New Roman"/>
        </w:rPr>
        <w:instrText xml:space="preserve"> (International Economics and Trade Research)&lt;/style&gt; 30, no. 3 (2014).:97&lt;/DisplayText&gt;&lt;record&gt;&lt;titles&gt;&lt;title&gt;</w:instrText>
      </w:r>
      <w:r w:rsidRPr="00F64E82">
        <w:rPr>
          <w:rFonts w:ascii="Times New Roman" w:hAnsi="Times New Roman" w:cs="Times New Roman"/>
        </w:rPr>
        <w:instrText>新型大国关系与全球治理结构</w:instrText>
      </w:r>
      <w:r w:rsidRPr="00F64E82">
        <w:rPr>
          <w:rFonts w:ascii="Times New Roman" w:hAnsi="Times New Roman" w:cs="Times New Roman"/>
        </w:rPr>
        <w:instrText xml:space="preserve"> (New power relation and the structure of global governance)&lt;/title&gt;&lt;secondary-title&gt;</w:instrText>
      </w:r>
      <w:r w:rsidRPr="00F64E82">
        <w:rPr>
          <w:rFonts w:ascii="Times New Roman" w:hAnsi="Times New Roman" w:cs="Times New Roman"/>
        </w:rPr>
        <w:instrText>国际经贸探索</w:instrText>
      </w:r>
      <w:r w:rsidRPr="00F64E82">
        <w:rPr>
          <w:rFonts w:ascii="Times New Roman" w:hAnsi="Times New Roman" w:cs="Times New Roman"/>
        </w:rPr>
        <w:instrText xml:space="preserve"> (International Economics and Trade Research)&lt;/secondary-title&gt;&lt;/titles&gt;&lt;pages&gt;94-106&lt;/pages&gt;&lt;number&gt;3&lt;/number&gt;&lt;contributors&gt;&lt;authors&gt;&lt;author&gt;Chen, Weiguang&lt;/author&gt;&lt;author&gt;Zeng, Cuhong&lt;/author&gt;&lt;/authors&gt;&lt;/contributors&gt;&lt;added-date format="utc"&gt;1419246489&lt;/added-date&gt;&lt;ref-type name="Journal Article"&gt;17&lt;/ref-type&gt;&lt;dates&gt;&lt;year&gt;2014&lt;/year&gt;&lt;/dates&gt;&lt;rec-number&gt;850&lt;/rec-number&gt;&lt;last-updated-date format="utc"&gt;1419246562&lt;/last-updated-date&gt;&lt;volume&gt;30&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Weiguang and Zeng, Cuhong, "Xinxing daguo guanxi yu quanqiu zhili jiegou (New Power Relation and the Structure of Global Governance)," </w:t>
      </w:r>
      <w:r w:rsidRPr="00F64E82">
        <w:rPr>
          <w:rFonts w:ascii="Times New Roman" w:hAnsi="Times New Roman" w:cs="Times New Roman"/>
          <w:i/>
          <w:noProof/>
        </w:rPr>
        <w:t>Guoji jinmao tansuo (International Economics and Trade Research)</w:t>
      </w:r>
      <w:r w:rsidRPr="00F64E82">
        <w:rPr>
          <w:rFonts w:ascii="Times New Roman" w:hAnsi="Times New Roman" w:cs="Times New Roman"/>
          <w:noProof/>
        </w:rPr>
        <w:t xml:space="preserve"> 30, no. 3 (2014).:97</w:t>
      </w:r>
      <w:r w:rsidRPr="00F64E82">
        <w:rPr>
          <w:rFonts w:ascii="Times New Roman" w:hAnsi="Times New Roman" w:cs="Times New Roman"/>
        </w:rPr>
        <w:fldChar w:fldCharType="end"/>
      </w:r>
    </w:p>
  </w:footnote>
  <w:footnote w:id="72">
    <w:p w14:paraId="523211C3" w14:textId="593462A5"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Yu, </w:t>
      </w:r>
      <w:r w:rsidRPr="00F64E82">
        <w:rPr>
          <w:rFonts w:ascii="Times New Roman" w:hAnsi="Times New Roman" w:cs="Times New Roman"/>
        </w:rPr>
        <w:fldChar w:fldCharType="begin">
          <w:fldData xml:space="preserve">PEVuZE5vdGU+PENpdGU+PEF1dGhvcj5ZdTwvQXV0aG9yPjxZZWFyPjIwMTM8L1llYXI+PElEVGV4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</w:fldData>
        </w:fldChar>
      </w:r>
      <w:r w:rsidRPr="00F64E82">
        <w:rPr>
          <w:rFonts w:ascii="Times New Roman" w:hAnsi="Times New Roman" w:cs="Times New Roman"/>
        </w:rPr>
        <w:instrText xml:space="preserve"> ADDIN EN.CITE </w:instrText>
      </w:r>
      <w:r w:rsidRPr="00F64E82">
        <w:rPr>
          <w:rFonts w:ascii="Times New Roman" w:hAnsi="Times New Roman" w:cs="Times New Roman"/>
        </w:rPr>
        <w:fldChar w:fldCharType="begin">
          <w:fldData xml:space="preserve">PEVuZE5vdGU+PENpdGU+PEF1dGhvcj5ZdTwvQXV0aG9yPjxZZWFyPjIwMTM8L1llYXI+PElEVGV4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</w:fldData>
        </w:fldChar>
      </w:r>
      <w:r w:rsidRPr="00F64E82">
        <w:rPr>
          <w:rFonts w:ascii="Times New Roman" w:hAnsi="Times New Roman" w:cs="Times New Roman"/>
        </w:rPr>
        <w:instrText xml:space="preserve"> ADDIN EN.CITE.DATA </w:instrText>
      </w:r>
      <w:r w:rsidRPr="00F64E82">
        <w:rPr>
          <w:rFonts w:ascii="Times New Roman" w:hAnsi="Times New Roman" w:cs="Times New Roman"/>
        </w:rPr>
      </w:r>
      <w:r w:rsidRPr="00F64E82">
        <w:rPr>
          <w:rFonts w:ascii="Times New Roman" w:hAnsi="Times New Roman" w:cs="Times New Roman"/>
        </w:rPr>
        <w:fldChar w:fldCharType="end"/>
      </w:r>
      <w:r w:rsidRPr="00F64E82">
        <w:rPr>
          <w:rFonts w:ascii="Times New Roman" w:hAnsi="Times New Roman" w:cs="Times New Roman"/>
        </w:rPr>
      </w:r>
      <w:r w:rsidRPr="00F64E82">
        <w:rPr>
          <w:rFonts w:ascii="Times New Roman" w:hAnsi="Times New Roman" w:cs="Times New Roman"/>
        </w:rPr>
        <w:fldChar w:fldCharType="separate"/>
      </w:r>
      <w:r w:rsidRPr="00F64E82">
        <w:rPr>
          <w:rFonts w:ascii="Times New Roman" w:hAnsi="Times New Roman" w:cs="Times New Roman"/>
          <w:noProof/>
        </w:rPr>
        <w:t xml:space="preserve">Hongjun, "Zhongmei goujian xinxing daguo guanxi de yiyi yu qianjing (Implications and Prospect of Building New Type of Great Power Relationship between China and the Us)," </w:t>
      </w:r>
      <w:r w:rsidRPr="00F64E82">
        <w:rPr>
          <w:rFonts w:ascii="Times New Roman" w:hAnsi="Times New Roman" w:cs="Times New Roman"/>
          <w:i/>
          <w:noProof/>
        </w:rPr>
        <w:t>Guoji wenti yanjiu (International Studies)</w:t>
      </w:r>
      <w:r w:rsidRPr="00F64E82">
        <w:rPr>
          <w:rFonts w:ascii="Times New Roman" w:hAnsi="Times New Roman" w:cs="Times New Roman"/>
          <w:noProof/>
        </w:rPr>
        <w:t xml:space="preserve"> 5 (2013).:7; Chen, Zhimin, "Xinxing daguo guanxi de xingtai fenxi (Morphological Analysis of New Type of Great Power Relations)," </w:t>
      </w:r>
      <w:r w:rsidRPr="00F64E82">
        <w:rPr>
          <w:rFonts w:ascii="Times New Roman" w:hAnsi="Times New Roman" w:cs="Times New Roman"/>
          <w:i/>
          <w:noProof/>
        </w:rPr>
        <w:t>Guoji guancha (International Review)</w:t>
      </w:r>
      <w:r w:rsidRPr="00F64E82">
        <w:rPr>
          <w:rFonts w:ascii="Times New Roman" w:hAnsi="Times New Roman" w:cs="Times New Roman"/>
          <w:noProof/>
        </w:rPr>
        <w:t xml:space="preserve"> 5 (2013).:18</w:t>
      </w:r>
      <w:r w:rsidRPr="00F64E82">
        <w:rPr>
          <w:rFonts w:ascii="Times New Roman" w:hAnsi="Times New Roman" w:cs="Times New Roman"/>
        </w:rPr>
        <w:fldChar w:fldCharType="end"/>
      </w:r>
    </w:p>
  </w:footnote>
  <w:footnote w:id="73">
    <w:p w14:paraId="1D432A0D" w14:textId="23C4A95A" w:rsidR="003C3D3D" w:rsidRPr="00F64E82" w:rsidRDefault="003C3D3D" w:rsidP="00734110">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Zh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ng&lt;/Author&gt;&lt;Year&gt;2014&lt;/Year&gt;&lt;IDText&gt;</w:instrText>
      </w:r>
      <w:r w:rsidRPr="00F64E82">
        <w:rPr>
          <w:rFonts w:ascii="Times New Roman" w:hAnsi="Times New Roman" w:cs="Times New Roman"/>
        </w:rPr>
        <w:instrText>美国战略调整与中美新型大国关系的构建</w:instrText>
      </w:r>
      <w:r w:rsidRPr="00F64E82">
        <w:rPr>
          <w:rFonts w:ascii="Times New Roman" w:hAnsi="Times New Roman" w:cs="Times New Roman"/>
        </w:rPr>
        <w:instrText xml:space="preserve"> (American strategic adjustment and the establishment of Sino-US new type of great power relations)&lt;/IDText&gt;&lt;Suffix&gt;:90&lt;/Suffix&gt;&lt;DisplayText&gt;Zhengwen Zhang, &amp;quot;</w:instrText>
      </w:r>
      <w:r w:rsidRPr="00F64E82">
        <w:rPr>
          <w:rFonts w:ascii="Times New Roman" w:hAnsi="Times New Roman" w:cs="Times New Roman"/>
        </w:rPr>
        <w:instrText>美国战略调整与中美新型大国关系的构建</w:instrText>
      </w:r>
      <w:r w:rsidRPr="00F64E82">
        <w:rPr>
          <w:rFonts w:ascii="Times New Roman" w:hAnsi="Times New Roman" w:cs="Times New Roman"/>
        </w:rPr>
        <w:instrText xml:space="preserve"> (American Strategic Adjustment and the Establishment of Sino-Us New Type of Great Power Relations),&amp;quot; &lt;style face="italic"&gt;</w:instrText>
      </w:r>
      <w:r w:rsidRPr="00F64E82">
        <w:rPr>
          <w:rFonts w:ascii="Times New Roman" w:hAnsi="Times New Roman" w:cs="Times New Roman"/>
        </w:rPr>
        <w:instrText>唯实</w:instrText>
      </w:r>
      <w:r w:rsidRPr="00F64E82">
        <w:rPr>
          <w:rFonts w:ascii="Times New Roman" w:hAnsi="Times New Roman" w:cs="Times New Roman"/>
        </w:rPr>
        <w:instrText xml:space="preserve"> (Truths and Facts)&lt;/style&gt; 2 (2014).:90&lt;/DisplayText&gt;&lt;record&gt;&lt;titles&gt;&lt;title&gt;</w:instrText>
      </w:r>
      <w:r w:rsidRPr="00F64E82">
        <w:rPr>
          <w:rFonts w:ascii="Times New Roman" w:hAnsi="Times New Roman" w:cs="Times New Roman"/>
        </w:rPr>
        <w:instrText>美国战略调整与中美新型大国关系的构建</w:instrText>
      </w:r>
      <w:r w:rsidRPr="00F64E82">
        <w:rPr>
          <w:rFonts w:ascii="Times New Roman" w:hAnsi="Times New Roman" w:cs="Times New Roman"/>
        </w:rPr>
        <w:instrText xml:space="preserve"> (American strategic adjustment and the establishment of Sino-US new type of great power relations)&lt;/title&gt;&lt;secondary-title&gt;</w:instrText>
      </w:r>
      <w:r w:rsidRPr="00F64E82">
        <w:rPr>
          <w:rFonts w:ascii="Times New Roman" w:hAnsi="Times New Roman" w:cs="Times New Roman"/>
        </w:rPr>
        <w:instrText>唯实</w:instrText>
      </w:r>
      <w:r w:rsidRPr="00F64E82">
        <w:rPr>
          <w:rFonts w:ascii="Times New Roman" w:hAnsi="Times New Roman" w:cs="Times New Roman"/>
        </w:rPr>
        <w:instrText xml:space="preserve"> (Truths and Facts)&lt;/secondary-title&gt;&lt;/titles&gt;&lt;pages&gt;87-90&lt;/pages&gt;&lt;contributors&gt;&lt;authors&gt;&lt;author&gt;Zhang, Zhengwen&lt;/author&gt;&lt;/authors&gt;&lt;/contributors&gt;&lt;added-date format="utc"&gt;1419263595&lt;/added-date&gt;&lt;ref-type name="Journal Article"&gt;17&lt;/ref-type&gt;&lt;dates&gt;&lt;year&gt;2014&lt;/year&gt;&lt;/dates&gt;&lt;rec-number&gt;855&lt;/rec-number&gt;&lt;last-updated-date format="utc"&gt;1419263666&lt;/last-updated-date&gt;&lt;volume&gt;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Zhengwen, "Meiguo zhanlve tiaozheng yu zhongmei xinxing daguo guanxi de goujian (American Strategic Adjustment and the Establishment of Sino-Us New Type of Great Power Relations)," </w:t>
      </w:r>
      <w:r w:rsidRPr="00F64E82">
        <w:rPr>
          <w:rFonts w:ascii="Times New Roman" w:hAnsi="Times New Roman" w:cs="Times New Roman"/>
          <w:i/>
          <w:noProof/>
        </w:rPr>
        <w:t>Weishi (Truths and Facts)</w:t>
      </w:r>
      <w:r w:rsidRPr="00F64E82">
        <w:rPr>
          <w:rFonts w:ascii="Times New Roman" w:hAnsi="Times New Roman" w:cs="Times New Roman"/>
          <w:noProof/>
        </w:rPr>
        <w:t xml:space="preserve"> 2 (2014).:90</w:t>
      </w:r>
      <w:r w:rsidRPr="00F64E82">
        <w:rPr>
          <w:rFonts w:ascii="Times New Roman" w:hAnsi="Times New Roman" w:cs="Times New Roman"/>
        </w:rPr>
        <w:fldChar w:fldCharType="end"/>
      </w:r>
    </w:p>
  </w:footnote>
  <w:footnote w:id="74">
    <w:p w14:paraId="1289C997" w14:textId="5B4E0DE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Jinghan Zeng, Constructing a New Type of Great Power Relations: the State of Debate in China, </w:t>
      </w:r>
      <w:r w:rsidRPr="00F64E82">
        <w:rPr>
          <w:rFonts w:ascii="Times New Roman" w:hAnsi="Times New Roman" w:cs="Times New Roman"/>
          <w:i/>
        </w:rPr>
        <w:t>British Journal of Politics and International Relations</w:t>
      </w:r>
      <w:r w:rsidRPr="00F64E82">
        <w:rPr>
          <w:rFonts w:ascii="Times New Roman" w:hAnsi="Times New Roman" w:cs="Times New Roman"/>
        </w:rPr>
        <w:t>, forthcoming</w:t>
      </w:r>
    </w:p>
  </w:footnote>
  <w:footnote w:id="75">
    <w:p w14:paraId="30EC84FD" w14:textId="4ABA869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Niu.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Niu&lt;/Author&gt;&lt;Year&gt;2013&lt;/Year&gt;&lt;IDText&gt;</w:instrText>
      </w:r>
      <w:r w:rsidRPr="00F64E82">
        <w:rPr>
          <w:rFonts w:ascii="Times New Roman" w:hAnsi="Times New Roman" w:cs="Times New Roman"/>
        </w:rPr>
        <w:instrText>合作共赢的新型大国关系前瞻</w:instrText>
      </w:r>
      <w:r w:rsidRPr="00F64E82">
        <w:rPr>
          <w:rFonts w:ascii="Times New Roman" w:hAnsi="Times New Roman" w:cs="Times New Roman"/>
        </w:rPr>
        <w:instrText xml:space="preserve"> (Preview of cooperation and win-win new type of great power relations)&lt;/IDText&gt;&lt;DisplayText&gt;Jusheng Niu and Gang Du, &amp;quot;</w:instrText>
      </w:r>
      <w:r w:rsidRPr="00F64E82">
        <w:rPr>
          <w:rFonts w:ascii="Times New Roman" w:hAnsi="Times New Roman" w:cs="Times New Roman"/>
        </w:rPr>
        <w:instrText>合作共赢的新型大国关系前瞻</w:instrText>
      </w:r>
      <w:r w:rsidRPr="00F64E82">
        <w:rPr>
          <w:rFonts w:ascii="Times New Roman" w:hAnsi="Times New Roman" w:cs="Times New Roman"/>
        </w:rPr>
        <w:instrText xml:space="preserve"> (Preview of Cooperation and Win-Win New Type of Great Power Relations),&amp;quot; &lt;style face="italic"&gt;</w:instrText>
      </w:r>
      <w:r w:rsidRPr="00F64E82">
        <w:rPr>
          <w:rFonts w:ascii="Times New Roman" w:hAnsi="Times New Roman" w:cs="Times New Roman"/>
        </w:rPr>
        <w:instrText>唯实</w:instrText>
      </w:r>
      <w:r w:rsidRPr="00F64E82">
        <w:rPr>
          <w:rFonts w:ascii="Times New Roman" w:hAnsi="Times New Roman" w:cs="Times New Roman"/>
        </w:rPr>
        <w:instrText xml:space="preserve"> (Truths and Facts)&lt;/style&gt; 12 (2013).&lt;/DisplayText&gt;&lt;record&gt;&lt;titles&gt;&lt;title&gt;</w:instrText>
      </w:r>
      <w:r w:rsidRPr="00F64E82">
        <w:rPr>
          <w:rFonts w:ascii="Times New Roman" w:hAnsi="Times New Roman" w:cs="Times New Roman"/>
        </w:rPr>
        <w:instrText>合作共赢的新型大国关系前瞻</w:instrText>
      </w:r>
      <w:r w:rsidRPr="00F64E82">
        <w:rPr>
          <w:rFonts w:ascii="Times New Roman" w:hAnsi="Times New Roman" w:cs="Times New Roman"/>
        </w:rPr>
        <w:instrText xml:space="preserve"> (Preview of cooperation and win-win new type of great power relations)&lt;/title&gt;&lt;secondary-title&gt;</w:instrText>
      </w:r>
      <w:r w:rsidRPr="00F64E82">
        <w:rPr>
          <w:rFonts w:ascii="Times New Roman" w:hAnsi="Times New Roman" w:cs="Times New Roman"/>
        </w:rPr>
        <w:instrText>唯实</w:instrText>
      </w:r>
      <w:r w:rsidRPr="00F64E82">
        <w:rPr>
          <w:rFonts w:ascii="Times New Roman" w:hAnsi="Times New Roman" w:cs="Times New Roman"/>
        </w:rPr>
        <w:instrText xml:space="preserve"> (Truths and Facts)&lt;/secondary-title&gt;&lt;/titles&gt;&lt;pages&gt;91-94&lt;/pages&gt;&lt;contributors&gt;&lt;authors&gt;&lt;author&gt;Niu, Jusheng&lt;/author&gt;&lt;author&gt;Du, Gang&lt;/author&gt;&lt;/authors&gt;&lt;/contributors&gt;&lt;added-date format="utc"&gt;1419180310&lt;/added-date&gt;&lt;ref-type name="Journal Article"&gt;17&lt;/ref-type&gt;&lt;dates&gt;&lt;year&gt;2013&lt;/year&gt;&lt;/dates&gt;&lt;rec-number&gt;840&lt;/rec-number&gt;&lt;last-updated-date format="utc"&gt;1419180430&lt;/last-updated-date&gt;&lt;volume&gt;1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usheng and Du, Gang, "Hezuo gongying de xinxing daguo guanxi qianzhan (Preview of Cooperation and Win-Win New Type of Great Power Relations)," </w:t>
      </w:r>
      <w:r w:rsidRPr="00F64E82">
        <w:rPr>
          <w:rFonts w:ascii="Times New Roman" w:hAnsi="Times New Roman" w:cs="Times New Roman"/>
          <w:i/>
          <w:noProof/>
        </w:rPr>
        <w:t>Weishi (Truths and Facts)</w:t>
      </w:r>
      <w:r w:rsidRPr="00F64E82">
        <w:rPr>
          <w:rFonts w:ascii="Times New Roman" w:hAnsi="Times New Roman" w:cs="Times New Roman"/>
          <w:noProof/>
        </w:rPr>
        <w:t xml:space="preserve"> 12 (2013).</w:t>
      </w:r>
      <w:r w:rsidRPr="00F64E82">
        <w:rPr>
          <w:rFonts w:ascii="Times New Roman" w:hAnsi="Times New Roman" w:cs="Times New Roman"/>
        </w:rPr>
        <w:fldChar w:fldCharType="end"/>
      </w:r>
    </w:p>
  </w:footnote>
  <w:footnote w:id="76">
    <w:p w14:paraId="2A8C8D66" w14:textId="112B6C27"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eng&lt;/Author&gt;&lt;Year&gt;2013&lt;/Year&gt;&lt;IDText&gt;&amp;quot;</w:instrText>
      </w:r>
      <w:r w:rsidRPr="00F64E82">
        <w:rPr>
          <w:rFonts w:ascii="Times New Roman" w:hAnsi="Times New Roman" w:cs="Times New Roman"/>
        </w:rPr>
        <w:instrText>新型大国关系构建与国际秩序转型</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of establishing new type of great power relations and transition of international order)&lt;/IDText&gt;&lt;DisplayText&gt;Zheng, &amp;quot;&amp;quot;</w:instrText>
      </w:r>
      <w:r w:rsidRPr="00F64E82">
        <w:rPr>
          <w:rFonts w:ascii="Times New Roman" w:hAnsi="Times New Roman" w:cs="Times New Roman"/>
        </w:rPr>
        <w:instrText>新型大国关系构建与国际秩序转型</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of Establishing New Type of Great Power Relations and Transition of International Order).&amp;quot;&lt;/DisplayText&gt;&lt;record&gt;&lt;titles&gt;&lt;title&gt;&amp;quot;</w:instrText>
      </w:r>
      <w:r w:rsidRPr="00F64E82">
        <w:rPr>
          <w:rFonts w:ascii="Times New Roman" w:hAnsi="Times New Roman" w:cs="Times New Roman"/>
        </w:rPr>
        <w:instrText>新型大国关系构建与国际秩序转型</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of establishing new type of great power relations and transition of international order)&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61-62&lt;/pages&gt;&lt;contributors&gt;&lt;authors&gt;&lt;author&gt;Zheng, Xuefei&lt;/author&gt;&lt;/authors&gt;&lt;/contributors&gt;&lt;added-date format="utc"&gt;1419178333&lt;/added-date&gt;&lt;ref-type name="Journal Article"&gt;17&lt;/ref-type&gt;&lt;dates&gt;&lt;year&gt;2013&lt;/year&gt;&lt;/dates&gt;&lt;rec-number&gt;835&lt;/rec-number&gt;&lt;last-updated-date format="utc"&gt;1419178423&lt;/last-updated-date&gt;&lt;volume&gt;11&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Zheng, ""Xinxing daguo guanxi goujian yu guoji zhixu zhuanxing yantaohui zongshu (Conference Review of Establishing New Type of Great Power Relations and Transition of International Order)."</w:t>
      </w:r>
      <w:r w:rsidRPr="00F64E82">
        <w:rPr>
          <w:rFonts w:ascii="Times New Roman" w:hAnsi="Times New Roman" w:cs="Times New Roman"/>
        </w:rPr>
        <w:fldChar w:fldCharType="end"/>
      </w:r>
    </w:p>
  </w:footnote>
  <w:footnote w:id="77">
    <w:p w14:paraId="65C89730" w14:textId="6081606C"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Wang&lt;/Author&gt;&lt;Year&gt;2013&lt;/Year&gt;&lt;IDText&gt;</w:instrText>
      </w:r>
      <w:r w:rsidRPr="00F64E82">
        <w:rPr>
          <w:rFonts w:ascii="Times New Roman" w:hAnsi="Times New Roman" w:cs="Times New Roman"/>
        </w:rPr>
        <w:instrText>构建中俄新型大国关系的基础与路径</w:instrText>
      </w:r>
      <w:r w:rsidRPr="00F64E82">
        <w:rPr>
          <w:rFonts w:ascii="Times New Roman" w:hAnsi="Times New Roman" w:cs="Times New Roman"/>
        </w:rPr>
        <w:instrText xml:space="preserve"> (Foundation and path to build Sino-Russia new type of great power relations)&lt;/IDText&gt;&lt;Suffix&gt;:49&lt;/Suffix&gt;&lt;DisplayText&gt;Sheng Wang and Xiao Luo, &amp;quot;</w:instrText>
      </w:r>
      <w:r w:rsidRPr="00F64E82">
        <w:rPr>
          <w:rFonts w:ascii="Times New Roman" w:hAnsi="Times New Roman" w:cs="Times New Roman"/>
        </w:rPr>
        <w:instrText>构建中俄新型大国关系的基础与路径</w:instrText>
      </w:r>
      <w:r w:rsidRPr="00F64E82">
        <w:rPr>
          <w:rFonts w:ascii="Times New Roman" w:hAnsi="Times New Roman" w:cs="Times New Roman"/>
        </w:rPr>
        <w:instrText xml:space="preserve"> (Foundation and Path to Build Sino-Russia New Type of Great Power Relations),&amp;quot; Ibid.7.:49&lt;/DisplayText&gt;&lt;record&gt;&lt;titles&gt;&lt;title&gt;</w:instrText>
      </w:r>
      <w:r w:rsidRPr="00F64E82">
        <w:rPr>
          <w:rFonts w:ascii="Times New Roman" w:hAnsi="Times New Roman" w:cs="Times New Roman"/>
        </w:rPr>
        <w:instrText>构建中俄新型大国关系的基础与路径</w:instrText>
      </w:r>
      <w:r w:rsidRPr="00F64E82">
        <w:rPr>
          <w:rFonts w:ascii="Times New Roman" w:hAnsi="Times New Roman" w:cs="Times New Roman"/>
        </w:rPr>
        <w:instrText xml:space="preserve"> (Foundation and path to build Sino-Russia new type of great power relations)&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41-49&lt;/pages&gt;&lt;contributors&gt;&lt;authors&gt;&lt;author&gt;Wang, Sheng&lt;/author&gt;&lt;author&gt;Luo, Xiao&lt;/author&gt;&lt;/authors&gt;&lt;/contributors&gt;&lt;added-date format="utc"&gt;1419160634&lt;/added-date&gt;&lt;ref-type name="Journal Article"&gt;17&lt;/ref-type&gt;&lt;dates&gt;&lt;year&gt;2013&lt;/year&gt;&lt;/dates&gt;&lt;rec-number&gt;822&lt;/rec-number&gt;&lt;last-updated-date format="utc"&gt;1419160703&lt;/last-updated-date&gt;&lt;volume&gt;7&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Sheng and Luo, Xiao, "Goujian zhong e xinxing daguo guanxi de jichu yu lujing (Foundation and Path to Build Sino-Russia New Type of Great Power Relations)," Ibid.7.:49</w:t>
      </w:r>
      <w:r w:rsidRPr="00F64E82">
        <w:rPr>
          <w:rFonts w:ascii="Times New Roman" w:hAnsi="Times New Roman" w:cs="Times New Roman"/>
        </w:rPr>
        <w:fldChar w:fldCharType="end"/>
      </w:r>
    </w:p>
  </w:footnote>
  <w:footnote w:id="78">
    <w:p w14:paraId="7CF6C335" w14:textId="793A93B0"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Wang&lt;/Author&gt;&lt;Year&gt;2013&lt;/Year&gt;&lt;IDText&gt;</w:instrText>
      </w:r>
      <w:r w:rsidRPr="00F64E82">
        <w:rPr>
          <w:rFonts w:ascii="Times New Roman" w:hAnsi="Times New Roman" w:cs="Times New Roman"/>
        </w:rPr>
        <w:instrText>构建中俄新型大国关系的基础与路径</w:instrText>
      </w:r>
      <w:r w:rsidRPr="00F64E82">
        <w:rPr>
          <w:rFonts w:ascii="Times New Roman" w:hAnsi="Times New Roman" w:cs="Times New Roman"/>
        </w:rPr>
        <w:instrText xml:space="preserve"> (Foundation and path to build Sino-Russia new type of great power relations)&lt;/IDText&gt;&lt;Suffix&gt;:49&lt;/Suffix&gt;&lt;DisplayText&gt;Ibid.:49&lt;/DisplayText&gt;&lt;record&gt;&lt;titles&gt;&lt;title&gt;</w:instrText>
      </w:r>
      <w:r w:rsidRPr="00F64E82">
        <w:rPr>
          <w:rFonts w:ascii="Times New Roman" w:hAnsi="Times New Roman" w:cs="Times New Roman"/>
        </w:rPr>
        <w:instrText>构建中俄新型大国关系的基础与路径</w:instrText>
      </w:r>
      <w:r w:rsidRPr="00F64E82">
        <w:rPr>
          <w:rFonts w:ascii="Times New Roman" w:hAnsi="Times New Roman" w:cs="Times New Roman"/>
        </w:rPr>
        <w:instrText xml:space="preserve"> (Foundation and path to build Sino-Russia new type of great power relations)&lt;/title&gt;&lt;secondary-title&gt;</w:instrText>
      </w:r>
      <w:r w:rsidRPr="00F64E82">
        <w:rPr>
          <w:rFonts w:ascii="Times New Roman" w:hAnsi="Times New Roman" w:cs="Times New Roman"/>
        </w:rPr>
        <w:instrText>现代国际关系</w:instrText>
      </w:r>
      <w:r w:rsidRPr="00F64E82">
        <w:rPr>
          <w:rFonts w:ascii="Times New Roman" w:hAnsi="Times New Roman" w:cs="Times New Roman"/>
        </w:rPr>
        <w:instrText xml:space="preserve"> (Contemporary International Relations)&lt;/secondary-title&gt;&lt;/titles&gt;&lt;pages&gt;41-49&lt;/pages&gt;&lt;contributors&gt;&lt;authors&gt;&lt;author&gt;Wang, Sheng&lt;/author&gt;&lt;author&gt;Luo, Xiao&lt;/author&gt;&lt;/authors&gt;&lt;/contributors&gt;&lt;added-date format="utc"&gt;1419160634&lt;/added-date&gt;&lt;ref-type name="Journal Article"&gt;17&lt;/ref-type&gt;&lt;dates&gt;&lt;year&gt;2013&lt;/year&gt;&lt;/dates&gt;&lt;rec-number&gt;822&lt;/rec-number&gt;&lt;last-updated-date format="utc"&gt;1419160703&lt;/last-updated-date&gt;&lt;volume&gt;7&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Ibid.:49</w:t>
      </w:r>
      <w:r w:rsidRPr="00F64E82">
        <w:rPr>
          <w:rFonts w:ascii="Times New Roman" w:hAnsi="Times New Roman" w:cs="Times New Roman"/>
        </w:rPr>
        <w:fldChar w:fldCharType="end"/>
      </w:r>
    </w:p>
  </w:footnote>
  <w:footnote w:id="79">
    <w:p w14:paraId="37C46BD1" w14:textId="17CFB8D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Chen,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Chen&lt;/Author&gt;&lt;Year&gt;2012&lt;/Year&gt;&lt;IDText&gt;</w:instrText>
      </w:r>
      <w:r w:rsidRPr="00F64E82">
        <w:rPr>
          <w:rFonts w:ascii="Times New Roman" w:hAnsi="Times New Roman" w:cs="Times New Roman"/>
        </w:rPr>
        <w:instrText>试论新型大国关系</w:instrText>
      </w:r>
      <w:r w:rsidRPr="00F64E82">
        <w:rPr>
          <w:rFonts w:ascii="Times New Roman" w:hAnsi="Times New Roman" w:cs="Times New Roman"/>
        </w:rPr>
        <w:instrText xml:space="preserve"> (Discuss new type of great power relations)&lt;/IDText&gt;&lt;Suffix&gt;:16&lt;/Suffix&gt;&lt;DisplayText&gt;Jian Chen, &amp;quot;</w:instrText>
      </w:r>
      <w:r w:rsidRPr="00F64E82">
        <w:rPr>
          <w:rFonts w:ascii="Times New Roman" w:hAnsi="Times New Roman" w:cs="Times New Roman"/>
        </w:rPr>
        <w:instrText>试论新型大国关系</w:instrText>
      </w:r>
      <w:r w:rsidRPr="00F64E82">
        <w:rPr>
          <w:rFonts w:ascii="Times New Roman" w:hAnsi="Times New Roman" w:cs="Times New Roman"/>
        </w:rPr>
        <w:instrText xml:space="preserve"> (Discuss New Type of Great Power Relations),&amp;quot; &lt;style face="italic"&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tyle&gt;  (2012).:16&lt;/DisplayText&gt;&lt;record&gt;&lt;titles&gt;&lt;title&gt;</w:instrText>
      </w:r>
      <w:r w:rsidRPr="00F64E82">
        <w:rPr>
          <w:rFonts w:ascii="Times New Roman" w:hAnsi="Times New Roman" w:cs="Times New Roman"/>
        </w:rPr>
        <w:instrText>试论新型大国关系</w:instrText>
      </w:r>
      <w:r w:rsidRPr="00F64E82">
        <w:rPr>
          <w:rFonts w:ascii="Times New Roman" w:hAnsi="Times New Roman" w:cs="Times New Roman"/>
        </w:rPr>
        <w:instrText xml:space="preserve"> (Discuss new type of great power relations)&lt;/title&gt;&lt;secondary-title&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econdary-title&gt;&lt;/titles&gt;&lt;pages&gt;11-17&lt;/pages&gt;&lt;contributors&gt;&lt;authors&gt;&lt;author&gt;Chen, Jian&lt;/author&gt;&lt;/authors&gt;&lt;/contributors&gt;&lt;added-date format="utc"&gt;1419174481&lt;/added-date&gt;&lt;ref-type name="Journal Article"&gt;17&lt;/ref-type&gt;&lt;dates&gt;&lt;year&gt;2012&lt;/year&gt;&lt;/dates&gt;&lt;rec-number&gt;828&lt;/rec-number&gt;&lt;last-updated-date format="utc"&gt;1419174534&lt;/last-updated-dat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an, "Shilun xinxing daguo guanxi (Discuss New Type of Great Power Relations)," </w:t>
      </w:r>
      <w:r w:rsidRPr="00F64E82">
        <w:rPr>
          <w:rFonts w:ascii="Times New Roman" w:hAnsi="Times New Roman" w:cs="Times New Roman"/>
          <w:i/>
          <w:noProof/>
        </w:rPr>
        <w:t>Guoji wenti yanjiu (International Studies)</w:t>
      </w:r>
      <w:r w:rsidRPr="00F64E82">
        <w:rPr>
          <w:rFonts w:ascii="Times New Roman" w:hAnsi="Times New Roman" w:cs="Times New Roman"/>
          <w:noProof/>
        </w:rPr>
        <w:t xml:space="preserve">  (2012).:16</w:t>
      </w:r>
      <w:r w:rsidRPr="00F64E82">
        <w:rPr>
          <w:rFonts w:ascii="Times New Roman" w:hAnsi="Times New Roman" w:cs="Times New Roman"/>
        </w:rPr>
        <w:fldChar w:fldCharType="end"/>
      </w:r>
    </w:p>
  </w:footnote>
  <w:footnote w:id="80">
    <w:p w14:paraId="2BA45E38" w14:textId="6433830F"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Li,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Li&lt;/Author&gt;&lt;Year&gt;2013&lt;/Year&gt;&lt;IDText&gt;&amp;quot;</w:instrText>
      </w:r>
      <w:r w:rsidRPr="00F64E82">
        <w:rPr>
          <w:rFonts w:ascii="Times New Roman" w:hAnsi="Times New Roman" w:cs="Times New Roman"/>
        </w:rPr>
        <w:instrText>新型大国关系的构建：理论，实践和问题</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amp;quot;the building of new type of great power relations: theory, practice and problem&amp;quot;)&lt;/IDText&gt;&lt;Suffix&gt;:155&lt;/Suffix&gt;&lt;DisplayText&gt;Yongcheng Li, &amp;quot;&amp;quot;</w:instrText>
      </w:r>
      <w:r w:rsidRPr="00F64E82">
        <w:rPr>
          <w:rFonts w:ascii="Times New Roman" w:hAnsi="Times New Roman" w:cs="Times New Roman"/>
        </w:rPr>
        <w:instrText>新型大国关系的构建：理论，实践和问题</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amp;quot;The Building of New Type of Great Power Relations: Theory, Practice and Problem&amp;quot;),&amp;quot; &lt;style face="italic"&gt;</w:instrText>
      </w:r>
      <w:r w:rsidRPr="00F64E82">
        <w:rPr>
          <w:rFonts w:ascii="Times New Roman" w:hAnsi="Times New Roman" w:cs="Times New Roman"/>
        </w:rPr>
        <w:instrText>外交评论</w:instrText>
      </w:r>
      <w:r w:rsidRPr="00F64E82">
        <w:rPr>
          <w:rFonts w:ascii="Times New Roman" w:hAnsi="Times New Roman" w:cs="Times New Roman"/>
        </w:rPr>
        <w:instrText xml:space="preserve"> (Diplomatic Review)&lt;/style&gt; 1 (2013).:155&lt;/DisplayText&gt;&lt;record&gt;&lt;titles&gt;&lt;title&gt;&amp;quot;</w:instrText>
      </w:r>
      <w:r w:rsidRPr="00F64E82">
        <w:rPr>
          <w:rFonts w:ascii="Times New Roman" w:hAnsi="Times New Roman" w:cs="Times New Roman"/>
        </w:rPr>
        <w:instrText>新型大国关系的构建：理论，实践和问题</w:instrText>
      </w:r>
      <w:r w:rsidRPr="00F64E82">
        <w:rPr>
          <w:rFonts w:ascii="Times New Roman" w:hAnsi="Times New Roman" w:cs="Times New Roman"/>
        </w:rPr>
        <w:instrText>&amp;quo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Conference Review: &amp;quot;the building of new type of great power relations: theory, practice and problem&amp;quot;)&lt;/title&gt;&lt;secondary-title&gt;</w:instrText>
      </w:r>
      <w:r w:rsidRPr="00F64E82">
        <w:rPr>
          <w:rFonts w:ascii="Times New Roman" w:hAnsi="Times New Roman" w:cs="Times New Roman"/>
        </w:rPr>
        <w:instrText>外交评论</w:instrText>
      </w:r>
      <w:r w:rsidRPr="00F64E82">
        <w:rPr>
          <w:rFonts w:ascii="Times New Roman" w:hAnsi="Times New Roman" w:cs="Times New Roman"/>
        </w:rPr>
        <w:instrText xml:space="preserve"> (Diplomatic Review)&lt;/secondary-title&gt;&lt;/titles&gt;&lt;pages&gt;154-156&lt;/pages&gt;&lt;contributors&gt;&lt;authors&gt;&lt;author&gt;Li, Yongcheng&lt;/author&gt;&lt;/authors&gt;&lt;/contributors&gt;&lt;added-date format="utc"&gt;1419161213&lt;/added-date&gt;&lt;ref-type name="Journal Article"&gt;17&lt;/ref-type&gt;&lt;dates&gt;&lt;year&gt;2013&lt;/year&gt;&lt;/dates&gt;&lt;rec-number&gt;823&lt;/rec-number&gt;&lt;last-updated-date format="utc"&gt;1419161318&lt;/last-updated-date&gt;&lt;volume&gt;1&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Yongcheng, ""Xinxing daguo guanxi de goujian: lilun, shijian he wenti yantaohui zongshu (Conference Review: "The Building of New Type of Great Power Relations: Theory, Practice and Problem")," </w:t>
      </w:r>
      <w:r w:rsidRPr="00F64E82">
        <w:rPr>
          <w:rFonts w:ascii="Times New Roman" w:hAnsi="Times New Roman" w:cs="Times New Roman"/>
          <w:i/>
          <w:noProof/>
        </w:rPr>
        <w:t>Waijiao pinglun (Diplomatic Review)</w:t>
      </w:r>
      <w:r w:rsidRPr="00F64E82">
        <w:rPr>
          <w:rFonts w:ascii="Times New Roman" w:hAnsi="Times New Roman" w:cs="Times New Roman"/>
          <w:noProof/>
        </w:rPr>
        <w:t xml:space="preserve"> 1 (2013).:155</w:t>
      </w:r>
      <w:r w:rsidRPr="00F64E82">
        <w:rPr>
          <w:rFonts w:ascii="Times New Roman" w:hAnsi="Times New Roman" w:cs="Times New Roman"/>
        </w:rPr>
        <w:fldChar w:fldCharType="end"/>
      </w:r>
    </w:p>
  </w:footnote>
  <w:footnote w:id="81">
    <w:p w14:paraId="13F8E5FF" w14:textId="59E71CF5"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Li&lt;/Author&gt;&lt;Year&gt;2014&lt;/Year&gt;&lt;IDText&gt;</w:instrText>
      </w:r>
      <w:r w:rsidRPr="00F64E82">
        <w:rPr>
          <w:rFonts w:ascii="Times New Roman" w:hAnsi="Times New Roman" w:cs="Times New Roman"/>
        </w:rPr>
        <w:instrText>非传统安全治理与新型大国关系构建</w:instrText>
      </w:r>
      <w:r w:rsidRPr="00F64E82">
        <w:rPr>
          <w:rFonts w:ascii="Times New Roman" w:hAnsi="Times New Roman" w:cs="Times New Roman"/>
        </w:rPr>
        <w:instrText xml:space="preserve"> (Non-traditional security governance and construction of new relations between the big powers)&lt;/IDText&gt;&lt;Suffix&gt;:65&lt;/Suffix&gt;&lt;DisplayText&gt;Li, &amp;quot;</w:instrText>
      </w:r>
      <w:r w:rsidRPr="00F64E82">
        <w:rPr>
          <w:rFonts w:ascii="Times New Roman" w:hAnsi="Times New Roman" w:cs="Times New Roman"/>
        </w:rPr>
        <w:instrText>非传统安全治理与新型大国关系构建</w:instrText>
      </w:r>
      <w:r w:rsidRPr="00F64E82">
        <w:rPr>
          <w:rFonts w:ascii="Times New Roman" w:hAnsi="Times New Roman" w:cs="Times New Roman"/>
        </w:rPr>
        <w:instrText xml:space="preserve"> (Non-Traditional Security Governance and Construction of New Relations between the Big Powers).&amp;quot;:65&lt;/DisplayText&gt;&lt;record&gt;&lt;titles&gt;&lt;title&gt;</w:instrText>
      </w:r>
      <w:r w:rsidRPr="00F64E82">
        <w:rPr>
          <w:rFonts w:ascii="Times New Roman" w:hAnsi="Times New Roman" w:cs="Times New Roman"/>
        </w:rPr>
        <w:instrText>非传统安全治理与新型大国关系构建</w:instrText>
      </w:r>
      <w:r w:rsidRPr="00F64E82">
        <w:rPr>
          <w:rFonts w:ascii="Times New Roman" w:hAnsi="Times New Roman" w:cs="Times New Roman"/>
        </w:rPr>
        <w:instrText xml:space="preserve"> (Non-traditional security governance and construction of new relations between the big powers)&lt;/title&gt;&lt;secondary-title&gt;</w:instrText>
      </w:r>
      <w:r w:rsidRPr="00F64E82">
        <w:rPr>
          <w:rFonts w:ascii="Times New Roman" w:hAnsi="Times New Roman" w:cs="Times New Roman"/>
        </w:rPr>
        <w:instrText>教学与研究</w:instrText>
      </w:r>
      <w:r w:rsidRPr="00F64E82">
        <w:rPr>
          <w:rFonts w:ascii="Times New Roman" w:hAnsi="Times New Roman" w:cs="Times New Roman"/>
        </w:rPr>
        <w:instrText xml:space="preserve"> (Teaching and Research)&lt;/secondary-title&gt;&lt;/titles&gt;&lt;pages&gt;62-68&lt;/pages&gt;&lt;contributors&gt;&lt;authors&gt;&lt;author&gt;Li, Zhifei&lt;/author&gt;&lt;/authors&gt;&lt;/contributors&gt;&lt;added-date format="utc"&gt;1419265744&lt;/added-date&gt;&lt;ref-type name="Journal Article"&gt;17&lt;/ref-type&gt;&lt;dates&gt;&lt;year&gt;2014&lt;/year&gt;&lt;/dates&gt;&lt;rec-number&gt;857&lt;/rec-number&gt;&lt;last-updated-date format="utc"&gt;1419265807&lt;/last-updated-date&gt;&lt;volume&gt;6&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Li, "Feichuantong anquan zhili yu xinxing daguo guanxi goujian (Non-Traditional Security Governance and Construction of New Relations between the Big Powers).":65</w:t>
      </w:r>
      <w:r w:rsidRPr="00F64E82">
        <w:rPr>
          <w:rFonts w:ascii="Times New Roman" w:hAnsi="Times New Roman" w:cs="Times New Roman"/>
        </w:rPr>
        <w:fldChar w:fldCharType="end"/>
      </w:r>
    </w:p>
  </w:footnote>
  <w:footnote w:id="82">
    <w:p w14:paraId="0252F905" w14:textId="3DE610EC"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Zhao&lt;/Author&gt;&lt;Year&gt;2014&lt;/Year&gt;&lt;IDText&gt;</w:instrText>
      </w:r>
      <w:r w:rsidRPr="00F64E82">
        <w:rPr>
          <w:rFonts w:ascii="Times New Roman" w:hAnsi="Times New Roman" w:cs="Times New Roman"/>
        </w:rPr>
        <w:instrText>中印关系：新型大国关系的潜质与衍生</w:instrText>
      </w:r>
      <w:r w:rsidRPr="00F64E82">
        <w:rPr>
          <w:rFonts w:ascii="Times New Roman" w:hAnsi="Times New Roman" w:cs="Times New Roman"/>
        </w:rPr>
        <w:instrText xml:space="preserve"> (China and India: a corollary to new great power relations)&lt;/IDText&gt;&lt;DisplayText&gt;Zhao, &amp;quot;</w:instrText>
      </w:r>
      <w:r w:rsidRPr="00F64E82">
        <w:rPr>
          <w:rFonts w:ascii="Times New Roman" w:hAnsi="Times New Roman" w:cs="Times New Roman"/>
        </w:rPr>
        <w:instrText>中印关系：新型大国关系的潜质与衍生</w:instrText>
      </w:r>
      <w:r w:rsidRPr="00F64E82">
        <w:rPr>
          <w:rFonts w:ascii="Times New Roman" w:hAnsi="Times New Roman" w:cs="Times New Roman"/>
        </w:rPr>
        <w:instrText xml:space="preserve"> (China and India: A Corollary to New Great Power Relations).&amp;quot;&lt;/DisplayText&gt;&lt;record&gt;&lt;titles&gt;&lt;title&gt;</w:instrText>
      </w:r>
      <w:r w:rsidRPr="00F64E82">
        <w:rPr>
          <w:rFonts w:ascii="Times New Roman" w:hAnsi="Times New Roman" w:cs="Times New Roman"/>
        </w:rPr>
        <w:instrText>中印关系：新型大国关系的潜质与衍生</w:instrText>
      </w:r>
      <w:r w:rsidRPr="00F64E82">
        <w:rPr>
          <w:rFonts w:ascii="Times New Roman" w:hAnsi="Times New Roman" w:cs="Times New Roman"/>
        </w:rPr>
        <w:instrText xml:space="preserve"> (China and India: a corollary to new great power relations)&lt;/title&gt;&lt;secondary-title&gt;</w:instrText>
      </w:r>
      <w:r w:rsidRPr="00F64E82">
        <w:rPr>
          <w:rFonts w:ascii="Times New Roman" w:hAnsi="Times New Roman" w:cs="Times New Roman"/>
        </w:rPr>
        <w:instrText>南亚研究</w:instrText>
      </w:r>
      <w:r w:rsidRPr="00F64E82">
        <w:rPr>
          <w:rFonts w:ascii="Times New Roman" w:hAnsi="Times New Roman" w:cs="Times New Roman"/>
        </w:rPr>
        <w:instrText xml:space="preserve"> (South Asia Studies)&lt;/secondary-title&gt;&lt;/titles&gt;&lt;pages&gt;47-57&lt;/pages&gt;&lt;contributors&gt;&lt;authors&gt;&lt;author&gt;Zhao, Gancheng&lt;/author&gt;&lt;/authors&gt;&lt;/contributors&gt;&lt;added-date format="utc"&gt;1419353285&lt;/added-date&gt;&lt;ref-type name="Journal Article"&gt;17&lt;/ref-type&gt;&lt;dates&gt;&lt;year&gt;2014&lt;/year&gt;&lt;/dates&gt;&lt;rec-number&gt;866&lt;/rec-number&gt;&lt;last-updated-date format="utc"&gt;1419353375&lt;/last-updated-date&gt;&lt;volume&gt;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Zhao, "Zhongyin guanxi : xinxing daguo guanxi de qianzhi yu yansheng (China and India: A Corollary to New Great Power Relations)."</w:t>
      </w:r>
      <w:r w:rsidRPr="00F64E82">
        <w:rPr>
          <w:rFonts w:ascii="Times New Roman" w:hAnsi="Times New Roman" w:cs="Times New Roman"/>
        </w:rPr>
        <w:fldChar w:fldCharType="end"/>
      </w:r>
    </w:p>
  </w:footnote>
  <w:footnote w:id="83">
    <w:p w14:paraId="345E3D7C" w14:textId="06F63BD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Liu,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Liu&lt;/Author&gt;&lt;Year&gt;2013&lt;/Year&gt;&lt;IDText&gt;</w:instrText>
      </w:r>
      <w:r w:rsidRPr="00F64E82">
        <w:rPr>
          <w:rFonts w:ascii="Times New Roman" w:hAnsi="Times New Roman" w:cs="Times New Roman"/>
        </w:rPr>
        <w:instrText>《国际关系研究》发刊式暨</w:instrText>
      </w:r>
      <w:r w:rsidRPr="00F64E82">
        <w:rPr>
          <w:rFonts w:ascii="Times New Roman" w:hAnsi="Times New Roman" w:cs="Times New Roman"/>
        </w:rPr>
        <w:instrText>“</w:instrText>
      </w:r>
      <w:r w:rsidRPr="00F64E82">
        <w:rPr>
          <w:rFonts w:ascii="Times New Roman" w:hAnsi="Times New Roman" w:cs="Times New Roman"/>
        </w:rPr>
        <w:instrText>构建新型大国关系</w:instrText>
      </w:r>
      <w:r w:rsidRPr="00F64E82">
        <w:rPr>
          <w:rFonts w:ascii="Times New Roman" w:hAnsi="Times New Roman" w:cs="Times New Roman"/>
        </w:rPr>
        <w:instrTex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First issue ceremony of International Relations Studies and conference review of establishing new type of great power relations)&lt;/IDText&gt;&lt;Suffix&gt;:153&lt;/Suffix&gt;&lt;DisplayText&gt;Jingqian Liu and Biquan Shu, &amp;quot;</w:instrText>
      </w:r>
      <w:r w:rsidRPr="00F64E82">
        <w:rPr>
          <w:rFonts w:ascii="Times New Roman" w:hAnsi="Times New Roman" w:cs="Times New Roman"/>
        </w:rPr>
        <w:instrText>《国际关系研究》发刊式暨</w:instrText>
      </w:r>
      <w:r w:rsidRPr="00F64E82">
        <w:rPr>
          <w:rFonts w:ascii="Times New Roman" w:hAnsi="Times New Roman" w:cs="Times New Roman"/>
        </w:rPr>
        <w:instrText>“</w:instrText>
      </w:r>
      <w:r w:rsidRPr="00F64E82">
        <w:rPr>
          <w:rFonts w:ascii="Times New Roman" w:hAnsi="Times New Roman" w:cs="Times New Roman"/>
        </w:rPr>
        <w:instrText>构建新型大国关系</w:instrText>
      </w:r>
      <w:r w:rsidRPr="00F64E82">
        <w:rPr>
          <w:rFonts w:ascii="Times New Roman" w:hAnsi="Times New Roman" w:cs="Times New Roman"/>
        </w:rPr>
        <w:instrTex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First Issue Ceremony of International Relations Studies and Conference Review of Establishing New Type of Great Power Relations),&amp;quot; &lt;style face="italic"&gt;</w:instrText>
      </w:r>
      <w:r w:rsidRPr="00F64E82">
        <w:rPr>
          <w:rFonts w:ascii="Times New Roman" w:hAnsi="Times New Roman" w:cs="Times New Roman"/>
        </w:rPr>
        <w:instrText>国际关系研究</w:instrText>
      </w:r>
      <w:r w:rsidRPr="00F64E82">
        <w:rPr>
          <w:rFonts w:ascii="Times New Roman" w:hAnsi="Times New Roman" w:cs="Times New Roman"/>
        </w:rPr>
        <w:instrText xml:space="preserve"> (International Relations Studies)&lt;/style&gt; 3 (2013).:153&lt;/DisplayText&gt;&lt;record&gt;&lt;titles&gt;&lt;title&gt;</w:instrText>
      </w:r>
      <w:r w:rsidRPr="00F64E82">
        <w:rPr>
          <w:rFonts w:ascii="Times New Roman" w:hAnsi="Times New Roman" w:cs="Times New Roman"/>
        </w:rPr>
        <w:instrText>《国际关系研究》发刊式暨</w:instrText>
      </w:r>
      <w:r w:rsidRPr="00F64E82">
        <w:rPr>
          <w:rFonts w:ascii="Times New Roman" w:hAnsi="Times New Roman" w:cs="Times New Roman"/>
        </w:rPr>
        <w:instrText>“</w:instrText>
      </w:r>
      <w:r w:rsidRPr="00F64E82">
        <w:rPr>
          <w:rFonts w:ascii="Times New Roman" w:hAnsi="Times New Roman" w:cs="Times New Roman"/>
        </w:rPr>
        <w:instrText>构建新型大国关系</w:instrText>
      </w:r>
      <w:r w:rsidRPr="00F64E82">
        <w:rPr>
          <w:rFonts w:ascii="Times New Roman" w:hAnsi="Times New Roman" w:cs="Times New Roman"/>
        </w:rPr>
        <w:instrTex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First issue ceremony of International Relations Studies and conference review of establishing new type of great power relations)&lt;/title&gt;&lt;secondary-title&gt;</w:instrText>
      </w:r>
      <w:r w:rsidRPr="00F64E82">
        <w:rPr>
          <w:rFonts w:ascii="Times New Roman" w:hAnsi="Times New Roman" w:cs="Times New Roman"/>
        </w:rPr>
        <w:instrText>国际关系研究</w:instrText>
      </w:r>
      <w:r w:rsidRPr="00F64E82">
        <w:rPr>
          <w:rFonts w:ascii="Times New Roman" w:hAnsi="Times New Roman" w:cs="Times New Roman"/>
        </w:rPr>
        <w:instrText xml:space="preserve"> (International Relations Studies)&lt;/secondary-title&gt;&lt;/titles&gt;&lt;pages&gt;152-154&lt;/pages&gt;&lt;contributors&gt;&lt;authors&gt;&lt;author&gt;Liu, Jingqian&lt;/author&gt;&lt;author&gt;Shu, Biquan&lt;/author&gt;&lt;/authors&gt;&lt;/contributors&gt;&lt;added-date format="utc"&gt;1419195093&lt;/added-date&gt;&lt;ref-type name="Journal Article"&gt;17&lt;/ref-type&gt;&lt;dates&gt;&lt;year&gt;2013&lt;/year&gt;&lt;/dates&gt;&lt;rec-number&gt;844&lt;/rec-number&gt;&lt;last-updated-date format="utc"&gt;1419195311&lt;/last-updated-date&gt;&lt;volume&gt;3&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ngqian and Shu, Biquan, "Guoji guanxi yanjiu fakanshi ji goujian xinxing daguo guanxi yantaohui zongshu (First Issue Ceremony of International Relations Studies and Conference Review of Establishing New Type of Great Power Relations)," </w:t>
      </w:r>
      <w:r w:rsidRPr="00F64E82">
        <w:rPr>
          <w:rFonts w:ascii="Times New Roman" w:hAnsi="Times New Roman" w:cs="Times New Roman"/>
          <w:i/>
          <w:noProof/>
        </w:rPr>
        <w:t>Guoji guanxi yanjiu (International Relations Studies)</w:t>
      </w:r>
      <w:r w:rsidRPr="00F64E82">
        <w:rPr>
          <w:rFonts w:ascii="Times New Roman" w:hAnsi="Times New Roman" w:cs="Times New Roman"/>
          <w:noProof/>
        </w:rPr>
        <w:t xml:space="preserve"> 3 (2013).:153</w:t>
      </w:r>
      <w:r w:rsidRPr="00F64E82">
        <w:rPr>
          <w:rFonts w:ascii="Times New Roman" w:hAnsi="Times New Roman" w:cs="Times New Roman"/>
        </w:rPr>
        <w:fldChar w:fldCharType="end"/>
      </w:r>
    </w:p>
  </w:footnote>
  <w:footnote w:id="84">
    <w:p w14:paraId="0B8B0ECD" w14:textId="59C4F8AB"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Liu&lt;/Author&gt;&lt;Year&gt;2013&lt;/Year&gt;&lt;IDText&gt;</w:instrText>
      </w:r>
      <w:r w:rsidRPr="00F64E82">
        <w:rPr>
          <w:rFonts w:ascii="Times New Roman" w:hAnsi="Times New Roman" w:cs="Times New Roman"/>
        </w:rPr>
        <w:instrText>《国际关系研究》发刊式暨</w:instrText>
      </w:r>
      <w:r w:rsidRPr="00F64E82">
        <w:rPr>
          <w:rFonts w:ascii="Times New Roman" w:hAnsi="Times New Roman" w:cs="Times New Roman"/>
        </w:rPr>
        <w:instrText>“</w:instrText>
      </w:r>
      <w:r w:rsidRPr="00F64E82">
        <w:rPr>
          <w:rFonts w:ascii="Times New Roman" w:hAnsi="Times New Roman" w:cs="Times New Roman"/>
        </w:rPr>
        <w:instrText>构建新型大国关系</w:instrText>
      </w:r>
      <w:r w:rsidRPr="00F64E82">
        <w:rPr>
          <w:rFonts w:ascii="Times New Roman" w:hAnsi="Times New Roman" w:cs="Times New Roman"/>
        </w:rPr>
        <w:instrTex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First issue ceremony of International Relations Studies and conference review of establishing new type of great power relations)&lt;/IDText&gt;&lt;Suffix&gt;:153&lt;/Suffix&gt;&lt;DisplayText&gt;Ibid.:153&lt;/DisplayText&gt;&lt;record&gt;&lt;titles&gt;&lt;title&gt;</w:instrText>
      </w:r>
      <w:r w:rsidRPr="00F64E82">
        <w:rPr>
          <w:rFonts w:ascii="Times New Roman" w:hAnsi="Times New Roman" w:cs="Times New Roman"/>
        </w:rPr>
        <w:instrText>《国际关系研究》发刊式暨</w:instrText>
      </w:r>
      <w:r w:rsidRPr="00F64E82">
        <w:rPr>
          <w:rFonts w:ascii="Times New Roman" w:hAnsi="Times New Roman" w:cs="Times New Roman"/>
        </w:rPr>
        <w:instrText>“</w:instrText>
      </w:r>
      <w:r w:rsidRPr="00F64E82">
        <w:rPr>
          <w:rFonts w:ascii="Times New Roman" w:hAnsi="Times New Roman" w:cs="Times New Roman"/>
        </w:rPr>
        <w:instrText>构建新型大国关系</w:instrText>
      </w:r>
      <w:r w:rsidRPr="00F64E82">
        <w:rPr>
          <w:rFonts w:ascii="Times New Roman" w:hAnsi="Times New Roman" w:cs="Times New Roman"/>
        </w:rPr>
        <w:instrTex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First issue ceremony of International Relations Studies and conference review of establishing new type of great power relations)&lt;/title&gt;&lt;secondary-title&gt;</w:instrText>
      </w:r>
      <w:r w:rsidRPr="00F64E82">
        <w:rPr>
          <w:rFonts w:ascii="Times New Roman" w:hAnsi="Times New Roman" w:cs="Times New Roman"/>
        </w:rPr>
        <w:instrText>国际关系研究</w:instrText>
      </w:r>
      <w:r w:rsidRPr="00F64E82">
        <w:rPr>
          <w:rFonts w:ascii="Times New Roman" w:hAnsi="Times New Roman" w:cs="Times New Roman"/>
        </w:rPr>
        <w:instrText xml:space="preserve"> (International Relations Studies)&lt;/secondary-title&gt;&lt;/titles&gt;&lt;pages&gt;152-154&lt;/pages&gt;&lt;contributors&gt;&lt;authors&gt;&lt;author&gt;Liu, Jingqian&lt;/author&gt;&lt;author&gt;Shu, Biquan&lt;/author&gt;&lt;/authors&gt;&lt;/contributors&gt;&lt;added-date format="utc"&gt;1419195093&lt;/added-date&gt;&lt;ref-type name="Journal Article"&gt;17&lt;/ref-type&gt;&lt;dates&gt;&lt;year&gt;2013&lt;/year&gt;&lt;/dates&gt;&lt;rec-number&gt;844&lt;/rec-number&gt;&lt;last-updated-date format="utc"&gt;1419195311&lt;/last-updated-date&gt;&lt;volume&gt;3&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Ibid.:153</w:t>
      </w:r>
      <w:r w:rsidRPr="00F64E82">
        <w:rPr>
          <w:rFonts w:ascii="Times New Roman" w:hAnsi="Times New Roman" w:cs="Times New Roman"/>
        </w:rPr>
        <w:fldChar w:fldCharType="end"/>
      </w:r>
    </w:p>
  </w:footnote>
  <w:footnote w:id="85">
    <w:p w14:paraId="11D5E30C" w14:textId="09C2A3C3"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Liu&lt;/Author&gt;&lt;Year&gt;2013&lt;/Year&gt;&lt;IDText&gt;</w:instrText>
      </w:r>
      <w:r w:rsidRPr="00F64E82">
        <w:rPr>
          <w:rFonts w:ascii="Times New Roman" w:hAnsi="Times New Roman" w:cs="Times New Roman"/>
        </w:rPr>
        <w:instrText>《国际关系研究》发刊式暨</w:instrText>
      </w:r>
      <w:r w:rsidRPr="00F64E82">
        <w:rPr>
          <w:rFonts w:ascii="Times New Roman" w:hAnsi="Times New Roman" w:cs="Times New Roman"/>
        </w:rPr>
        <w:instrText>“</w:instrText>
      </w:r>
      <w:r w:rsidRPr="00F64E82">
        <w:rPr>
          <w:rFonts w:ascii="Times New Roman" w:hAnsi="Times New Roman" w:cs="Times New Roman"/>
        </w:rPr>
        <w:instrText>构建新型大国关系</w:instrText>
      </w:r>
      <w:r w:rsidRPr="00F64E82">
        <w:rPr>
          <w:rFonts w:ascii="Times New Roman" w:hAnsi="Times New Roman" w:cs="Times New Roman"/>
        </w:rPr>
        <w:instrTex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First issue ceremony of International Relations Studies and conference review of establishing new type of great power relations)&lt;/IDText&gt;&lt;Suffix&gt;:153&lt;/Suffix&gt;&lt;DisplayText&gt;Ibid.:153&lt;/DisplayText&gt;&lt;record&gt;&lt;titles&gt;&lt;title&gt;</w:instrText>
      </w:r>
      <w:r w:rsidRPr="00F64E82">
        <w:rPr>
          <w:rFonts w:ascii="Times New Roman" w:hAnsi="Times New Roman" w:cs="Times New Roman"/>
        </w:rPr>
        <w:instrText>《国际关系研究》发刊式暨</w:instrText>
      </w:r>
      <w:r w:rsidRPr="00F64E82">
        <w:rPr>
          <w:rFonts w:ascii="Times New Roman" w:hAnsi="Times New Roman" w:cs="Times New Roman"/>
        </w:rPr>
        <w:instrText>“</w:instrText>
      </w:r>
      <w:r w:rsidRPr="00F64E82">
        <w:rPr>
          <w:rFonts w:ascii="Times New Roman" w:hAnsi="Times New Roman" w:cs="Times New Roman"/>
        </w:rPr>
        <w:instrText>构建新型大国关系</w:instrText>
      </w:r>
      <w:r w:rsidRPr="00F64E82">
        <w:rPr>
          <w:rFonts w:ascii="Times New Roman" w:hAnsi="Times New Roman" w:cs="Times New Roman"/>
        </w:rPr>
        <w:instrText>”</w:instrText>
      </w:r>
      <w:r w:rsidRPr="00F64E82">
        <w:rPr>
          <w:rFonts w:ascii="Times New Roman" w:hAnsi="Times New Roman" w:cs="Times New Roman"/>
        </w:rPr>
        <w:instrText>研讨会综述</w:instrText>
      </w:r>
      <w:r w:rsidRPr="00F64E82">
        <w:rPr>
          <w:rFonts w:ascii="Times New Roman" w:hAnsi="Times New Roman" w:cs="Times New Roman"/>
        </w:rPr>
        <w:instrText xml:space="preserve"> (First issue ceremony of International Relations Studies and conference review of establishing new type of great power relations)&lt;/title&gt;&lt;secondary-title&gt;</w:instrText>
      </w:r>
      <w:r w:rsidRPr="00F64E82">
        <w:rPr>
          <w:rFonts w:ascii="Times New Roman" w:hAnsi="Times New Roman" w:cs="Times New Roman"/>
        </w:rPr>
        <w:instrText>国际关系研究</w:instrText>
      </w:r>
      <w:r w:rsidRPr="00F64E82">
        <w:rPr>
          <w:rFonts w:ascii="Times New Roman" w:hAnsi="Times New Roman" w:cs="Times New Roman"/>
        </w:rPr>
        <w:instrText xml:space="preserve"> (International Relations Studies)&lt;/secondary-title&gt;&lt;/titles&gt;&lt;pages&gt;152-154&lt;/pages&gt;&lt;contributors&gt;&lt;authors&gt;&lt;author&gt;Liu, Jingqian&lt;/author&gt;&lt;author&gt;Shu, Biquan&lt;/author&gt;&lt;/authors&gt;&lt;/contributors&gt;&lt;added-date format="utc"&gt;1419195093&lt;/added-date&gt;&lt;ref-type name="Journal Article"&gt;17&lt;/ref-type&gt;&lt;dates&gt;&lt;year&gt;2013&lt;/year&gt;&lt;/dates&gt;&lt;rec-number&gt;844&lt;/rec-number&gt;&lt;last-updated-date format="utc"&gt;1419195311&lt;/last-updated-date&gt;&lt;volume&gt;3&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Ibid.:153</w:t>
      </w:r>
      <w:r w:rsidRPr="00F64E82">
        <w:rPr>
          <w:rFonts w:ascii="Times New Roman" w:hAnsi="Times New Roman" w:cs="Times New Roman"/>
        </w:rPr>
        <w:fldChar w:fldCharType="end"/>
      </w:r>
    </w:p>
  </w:footnote>
  <w:footnote w:id="86">
    <w:p w14:paraId="740C0794" w14:textId="4A945F52" w:rsidR="003C3D3D" w:rsidRPr="00F64E82" w:rsidRDefault="003C3D3D" w:rsidP="00D96998">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Interview conducted in Beijing in June 2015</w:t>
      </w:r>
    </w:p>
  </w:footnote>
  <w:footnote w:id="87">
    <w:p w14:paraId="55E1B066" w14:textId="5569745E"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Niu&lt;/Author&gt;&lt;Year&gt;2013&lt;/Year&gt;&lt;IDText&gt;</w:instrText>
      </w:r>
      <w:r w:rsidRPr="00F64E82">
        <w:rPr>
          <w:rFonts w:ascii="Times New Roman" w:hAnsi="Times New Roman" w:cs="Times New Roman"/>
        </w:rPr>
        <w:instrText>合作共赢的新型大国关系前瞻</w:instrText>
      </w:r>
      <w:r w:rsidRPr="00F64E82">
        <w:rPr>
          <w:rFonts w:ascii="Times New Roman" w:hAnsi="Times New Roman" w:cs="Times New Roman"/>
        </w:rPr>
        <w:instrText xml:space="preserve"> (Preview of cooperation and win-win new type of great power relations)&lt;/IDText&gt;&lt;Suffix&gt;:93&lt;/Suffix&gt;&lt;DisplayText&gt;Niu and Du, &amp;quot;</w:instrText>
      </w:r>
      <w:r w:rsidRPr="00F64E82">
        <w:rPr>
          <w:rFonts w:ascii="Times New Roman" w:hAnsi="Times New Roman" w:cs="Times New Roman"/>
        </w:rPr>
        <w:instrText>合作共赢的新型大国关系前瞻</w:instrText>
      </w:r>
      <w:r w:rsidRPr="00F64E82">
        <w:rPr>
          <w:rFonts w:ascii="Times New Roman" w:hAnsi="Times New Roman" w:cs="Times New Roman"/>
        </w:rPr>
        <w:instrText xml:space="preserve"> (Preview of Cooperation and Win-Win New Type of Great Power Relations).&amp;quot;:93&lt;/DisplayText&gt;&lt;record&gt;&lt;titles&gt;&lt;title&gt;</w:instrText>
      </w:r>
      <w:r w:rsidRPr="00F64E82">
        <w:rPr>
          <w:rFonts w:ascii="Times New Roman" w:hAnsi="Times New Roman" w:cs="Times New Roman"/>
        </w:rPr>
        <w:instrText>合作共赢的新型大国关系前瞻</w:instrText>
      </w:r>
      <w:r w:rsidRPr="00F64E82">
        <w:rPr>
          <w:rFonts w:ascii="Times New Roman" w:hAnsi="Times New Roman" w:cs="Times New Roman"/>
        </w:rPr>
        <w:instrText xml:space="preserve"> (Preview of cooperation and win-win new type of great power relations)&lt;/title&gt;&lt;secondary-title&gt;</w:instrText>
      </w:r>
      <w:r w:rsidRPr="00F64E82">
        <w:rPr>
          <w:rFonts w:ascii="Times New Roman" w:hAnsi="Times New Roman" w:cs="Times New Roman"/>
        </w:rPr>
        <w:instrText>唯实</w:instrText>
      </w:r>
      <w:r w:rsidRPr="00F64E82">
        <w:rPr>
          <w:rFonts w:ascii="Times New Roman" w:hAnsi="Times New Roman" w:cs="Times New Roman"/>
        </w:rPr>
        <w:instrText xml:space="preserve"> (Truths and Facts)&lt;/secondary-title&gt;&lt;/titles&gt;&lt;pages&gt;91-94&lt;/pages&gt;&lt;contributors&gt;&lt;authors&gt;&lt;author&gt;Niu, Jusheng&lt;/author&gt;&lt;author&gt;Du, Gang&lt;/author&gt;&lt;/authors&gt;&lt;/contributors&gt;&lt;added-date format="utc"&gt;1419180310&lt;/added-date&gt;&lt;ref-type name="Journal Article"&gt;17&lt;/ref-type&gt;&lt;dates&gt;&lt;year&gt;2013&lt;/year&gt;&lt;/dates&gt;&lt;rec-number&gt;840&lt;/rec-number&gt;&lt;last-updated-date format="utc"&gt;1419180430&lt;/last-updated-date&gt;&lt;volume&gt;1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Niu and Du, "Hezuo gongying de xinxing daguo guanxi qianzhan (Preview of Cooperation and Win-Win New Type of Great Power Relations).":93</w:t>
      </w:r>
      <w:r w:rsidRPr="00F64E82">
        <w:rPr>
          <w:rFonts w:ascii="Times New Roman" w:hAnsi="Times New Roman" w:cs="Times New Roman"/>
        </w:rPr>
        <w:fldChar w:fldCharType="end"/>
      </w:r>
    </w:p>
  </w:footnote>
  <w:footnote w:id="88">
    <w:p w14:paraId="2E4566D2" w14:textId="5842E15E" w:rsidR="003C3D3D" w:rsidRPr="00F64E82" w:rsidRDefault="003C3D3D" w:rsidP="00E96A09">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Liu, Xiaoming, Dazao zhongying guanxi jingcai xiayiji (to create the ‘next season’ of brilliant Sino-UK relations), </w:t>
      </w:r>
      <w:r w:rsidRPr="00F64E82">
        <w:rPr>
          <w:rFonts w:ascii="Times New Roman" w:hAnsi="Times New Roman" w:cs="Times New Roman"/>
          <w:i/>
        </w:rPr>
        <w:t>People’s Daily</w:t>
      </w:r>
      <w:r w:rsidRPr="00F64E82">
        <w:rPr>
          <w:rFonts w:ascii="Times New Roman" w:hAnsi="Times New Roman" w:cs="Times New Roman"/>
        </w:rPr>
        <w:t xml:space="preserve">, also available at </w:t>
      </w:r>
      <w:hyperlink r:id="rId7" w:history="1">
        <w:r w:rsidRPr="00F64E82">
          <w:rPr>
            <w:rStyle w:val="Hyperlink"/>
            <w:rFonts w:ascii="Times New Roman" w:hAnsi="Times New Roman" w:cs="Times New Roman"/>
          </w:rPr>
          <w:t>http://paper.people.com.cn/rmrb/html/2013-08/12/nw.D110000renmrb_20130812_2-03.htm</w:t>
        </w:r>
      </w:hyperlink>
      <w:r w:rsidRPr="00F64E82">
        <w:rPr>
          <w:rFonts w:ascii="Times New Roman" w:hAnsi="Times New Roman" w:cs="Times New Roman"/>
        </w:rPr>
        <w:t xml:space="preserve"> accessed on 16 November 2015 (2013)</w:t>
      </w:r>
    </w:p>
  </w:footnote>
  <w:footnote w:id="89">
    <w:p w14:paraId="3E0CF527" w14:textId="686D5F01"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Ren,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Ren&lt;/Author&gt;&lt;Year&gt;2013&lt;/Year&gt;&lt;IDText&gt;</w:instrText>
      </w:r>
      <w:r w:rsidRPr="00F64E82">
        <w:rPr>
          <w:rFonts w:ascii="Times New Roman" w:hAnsi="Times New Roman" w:cs="Times New Roman"/>
        </w:rPr>
        <w:instrText>塑造</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o establish new type of great power relations)&lt;/IDText&gt;&lt;Suffix&gt;:62&lt;/Suffix&gt;&lt;DisplayText&gt;Xiao Ren, &amp;quot;</w:instrText>
      </w:r>
      <w:r w:rsidRPr="00F64E82">
        <w:rPr>
          <w:rFonts w:ascii="Times New Roman" w:hAnsi="Times New Roman" w:cs="Times New Roman"/>
        </w:rPr>
        <w:instrText>塑造</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o Establish New Type of Great Power Relations),&amp;quot; &lt;style face="italic"&gt;</w:instrText>
      </w:r>
      <w:r w:rsidRPr="00F64E82">
        <w:rPr>
          <w:rFonts w:ascii="Times New Roman" w:hAnsi="Times New Roman" w:cs="Times New Roman"/>
        </w:rPr>
        <w:instrText>国际视野</w:instrText>
      </w:r>
      <w:r w:rsidRPr="00F64E82">
        <w:rPr>
          <w:rFonts w:ascii="Times New Roman" w:hAnsi="Times New Roman" w:cs="Times New Roman"/>
        </w:rPr>
        <w:instrText xml:space="preserve"> (Theoretical horizon)&lt;/style&gt; 12 (2013).:62&lt;/DisplayText&gt;&lt;record&gt;&lt;titles&gt;&lt;title&gt;</w:instrText>
      </w:r>
      <w:r w:rsidRPr="00F64E82">
        <w:rPr>
          <w:rFonts w:ascii="Times New Roman" w:hAnsi="Times New Roman" w:cs="Times New Roman"/>
        </w:rPr>
        <w:instrText>塑造</w:instrText>
      </w:r>
      <w:r w:rsidRPr="00F64E82">
        <w:rPr>
          <w:rFonts w:ascii="Times New Roman" w:hAnsi="Times New Roman" w:cs="Times New Roman"/>
        </w:rPr>
        <w:instrText>&amp;quot;</w:instrText>
      </w:r>
      <w:r w:rsidRPr="00F64E82">
        <w:rPr>
          <w:rFonts w:ascii="Times New Roman" w:hAnsi="Times New Roman" w:cs="Times New Roman"/>
        </w:rPr>
        <w:instrText>新型大国关系</w:instrText>
      </w:r>
      <w:r w:rsidRPr="00F64E82">
        <w:rPr>
          <w:rFonts w:ascii="Times New Roman" w:hAnsi="Times New Roman" w:cs="Times New Roman"/>
        </w:rPr>
        <w:instrText>&amp;quot; (To establish new type of great power relations)&lt;/title&gt;&lt;secondary-title&gt;</w:instrText>
      </w:r>
      <w:r w:rsidRPr="00F64E82">
        <w:rPr>
          <w:rFonts w:ascii="Times New Roman" w:hAnsi="Times New Roman" w:cs="Times New Roman"/>
        </w:rPr>
        <w:instrText>国际视野</w:instrText>
      </w:r>
      <w:r w:rsidRPr="00F64E82">
        <w:rPr>
          <w:rFonts w:ascii="Times New Roman" w:hAnsi="Times New Roman" w:cs="Times New Roman"/>
        </w:rPr>
        <w:instrText xml:space="preserve"> (Theoretical horizon)&lt;/secondary-title&gt;&lt;/titles&gt;&lt;pages&gt;59-63&lt;/pages&gt;&lt;contributors&gt;&lt;authors&gt;&lt;author&gt;Ren, Xiao&lt;/author&gt;&lt;/authors&gt;&lt;/contributors&gt;&lt;added-date format="utc"&gt;1419195525&lt;/added-date&gt;&lt;ref-type name="Journal Article"&gt;17&lt;/ref-type&gt;&lt;dates&gt;&lt;year&gt;2013&lt;/year&gt;&lt;/dates&gt;&lt;rec-number&gt;845&lt;/rec-number&gt;&lt;last-updated-date format="utc"&gt;1419195593&lt;/last-updated-date&gt;&lt;volume&gt;12&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Xiao, "Suzao xinxing daguo guanxi (to Establish New Type of Great Power Relations)," </w:t>
      </w:r>
      <w:r w:rsidRPr="00F64E82">
        <w:rPr>
          <w:rFonts w:ascii="Times New Roman" w:hAnsi="Times New Roman" w:cs="Times New Roman"/>
          <w:i/>
          <w:noProof/>
        </w:rPr>
        <w:t>Guoji shiye (Theoretical horizon)</w:t>
      </w:r>
      <w:r w:rsidRPr="00F64E82">
        <w:rPr>
          <w:rFonts w:ascii="Times New Roman" w:hAnsi="Times New Roman" w:cs="Times New Roman"/>
          <w:noProof/>
        </w:rPr>
        <w:t xml:space="preserve"> 12 (2013).:62</w:t>
      </w:r>
      <w:r w:rsidRPr="00F64E82">
        <w:rPr>
          <w:rFonts w:ascii="Times New Roman" w:hAnsi="Times New Roman" w:cs="Times New Roman"/>
        </w:rPr>
        <w:fldChar w:fldCharType="end"/>
      </w:r>
    </w:p>
  </w:footnote>
  <w:footnote w:id="90">
    <w:p w14:paraId="0AD728B8" w14:textId="54079661" w:rsidR="003C3D3D" w:rsidRPr="00F64E82" w:rsidRDefault="003C3D3D">
      <w:pPr>
        <w:pStyle w:val="FootnoteText"/>
        <w:rPr>
          <w:rFonts w:ascii="Times New Roman" w:hAnsi="Times New Roman" w:cs="Times New Roman"/>
        </w:rPr>
      </w:pPr>
      <w:r w:rsidRPr="00F64E82">
        <w:rPr>
          <w:rStyle w:val="FootnoteReference"/>
          <w:rFonts w:ascii="Times New Roman" w:hAnsi="Times New Roman" w:cs="Times New Roman"/>
        </w:rPr>
        <w:footnoteRef/>
      </w:r>
      <w:r w:rsidRPr="00F64E82">
        <w:rPr>
          <w:rFonts w:ascii="Times New Roman" w:hAnsi="Times New Roman" w:cs="Times New Roman"/>
        </w:rPr>
        <w:t xml:space="preserve"> Yang, </w:t>
      </w:r>
      <w:r w:rsidRPr="00F64E82">
        <w:rPr>
          <w:rFonts w:ascii="Times New Roman" w:hAnsi="Times New Roman" w:cs="Times New Roman"/>
        </w:rPr>
        <w:fldChar w:fldCharType="begin"/>
      </w:r>
      <w:r w:rsidRPr="00F64E82">
        <w:rPr>
          <w:rFonts w:ascii="Times New Roman" w:hAnsi="Times New Roman" w:cs="Times New Roman"/>
        </w:rPr>
        <w:instrText xml:space="preserve"> ADDIN EN.CITE &lt;EndNote&gt;&lt;Cite&gt;&lt;Author&gt;Yang&lt;/Author&gt;&lt;Year&gt;2013&lt;/Year&gt;&lt;IDText&gt;</w:instrText>
      </w:r>
      <w:r w:rsidRPr="00F64E82">
        <w:rPr>
          <w:rFonts w:ascii="Times New Roman" w:hAnsi="Times New Roman" w:cs="Times New Roman"/>
        </w:rPr>
        <w:instrText>新型大国关系：理论，战略和政策建构</w:instrText>
      </w:r>
      <w:r w:rsidRPr="00F64E82">
        <w:rPr>
          <w:rFonts w:ascii="Times New Roman" w:hAnsi="Times New Roman" w:cs="Times New Roman"/>
        </w:rPr>
        <w:instrText xml:space="preserve"> (New type of great power relations: theory, strategy and policy-making)&lt;/IDText&gt;&lt;Suffix&gt;:11&lt;/Suffix&gt;&lt;DisplayText&gt;Jiemian Yang, &amp;quot;</w:instrText>
      </w:r>
      <w:r w:rsidRPr="00F64E82">
        <w:rPr>
          <w:rFonts w:ascii="Times New Roman" w:hAnsi="Times New Roman" w:cs="Times New Roman"/>
        </w:rPr>
        <w:instrText>新型大国关系：理论，战略和政策建构</w:instrText>
      </w:r>
      <w:r w:rsidRPr="00F64E82">
        <w:rPr>
          <w:rFonts w:ascii="Times New Roman" w:hAnsi="Times New Roman" w:cs="Times New Roman"/>
        </w:rPr>
        <w:instrText xml:space="preserve"> (New Type of Great Power Relations: Theory, Strategy and Policy-Making),&amp;quot; &lt;style face="italic"&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tyle&gt; 3 (2013).:11&lt;/DisplayText&gt;&lt;record&gt;&lt;titles&gt;&lt;title&gt;</w:instrText>
      </w:r>
      <w:r w:rsidRPr="00F64E82">
        <w:rPr>
          <w:rFonts w:ascii="Times New Roman" w:hAnsi="Times New Roman" w:cs="Times New Roman"/>
        </w:rPr>
        <w:instrText>新型大国关系：理论，战略和政策建构</w:instrText>
      </w:r>
      <w:r w:rsidRPr="00F64E82">
        <w:rPr>
          <w:rFonts w:ascii="Times New Roman" w:hAnsi="Times New Roman" w:cs="Times New Roman"/>
        </w:rPr>
        <w:instrText xml:space="preserve"> (New type of great power relations: theory, strategy and policy-making)&lt;/title&gt;&lt;secondary-title&gt;</w:instrText>
      </w:r>
      <w:r w:rsidRPr="00F64E82">
        <w:rPr>
          <w:rFonts w:ascii="Times New Roman" w:hAnsi="Times New Roman" w:cs="Times New Roman"/>
        </w:rPr>
        <w:instrText>国际问题研究</w:instrText>
      </w:r>
      <w:r w:rsidRPr="00F64E82">
        <w:rPr>
          <w:rFonts w:ascii="Times New Roman" w:hAnsi="Times New Roman" w:cs="Times New Roman"/>
        </w:rPr>
        <w:instrText xml:space="preserve"> (International Studies)&lt;/secondary-title&gt;&lt;/titles&gt;&lt;pages&gt;9-19&lt;/pages&gt;&lt;contributors&gt;&lt;authors&gt;&lt;author&gt;Yang, Jiemian&lt;/author&gt;&lt;/authors&gt;&lt;/contributors&gt;&lt;added-date format="utc"&gt;1419103653&lt;/added-date&gt;&lt;ref-type name="Journal Article"&gt;17&lt;/ref-type&gt;&lt;dates&gt;&lt;year&gt;2013&lt;/year&gt;&lt;/dates&gt;&lt;rec-number&gt;816&lt;/rec-number&gt;&lt;last-updated-date format="utc"&gt;1419103748&lt;/last-updated-date&gt;&lt;volume&gt;3&lt;/volume&gt;&lt;/record&gt;&lt;/Cite&gt;&lt;/EndNote&gt;</w:instrText>
      </w:r>
      <w:r w:rsidRPr="00F64E82">
        <w:rPr>
          <w:rFonts w:ascii="Times New Roman" w:hAnsi="Times New Roman" w:cs="Times New Roman"/>
        </w:rPr>
        <w:fldChar w:fldCharType="separate"/>
      </w:r>
      <w:r w:rsidRPr="00F64E82">
        <w:rPr>
          <w:rFonts w:ascii="Times New Roman" w:hAnsi="Times New Roman" w:cs="Times New Roman"/>
          <w:noProof/>
        </w:rPr>
        <w:t xml:space="preserve">Jiemian, "Xinxing daguo guanxi: lilun, zhanlve yu zhengce jiangou (New Type of Great Power Relations: Theory, Strategy and Policy-Making)," </w:t>
      </w:r>
      <w:r w:rsidRPr="00F64E82">
        <w:rPr>
          <w:rFonts w:ascii="Times New Roman" w:hAnsi="Times New Roman" w:cs="Times New Roman"/>
          <w:i/>
          <w:noProof/>
        </w:rPr>
        <w:t>Guoji wenti yanjiu (International Studies)</w:t>
      </w:r>
      <w:r w:rsidRPr="00F64E82">
        <w:rPr>
          <w:rFonts w:ascii="Times New Roman" w:hAnsi="Times New Roman" w:cs="Times New Roman"/>
          <w:noProof/>
        </w:rPr>
        <w:t xml:space="preserve"> 3 (2013).:11</w:t>
      </w:r>
      <w:r w:rsidRPr="00F64E82">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BD6D17"/>
    <w:multiLevelType w:val="hybridMultilevel"/>
    <w:tmpl w:val="D21E8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C3B181C"/>
    <w:multiLevelType w:val="hybridMultilevel"/>
    <w:tmpl w:val="8564B866"/>
    <w:lvl w:ilvl="0" w:tplc="39E42F4A">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78C14A5B"/>
    <w:multiLevelType w:val="hybridMultilevel"/>
    <w:tmpl w:val="1FCE8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E7FE4"/>
    <w:rsid w:val="00000DAA"/>
    <w:rsid w:val="00003417"/>
    <w:rsid w:val="000049C4"/>
    <w:rsid w:val="00004E24"/>
    <w:rsid w:val="0000553D"/>
    <w:rsid w:val="000067B2"/>
    <w:rsid w:val="000067BE"/>
    <w:rsid w:val="00006B49"/>
    <w:rsid w:val="00007507"/>
    <w:rsid w:val="000107E8"/>
    <w:rsid w:val="0001108A"/>
    <w:rsid w:val="00011148"/>
    <w:rsid w:val="00011B81"/>
    <w:rsid w:val="00012FB0"/>
    <w:rsid w:val="00012FB3"/>
    <w:rsid w:val="000130FE"/>
    <w:rsid w:val="0001424B"/>
    <w:rsid w:val="00016F19"/>
    <w:rsid w:val="00016FEB"/>
    <w:rsid w:val="00017BBF"/>
    <w:rsid w:val="00017BCD"/>
    <w:rsid w:val="000207F9"/>
    <w:rsid w:val="00021F28"/>
    <w:rsid w:val="0002272B"/>
    <w:rsid w:val="00022EFA"/>
    <w:rsid w:val="000240E5"/>
    <w:rsid w:val="00024859"/>
    <w:rsid w:val="00025077"/>
    <w:rsid w:val="000305DA"/>
    <w:rsid w:val="00030C4A"/>
    <w:rsid w:val="000316CF"/>
    <w:rsid w:val="00031E89"/>
    <w:rsid w:val="000321CE"/>
    <w:rsid w:val="00032537"/>
    <w:rsid w:val="00032B5B"/>
    <w:rsid w:val="000332D3"/>
    <w:rsid w:val="000346B6"/>
    <w:rsid w:val="0003518F"/>
    <w:rsid w:val="0003537C"/>
    <w:rsid w:val="0003584F"/>
    <w:rsid w:val="00035FE7"/>
    <w:rsid w:val="00036D91"/>
    <w:rsid w:val="000371B2"/>
    <w:rsid w:val="00037336"/>
    <w:rsid w:val="00040333"/>
    <w:rsid w:val="0004084A"/>
    <w:rsid w:val="00040AF1"/>
    <w:rsid w:val="00041B62"/>
    <w:rsid w:val="00044FB0"/>
    <w:rsid w:val="000451D3"/>
    <w:rsid w:val="00045CB9"/>
    <w:rsid w:val="000463BB"/>
    <w:rsid w:val="00047E31"/>
    <w:rsid w:val="00050E61"/>
    <w:rsid w:val="00051D89"/>
    <w:rsid w:val="0005255D"/>
    <w:rsid w:val="00052BB8"/>
    <w:rsid w:val="00053274"/>
    <w:rsid w:val="00056E57"/>
    <w:rsid w:val="00057571"/>
    <w:rsid w:val="000605FF"/>
    <w:rsid w:val="00060B32"/>
    <w:rsid w:val="00061789"/>
    <w:rsid w:val="00062F6A"/>
    <w:rsid w:val="000640DB"/>
    <w:rsid w:val="000660C0"/>
    <w:rsid w:val="000662B7"/>
    <w:rsid w:val="0006670F"/>
    <w:rsid w:val="000733AF"/>
    <w:rsid w:val="0007693A"/>
    <w:rsid w:val="000771D4"/>
    <w:rsid w:val="00077A88"/>
    <w:rsid w:val="00077B7A"/>
    <w:rsid w:val="0008105B"/>
    <w:rsid w:val="000811AB"/>
    <w:rsid w:val="000819AE"/>
    <w:rsid w:val="00082485"/>
    <w:rsid w:val="000825CC"/>
    <w:rsid w:val="00083422"/>
    <w:rsid w:val="00083CB0"/>
    <w:rsid w:val="00085E3C"/>
    <w:rsid w:val="00090090"/>
    <w:rsid w:val="000909FB"/>
    <w:rsid w:val="00091069"/>
    <w:rsid w:val="00091A72"/>
    <w:rsid w:val="0009481F"/>
    <w:rsid w:val="00094DB8"/>
    <w:rsid w:val="000959A5"/>
    <w:rsid w:val="000964E7"/>
    <w:rsid w:val="000975F9"/>
    <w:rsid w:val="000A0B75"/>
    <w:rsid w:val="000A2CD6"/>
    <w:rsid w:val="000A318A"/>
    <w:rsid w:val="000A346E"/>
    <w:rsid w:val="000A3EB6"/>
    <w:rsid w:val="000A412C"/>
    <w:rsid w:val="000A4918"/>
    <w:rsid w:val="000A4D3D"/>
    <w:rsid w:val="000A541E"/>
    <w:rsid w:val="000A55BB"/>
    <w:rsid w:val="000A58DA"/>
    <w:rsid w:val="000A6858"/>
    <w:rsid w:val="000B09B5"/>
    <w:rsid w:val="000B0BA8"/>
    <w:rsid w:val="000B13E0"/>
    <w:rsid w:val="000B1822"/>
    <w:rsid w:val="000B2BD8"/>
    <w:rsid w:val="000B42AD"/>
    <w:rsid w:val="000B6D33"/>
    <w:rsid w:val="000C0519"/>
    <w:rsid w:val="000C0C75"/>
    <w:rsid w:val="000C3776"/>
    <w:rsid w:val="000C39CB"/>
    <w:rsid w:val="000C41EA"/>
    <w:rsid w:val="000C440B"/>
    <w:rsid w:val="000C4803"/>
    <w:rsid w:val="000C5794"/>
    <w:rsid w:val="000C59D5"/>
    <w:rsid w:val="000D0C9E"/>
    <w:rsid w:val="000D2752"/>
    <w:rsid w:val="000D6433"/>
    <w:rsid w:val="000D6832"/>
    <w:rsid w:val="000D68A7"/>
    <w:rsid w:val="000D768D"/>
    <w:rsid w:val="000D7F10"/>
    <w:rsid w:val="000E04A3"/>
    <w:rsid w:val="000E264E"/>
    <w:rsid w:val="000E2B8C"/>
    <w:rsid w:val="000E31F4"/>
    <w:rsid w:val="000E4BAA"/>
    <w:rsid w:val="000E6668"/>
    <w:rsid w:val="000E7227"/>
    <w:rsid w:val="000F0D16"/>
    <w:rsid w:val="000F1657"/>
    <w:rsid w:val="000F2913"/>
    <w:rsid w:val="000F2AB6"/>
    <w:rsid w:val="000F2D6F"/>
    <w:rsid w:val="000F3096"/>
    <w:rsid w:val="000F382A"/>
    <w:rsid w:val="000F4186"/>
    <w:rsid w:val="000F5584"/>
    <w:rsid w:val="000F5A08"/>
    <w:rsid w:val="000F5E97"/>
    <w:rsid w:val="000F6257"/>
    <w:rsid w:val="000F664F"/>
    <w:rsid w:val="000F7C9C"/>
    <w:rsid w:val="00101CE6"/>
    <w:rsid w:val="0010659F"/>
    <w:rsid w:val="001077B0"/>
    <w:rsid w:val="00107D11"/>
    <w:rsid w:val="00110530"/>
    <w:rsid w:val="00110BBD"/>
    <w:rsid w:val="00112445"/>
    <w:rsid w:val="0011258A"/>
    <w:rsid w:val="00113118"/>
    <w:rsid w:val="00113D12"/>
    <w:rsid w:val="0011413E"/>
    <w:rsid w:val="00116FA5"/>
    <w:rsid w:val="00117086"/>
    <w:rsid w:val="001229B5"/>
    <w:rsid w:val="00123739"/>
    <w:rsid w:val="00130DE1"/>
    <w:rsid w:val="0013204F"/>
    <w:rsid w:val="00133CAB"/>
    <w:rsid w:val="001353C5"/>
    <w:rsid w:val="00144051"/>
    <w:rsid w:val="001440A8"/>
    <w:rsid w:val="00144914"/>
    <w:rsid w:val="0014641E"/>
    <w:rsid w:val="0014736D"/>
    <w:rsid w:val="00147467"/>
    <w:rsid w:val="00147DFA"/>
    <w:rsid w:val="00151315"/>
    <w:rsid w:val="00152023"/>
    <w:rsid w:val="00152372"/>
    <w:rsid w:val="0015259C"/>
    <w:rsid w:val="001528FD"/>
    <w:rsid w:val="0015485F"/>
    <w:rsid w:val="001552D4"/>
    <w:rsid w:val="00156DDF"/>
    <w:rsid w:val="00156FF6"/>
    <w:rsid w:val="0015736D"/>
    <w:rsid w:val="00157ABF"/>
    <w:rsid w:val="00160A1B"/>
    <w:rsid w:val="001612E5"/>
    <w:rsid w:val="00161569"/>
    <w:rsid w:val="00162B56"/>
    <w:rsid w:val="001646A9"/>
    <w:rsid w:val="00164D7D"/>
    <w:rsid w:val="0016583E"/>
    <w:rsid w:val="00166CF9"/>
    <w:rsid w:val="00166D8D"/>
    <w:rsid w:val="00175421"/>
    <w:rsid w:val="00175F22"/>
    <w:rsid w:val="00176DBB"/>
    <w:rsid w:val="001772B3"/>
    <w:rsid w:val="00177E31"/>
    <w:rsid w:val="0018145C"/>
    <w:rsid w:val="00181610"/>
    <w:rsid w:val="00181A0F"/>
    <w:rsid w:val="00181BA8"/>
    <w:rsid w:val="00182A0D"/>
    <w:rsid w:val="001835F2"/>
    <w:rsid w:val="00183D82"/>
    <w:rsid w:val="0018408D"/>
    <w:rsid w:val="00184531"/>
    <w:rsid w:val="00184FA7"/>
    <w:rsid w:val="0018521C"/>
    <w:rsid w:val="00185CA8"/>
    <w:rsid w:val="00186631"/>
    <w:rsid w:val="00187265"/>
    <w:rsid w:val="00187B87"/>
    <w:rsid w:val="00190939"/>
    <w:rsid w:val="00190B80"/>
    <w:rsid w:val="0019173B"/>
    <w:rsid w:val="00191E2B"/>
    <w:rsid w:val="00192226"/>
    <w:rsid w:val="00192DC8"/>
    <w:rsid w:val="00193239"/>
    <w:rsid w:val="00193BDD"/>
    <w:rsid w:val="001940FB"/>
    <w:rsid w:val="0019429A"/>
    <w:rsid w:val="00195F84"/>
    <w:rsid w:val="00196E0E"/>
    <w:rsid w:val="00197155"/>
    <w:rsid w:val="001A396B"/>
    <w:rsid w:val="001A4337"/>
    <w:rsid w:val="001A4726"/>
    <w:rsid w:val="001A7ED5"/>
    <w:rsid w:val="001B073F"/>
    <w:rsid w:val="001B113B"/>
    <w:rsid w:val="001B44D3"/>
    <w:rsid w:val="001B4A7E"/>
    <w:rsid w:val="001B583C"/>
    <w:rsid w:val="001B5B88"/>
    <w:rsid w:val="001B60D1"/>
    <w:rsid w:val="001B7A6B"/>
    <w:rsid w:val="001B7F8F"/>
    <w:rsid w:val="001C0610"/>
    <w:rsid w:val="001C2662"/>
    <w:rsid w:val="001C340C"/>
    <w:rsid w:val="001C3F15"/>
    <w:rsid w:val="001C64D6"/>
    <w:rsid w:val="001C6D0C"/>
    <w:rsid w:val="001C7138"/>
    <w:rsid w:val="001C7F48"/>
    <w:rsid w:val="001D0867"/>
    <w:rsid w:val="001D0BD2"/>
    <w:rsid w:val="001D110A"/>
    <w:rsid w:val="001D12F5"/>
    <w:rsid w:val="001D2965"/>
    <w:rsid w:val="001D3158"/>
    <w:rsid w:val="001D3A44"/>
    <w:rsid w:val="001D3BEC"/>
    <w:rsid w:val="001D415C"/>
    <w:rsid w:val="001D5060"/>
    <w:rsid w:val="001E07F1"/>
    <w:rsid w:val="001E0BD4"/>
    <w:rsid w:val="001E154F"/>
    <w:rsid w:val="001E277E"/>
    <w:rsid w:val="001E2A91"/>
    <w:rsid w:val="001E3D9D"/>
    <w:rsid w:val="001E4453"/>
    <w:rsid w:val="001E4D13"/>
    <w:rsid w:val="001E741C"/>
    <w:rsid w:val="001F0638"/>
    <w:rsid w:val="001F0E78"/>
    <w:rsid w:val="001F0F1D"/>
    <w:rsid w:val="001F1227"/>
    <w:rsid w:val="001F2C90"/>
    <w:rsid w:val="001F3154"/>
    <w:rsid w:val="001F38A6"/>
    <w:rsid w:val="001F499C"/>
    <w:rsid w:val="001F6CE3"/>
    <w:rsid w:val="00201E6D"/>
    <w:rsid w:val="00203A18"/>
    <w:rsid w:val="002045FD"/>
    <w:rsid w:val="00206377"/>
    <w:rsid w:val="00207417"/>
    <w:rsid w:val="0020744B"/>
    <w:rsid w:val="0021060D"/>
    <w:rsid w:val="002110B9"/>
    <w:rsid w:val="00211EB7"/>
    <w:rsid w:val="00212D27"/>
    <w:rsid w:val="002162C0"/>
    <w:rsid w:val="00216E05"/>
    <w:rsid w:val="00220D0A"/>
    <w:rsid w:val="00221473"/>
    <w:rsid w:val="002222BB"/>
    <w:rsid w:val="00224376"/>
    <w:rsid w:val="00227929"/>
    <w:rsid w:val="002307D2"/>
    <w:rsid w:val="002309FD"/>
    <w:rsid w:val="00230B4B"/>
    <w:rsid w:val="00230C88"/>
    <w:rsid w:val="00231711"/>
    <w:rsid w:val="002326AB"/>
    <w:rsid w:val="00233524"/>
    <w:rsid w:val="00233E53"/>
    <w:rsid w:val="00236797"/>
    <w:rsid w:val="002372E7"/>
    <w:rsid w:val="002402C6"/>
    <w:rsid w:val="00240699"/>
    <w:rsid w:val="002407E6"/>
    <w:rsid w:val="00241807"/>
    <w:rsid w:val="00243D63"/>
    <w:rsid w:val="00244146"/>
    <w:rsid w:val="00244220"/>
    <w:rsid w:val="00244C07"/>
    <w:rsid w:val="00245DE1"/>
    <w:rsid w:val="00247645"/>
    <w:rsid w:val="00250686"/>
    <w:rsid w:val="00251A87"/>
    <w:rsid w:val="00252CAA"/>
    <w:rsid w:val="00253984"/>
    <w:rsid w:val="002543D7"/>
    <w:rsid w:val="0025636D"/>
    <w:rsid w:val="0025637D"/>
    <w:rsid w:val="00257301"/>
    <w:rsid w:val="00257587"/>
    <w:rsid w:val="0026052E"/>
    <w:rsid w:val="00261BAB"/>
    <w:rsid w:val="00262B52"/>
    <w:rsid w:val="00264DA7"/>
    <w:rsid w:val="00264EBF"/>
    <w:rsid w:val="0026665A"/>
    <w:rsid w:val="00266AD4"/>
    <w:rsid w:val="0026724E"/>
    <w:rsid w:val="002700D7"/>
    <w:rsid w:val="002703FD"/>
    <w:rsid w:val="00270AFB"/>
    <w:rsid w:val="00270D72"/>
    <w:rsid w:val="002739F6"/>
    <w:rsid w:val="00273C5F"/>
    <w:rsid w:val="00277AB0"/>
    <w:rsid w:val="00280F1A"/>
    <w:rsid w:val="002811B8"/>
    <w:rsid w:val="00281405"/>
    <w:rsid w:val="00281421"/>
    <w:rsid w:val="002816FE"/>
    <w:rsid w:val="0028201E"/>
    <w:rsid w:val="00282613"/>
    <w:rsid w:val="00282ADC"/>
    <w:rsid w:val="00282F9C"/>
    <w:rsid w:val="002831B0"/>
    <w:rsid w:val="00284F7E"/>
    <w:rsid w:val="002859B8"/>
    <w:rsid w:val="002870A6"/>
    <w:rsid w:val="0028718F"/>
    <w:rsid w:val="002879A7"/>
    <w:rsid w:val="00287D5D"/>
    <w:rsid w:val="002906F6"/>
    <w:rsid w:val="00290B12"/>
    <w:rsid w:val="00290C0A"/>
    <w:rsid w:val="00291473"/>
    <w:rsid w:val="002928B3"/>
    <w:rsid w:val="002942A9"/>
    <w:rsid w:val="002960DA"/>
    <w:rsid w:val="00296317"/>
    <w:rsid w:val="002A2032"/>
    <w:rsid w:val="002A2793"/>
    <w:rsid w:val="002A2C39"/>
    <w:rsid w:val="002A50F6"/>
    <w:rsid w:val="002A5EDD"/>
    <w:rsid w:val="002A5F66"/>
    <w:rsid w:val="002A6AE2"/>
    <w:rsid w:val="002A6EA5"/>
    <w:rsid w:val="002B0EE7"/>
    <w:rsid w:val="002B2F75"/>
    <w:rsid w:val="002B30B6"/>
    <w:rsid w:val="002B6F4D"/>
    <w:rsid w:val="002B710D"/>
    <w:rsid w:val="002B7184"/>
    <w:rsid w:val="002C0262"/>
    <w:rsid w:val="002C3093"/>
    <w:rsid w:val="002C5906"/>
    <w:rsid w:val="002C5B06"/>
    <w:rsid w:val="002D19EB"/>
    <w:rsid w:val="002D3A75"/>
    <w:rsid w:val="002D3A93"/>
    <w:rsid w:val="002D405E"/>
    <w:rsid w:val="002D62FD"/>
    <w:rsid w:val="002D6A86"/>
    <w:rsid w:val="002D7AB1"/>
    <w:rsid w:val="002E091C"/>
    <w:rsid w:val="002E0931"/>
    <w:rsid w:val="002E0E4E"/>
    <w:rsid w:val="002E101A"/>
    <w:rsid w:val="002E1816"/>
    <w:rsid w:val="002E2CA9"/>
    <w:rsid w:val="002E480D"/>
    <w:rsid w:val="002E52D4"/>
    <w:rsid w:val="002E53C9"/>
    <w:rsid w:val="002F08A0"/>
    <w:rsid w:val="002F1271"/>
    <w:rsid w:val="002F397A"/>
    <w:rsid w:val="002F4E1F"/>
    <w:rsid w:val="002F553B"/>
    <w:rsid w:val="002F5A90"/>
    <w:rsid w:val="002F6AF6"/>
    <w:rsid w:val="002F6F3C"/>
    <w:rsid w:val="002F75FD"/>
    <w:rsid w:val="00301669"/>
    <w:rsid w:val="003023F7"/>
    <w:rsid w:val="003040BF"/>
    <w:rsid w:val="00304349"/>
    <w:rsid w:val="00305289"/>
    <w:rsid w:val="00305493"/>
    <w:rsid w:val="00307A6B"/>
    <w:rsid w:val="00307A7F"/>
    <w:rsid w:val="00310EE5"/>
    <w:rsid w:val="00314265"/>
    <w:rsid w:val="003153CC"/>
    <w:rsid w:val="0031545C"/>
    <w:rsid w:val="00315F16"/>
    <w:rsid w:val="00315F29"/>
    <w:rsid w:val="00316A0A"/>
    <w:rsid w:val="00317012"/>
    <w:rsid w:val="003202D6"/>
    <w:rsid w:val="00321035"/>
    <w:rsid w:val="00321B35"/>
    <w:rsid w:val="00324A5D"/>
    <w:rsid w:val="00324B72"/>
    <w:rsid w:val="003266E5"/>
    <w:rsid w:val="00326C29"/>
    <w:rsid w:val="00330DEA"/>
    <w:rsid w:val="003313FB"/>
    <w:rsid w:val="003315D8"/>
    <w:rsid w:val="00331826"/>
    <w:rsid w:val="003319E0"/>
    <w:rsid w:val="0033291B"/>
    <w:rsid w:val="0033406A"/>
    <w:rsid w:val="00334DB7"/>
    <w:rsid w:val="0033533F"/>
    <w:rsid w:val="00335752"/>
    <w:rsid w:val="003375EA"/>
    <w:rsid w:val="00340A8D"/>
    <w:rsid w:val="00341A8B"/>
    <w:rsid w:val="0034251E"/>
    <w:rsid w:val="00342E0C"/>
    <w:rsid w:val="00343214"/>
    <w:rsid w:val="003442B7"/>
    <w:rsid w:val="00344F19"/>
    <w:rsid w:val="00351B93"/>
    <w:rsid w:val="00355478"/>
    <w:rsid w:val="003559A9"/>
    <w:rsid w:val="00355A0A"/>
    <w:rsid w:val="003566DA"/>
    <w:rsid w:val="00361B30"/>
    <w:rsid w:val="00362155"/>
    <w:rsid w:val="003625A4"/>
    <w:rsid w:val="00364394"/>
    <w:rsid w:val="00365C46"/>
    <w:rsid w:val="00366ACB"/>
    <w:rsid w:val="003707ED"/>
    <w:rsid w:val="00370B8A"/>
    <w:rsid w:val="00371484"/>
    <w:rsid w:val="00372835"/>
    <w:rsid w:val="003749E9"/>
    <w:rsid w:val="00374D86"/>
    <w:rsid w:val="0037526D"/>
    <w:rsid w:val="00381105"/>
    <w:rsid w:val="0038511C"/>
    <w:rsid w:val="00387D52"/>
    <w:rsid w:val="00390608"/>
    <w:rsid w:val="0039082C"/>
    <w:rsid w:val="003915B7"/>
    <w:rsid w:val="00392C13"/>
    <w:rsid w:val="00392C5B"/>
    <w:rsid w:val="00392D02"/>
    <w:rsid w:val="003946BB"/>
    <w:rsid w:val="0039713A"/>
    <w:rsid w:val="003971D0"/>
    <w:rsid w:val="0039725F"/>
    <w:rsid w:val="0039748D"/>
    <w:rsid w:val="003A0D7C"/>
    <w:rsid w:val="003A14D7"/>
    <w:rsid w:val="003A2169"/>
    <w:rsid w:val="003A512A"/>
    <w:rsid w:val="003B1215"/>
    <w:rsid w:val="003B1B44"/>
    <w:rsid w:val="003B2FAB"/>
    <w:rsid w:val="003B67BD"/>
    <w:rsid w:val="003B68B8"/>
    <w:rsid w:val="003B792E"/>
    <w:rsid w:val="003C232C"/>
    <w:rsid w:val="003C3A36"/>
    <w:rsid w:val="003C3D3D"/>
    <w:rsid w:val="003C5469"/>
    <w:rsid w:val="003C5A3D"/>
    <w:rsid w:val="003C6F5A"/>
    <w:rsid w:val="003C797E"/>
    <w:rsid w:val="003D0D86"/>
    <w:rsid w:val="003D0DA2"/>
    <w:rsid w:val="003D18FF"/>
    <w:rsid w:val="003D3487"/>
    <w:rsid w:val="003D41C8"/>
    <w:rsid w:val="003D43BB"/>
    <w:rsid w:val="003D5B69"/>
    <w:rsid w:val="003D656B"/>
    <w:rsid w:val="003D7448"/>
    <w:rsid w:val="003D782A"/>
    <w:rsid w:val="003E00DD"/>
    <w:rsid w:val="003E0C33"/>
    <w:rsid w:val="003E15C0"/>
    <w:rsid w:val="003E2181"/>
    <w:rsid w:val="003E5220"/>
    <w:rsid w:val="003E6626"/>
    <w:rsid w:val="003E6DA4"/>
    <w:rsid w:val="003E724A"/>
    <w:rsid w:val="003E73DD"/>
    <w:rsid w:val="003F0314"/>
    <w:rsid w:val="003F09B7"/>
    <w:rsid w:val="003F0E10"/>
    <w:rsid w:val="003F2301"/>
    <w:rsid w:val="003F2CEA"/>
    <w:rsid w:val="003F63DE"/>
    <w:rsid w:val="003F6488"/>
    <w:rsid w:val="003F6B03"/>
    <w:rsid w:val="00403EF3"/>
    <w:rsid w:val="00404861"/>
    <w:rsid w:val="004051F7"/>
    <w:rsid w:val="00407A60"/>
    <w:rsid w:val="00410818"/>
    <w:rsid w:val="0041097D"/>
    <w:rsid w:val="004137EF"/>
    <w:rsid w:val="00414954"/>
    <w:rsid w:val="004152E6"/>
    <w:rsid w:val="004158B1"/>
    <w:rsid w:val="00417DE9"/>
    <w:rsid w:val="0042125C"/>
    <w:rsid w:val="004218C8"/>
    <w:rsid w:val="00424776"/>
    <w:rsid w:val="00425048"/>
    <w:rsid w:val="00426F67"/>
    <w:rsid w:val="004309AA"/>
    <w:rsid w:val="00430D63"/>
    <w:rsid w:val="00430EBF"/>
    <w:rsid w:val="00431D2F"/>
    <w:rsid w:val="0043206D"/>
    <w:rsid w:val="00432724"/>
    <w:rsid w:val="00434A70"/>
    <w:rsid w:val="00437622"/>
    <w:rsid w:val="004403E3"/>
    <w:rsid w:val="00440BE5"/>
    <w:rsid w:val="0044101B"/>
    <w:rsid w:val="004414E7"/>
    <w:rsid w:val="00441646"/>
    <w:rsid w:val="00441CF2"/>
    <w:rsid w:val="00442907"/>
    <w:rsid w:val="00445E96"/>
    <w:rsid w:val="00446572"/>
    <w:rsid w:val="00447A6A"/>
    <w:rsid w:val="00450648"/>
    <w:rsid w:val="00451B46"/>
    <w:rsid w:val="00453A0B"/>
    <w:rsid w:val="00454042"/>
    <w:rsid w:val="00454448"/>
    <w:rsid w:val="00454CAB"/>
    <w:rsid w:val="004604A9"/>
    <w:rsid w:val="00460635"/>
    <w:rsid w:val="00461054"/>
    <w:rsid w:val="00461A67"/>
    <w:rsid w:val="00462253"/>
    <w:rsid w:val="00467106"/>
    <w:rsid w:val="0046788F"/>
    <w:rsid w:val="00470216"/>
    <w:rsid w:val="00471422"/>
    <w:rsid w:val="00473CC7"/>
    <w:rsid w:val="00474FEA"/>
    <w:rsid w:val="004759B7"/>
    <w:rsid w:val="00475B97"/>
    <w:rsid w:val="00475E22"/>
    <w:rsid w:val="0047779A"/>
    <w:rsid w:val="004804D1"/>
    <w:rsid w:val="00481B7F"/>
    <w:rsid w:val="00483BFA"/>
    <w:rsid w:val="00483D25"/>
    <w:rsid w:val="004854B8"/>
    <w:rsid w:val="00485A41"/>
    <w:rsid w:val="00485D39"/>
    <w:rsid w:val="00486DFB"/>
    <w:rsid w:val="0048711E"/>
    <w:rsid w:val="004905D7"/>
    <w:rsid w:val="00490CAA"/>
    <w:rsid w:val="0049124E"/>
    <w:rsid w:val="004919AC"/>
    <w:rsid w:val="00491D4C"/>
    <w:rsid w:val="00491E2D"/>
    <w:rsid w:val="0049222D"/>
    <w:rsid w:val="00492611"/>
    <w:rsid w:val="00492BC1"/>
    <w:rsid w:val="00492C6E"/>
    <w:rsid w:val="004934FB"/>
    <w:rsid w:val="0049418F"/>
    <w:rsid w:val="00494E4D"/>
    <w:rsid w:val="00494E92"/>
    <w:rsid w:val="004962A9"/>
    <w:rsid w:val="0049727F"/>
    <w:rsid w:val="00497605"/>
    <w:rsid w:val="004A08FE"/>
    <w:rsid w:val="004A2422"/>
    <w:rsid w:val="004A2A95"/>
    <w:rsid w:val="004A4724"/>
    <w:rsid w:val="004A582E"/>
    <w:rsid w:val="004A7E25"/>
    <w:rsid w:val="004A7E6A"/>
    <w:rsid w:val="004B04DA"/>
    <w:rsid w:val="004B0714"/>
    <w:rsid w:val="004B073E"/>
    <w:rsid w:val="004B1299"/>
    <w:rsid w:val="004B2590"/>
    <w:rsid w:val="004B3223"/>
    <w:rsid w:val="004B3D7F"/>
    <w:rsid w:val="004B66E8"/>
    <w:rsid w:val="004B78AB"/>
    <w:rsid w:val="004C0DA8"/>
    <w:rsid w:val="004C111F"/>
    <w:rsid w:val="004C1FC0"/>
    <w:rsid w:val="004C20B1"/>
    <w:rsid w:val="004C3E6B"/>
    <w:rsid w:val="004C4C9C"/>
    <w:rsid w:val="004C63DE"/>
    <w:rsid w:val="004C63F4"/>
    <w:rsid w:val="004C7CB5"/>
    <w:rsid w:val="004D2630"/>
    <w:rsid w:val="004D471E"/>
    <w:rsid w:val="004D4D35"/>
    <w:rsid w:val="004D5129"/>
    <w:rsid w:val="004D53FA"/>
    <w:rsid w:val="004D6048"/>
    <w:rsid w:val="004D6AD5"/>
    <w:rsid w:val="004D74F0"/>
    <w:rsid w:val="004D7DD3"/>
    <w:rsid w:val="004E0509"/>
    <w:rsid w:val="004E1A60"/>
    <w:rsid w:val="004E2864"/>
    <w:rsid w:val="004E5E64"/>
    <w:rsid w:val="004E6654"/>
    <w:rsid w:val="004F2A25"/>
    <w:rsid w:val="004F378B"/>
    <w:rsid w:val="004F424B"/>
    <w:rsid w:val="004F46CA"/>
    <w:rsid w:val="004F4DE8"/>
    <w:rsid w:val="004F4FD4"/>
    <w:rsid w:val="004F7A62"/>
    <w:rsid w:val="00504542"/>
    <w:rsid w:val="00506288"/>
    <w:rsid w:val="005069E2"/>
    <w:rsid w:val="00506BD3"/>
    <w:rsid w:val="005111A0"/>
    <w:rsid w:val="00512BF5"/>
    <w:rsid w:val="00514010"/>
    <w:rsid w:val="0051493C"/>
    <w:rsid w:val="00516034"/>
    <w:rsid w:val="00516756"/>
    <w:rsid w:val="00516A18"/>
    <w:rsid w:val="00517923"/>
    <w:rsid w:val="00521A2A"/>
    <w:rsid w:val="005224A9"/>
    <w:rsid w:val="00522639"/>
    <w:rsid w:val="00522A73"/>
    <w:rsid w:val="00522B03"/>
    <w:rsid w:val="00523FAF"/>
    <w:rsid w:val="00523FD3"/>
    <w:rsid w:val="005260D4"/>
    <w:rsid w:val="00526510"/>
    <w:rsid w:val="005272CE"/>
    <w:rsid w:val="00527468"/>
    <w:rsid w:val="005319A1"/>
    <w:rsid w:val="00532BF0"/>
    <w:rsid w:val="005343B0"/>
    <w:rsid w:val="00535EF9"/>
    <w:rsid w:val="00542507"/>
    <w:rsid w:val="00542580"/>
    <w:rsid w:val="0054272D"/>
    <w:rsid w:val="00545F25"/>
    <w:rsid w:val="005464DD"/>
    <w:rsid w:val="005505A1"/>
    <w:rsid w:val="005507FF"/>
    <w:rsid w:val="00550CBD"/>
    <w:rsid w:val="0055188B"/>
    <w:rsid w:val="00551B5A"/>
    <w:rsid w:val="005528FB"/>
    <w:rsid w:val="0055338C"/>
    <w:rsid w:val="005548F4"/>
    <w:rsid w:val="0055779F"/>
    <w:rsid w:val="005609BB"/>
    <w:rsid w:val="00561470"/>
    <w:rsid w:val="00561541"/>
    <w:rsid w:val="00561876"/>
    <w:rsid w:val="0056304B"/>
    <w:rsid w:val="0056306F"/>
    <w:rsid w:val="005634A0"/>
    <w:rsid w:val="005635D9"/>
    <w:rsid w:val="00564D03"/>
    <w:rsid w:val="0056577B"/>
    <w:rsid w:val="005671E3"/>
    <w:rsid w:val="0056784D"/>
    <w:rsid w:val="005700D5"/>
    <w:rsid w:val="0057082C"/>
    <w:rsid w:val="005713EA"/>
    <w:rsid w:val="005722A2"/>
    <w:rsid w:val="005744CE"/>
    <w:rsid w:val="00574AFE"/>
    <w:rsid w:val="0058055A"/>
    <w:rsid w:val="00580CF1"/>
    <w:rsid w:val="00581AB3"/>
    <w:rsid w:val="00581F22"/>
    <w:rsid w:val="00582386"/>
    <w:rsid w:val="0058241D"/>
    <w:rsid w:val="005825A2"/>
    <w:rsid w:val="005859D7"/>
    <w:rsid w:val="00585C3C"/>
    <w:rsid w:val="00585FB4"/>
    <w:rsid w:val="0058708C"/>
    <w:rsid w:val="00587DEA"/>
    <w:rsid w:val="00591DDB"/>
    <w:rsid w:val="00591FE5"/>
    <w:rsid w:val="00592212"/>
    <w:rsid w:val="005929DD"/>
    <w:rsid w:val="00594F45"/>
    <w:rsid w:val="00595042"/>
    <w:rsid w:val="00596F90"/>
    <w:rsid w:val="00597102"/>
    <w:rsid w:val="005975E6"/>
    <w:rsid w:val="005A103C"/>
    <w:rsid w:val="005A10AD"/>
    <w:rsid w:val="005A2064"/>
    <w:rsid w:val="005A2172"/>
    <w:rsid w:val="005A419D"/>
    <w:rsid w:val="005A486B"/>
    <w:rsid w:val="005B0FA0"/>
    <w:rsid w:val="005B1EE7"/>
    <w:rsid w:val="005B3A89"/>
    <w:rsid w:val="005B4C43"/>
    <w:rsid w:val="005B5FEF"/>
    <w:rsid w:val="005B781B"/>
    <w:rsid w:val="005C11D6"/>
    <w:rsid w:val="005C1EC4"/>
    <w:rsid w:val="005C27F6"/>
    <w:rsid w:val="005C408C"/>
    <w:rsid w:val="005C462A"/>
    <w:rsid w:val="005C4BB0"/>
    <w:rsid w:val="005C4BDE"/>
    <w:rsid w:val="005C4E4A"/>
    <w:rsid w:val="005C5999"/>
    <w:rsid w:val="005C6979"/>
    <w:rsid w:val="005C69A1"/>
    <w:rsid w:val="005C6C7E"/>
    <w:rsid w:val="005C6E75"/>
    <w:rsid w:val="005C7D2C"/>
    <w:rsid w:val="005D0B35"/>
    <w:rsid w:val="005D160E"/>
    <w:rsid w:val="005D3E91"/>
    <w:rsid w:val="005D4809"/>
    <w:rsid w:val="005D4A42"/>
    <w:rsid w:val="005E0418"/>
    <w:rsid w:val="005E0675"/>
    <w:rsid w:val="005E06C4"/>
    <w:rsid w:val="005E1404"/>
    <w:rsid w:val="005E190E"/>
    <w:rsid w:val="005E3182"/>
    <w:rsid w:val="005E5553"/>
    <w:rsid w:val="005E5E21"/>
    <w:rsid w:val="005E68AF"/>
    <w:rsid w:val="005E7FCA"/>
    <w:rsid w:val="005F0701"/>
    <w:rsid w:val="005F0A81"/>
    <w:rsid w:val="005F0D73"/>
    <w:rsid w:val="005F2BDC"/>
    <w:rsid w:val="005F3516"/>
    <w:rsid w:val="005F53CE"/>
    <w:rsid w:val="005F56CE"/>
    <w:rsid w:val="005F6124"/>
    <w:rsid w:val="006004E8"/>
    <w:rsid w:val="00603707"/>
    <w:rsid w:val="00605096"/>
    <w:rsid w:val="006050CC"/>
    <w:rsid w:val="0060708D"/>
    <w:rsid w:val="00607414"/>
    <w:rsid w:val="0060759C"/>
    <w:rsid w:val="00607945"/>
    <w:rsid w:val="00607F65"/>
    <w:rsid w:val="00610536"/>
    <w:rsid w:val="00610CBD"/>
    <w:rsid w:val="00611025"/>
    <w:rsid w:val="0061163C"/>
    <w:rsid w:val="006117B8"/>
    <w:rsid w:val="00611C4A"/>
    <w:rsid w:val="0061245D"/>
    <w:rsid w:val="00613832"/>
    <w:rsid w:val="00614550"/>
    <w:rsid w:val="00614BA2"/>
    <w:rsid w:val="00614F58"/>
    <w:rsid w:val="0061573C"/>
    <w:rsid w:val="0061585A"/>
    <w:rsid w:val="00615B5F"/>
    <w:rsid w:val="0061606C"/>
    <w:rsid w:val="00616ED9"/>
    <w:rsid w:val="00617351"/>
    <w:rsid w:val="006205CA"/>
    <w:rsid w:val="00621AAC"/>
    <w:rsid w:val="00621CC7"/>
    <w:rsid w:val="00623C23"/>
    <w:rsid w:val="0062799D"/>
    <w:rsid w:val="006303E9"/>
    <w:rsid w:val="006308BE"/>
    <w:rsid w:val="00630A72"/>
    <w:rsid w:val="0063145D"/>
    <w:rsid w:val="00631984"/>
    <w:rsid w:val="00632B8A"/>
    <w:rsid w:val="0063577F"/>
    <w:rsid w:val="0063626A"/>
    <w:rsid w:val="00636472"/>
    <w:rsid w:val="00636DAD"/>
    <w:rsid w:val="006370C5"/>
    <w:rsid w:val="00637FFE"/>
    <w:rsid w:val="00640F66"/>
    <w:rsid w:val="006412A3"/>
    <w:rsid w:val="0064269D"/>
    <w:rsid w:val="006432D6"/>
    <w:rsid w:val="00643D6E"/>
    <w:rsid w:val="00643D82"/>
    <w:rsid w:val="00644688"/>
    <w:rsid w:val="00644E65"/>
    <w:rsid w:val="00644F9B"/>
    <w:rsid w:val="00645FC4"/>
    <w:rsid w:val="00646781"/>
    <w:rsid w:val="0064706A"/>
    <w:rsid w:val="0064761A"/>
    <w:rsid w:val="00647D47"/>
    <w:rsid w:val="00647EBC"/>
    <w:rsid w:val="006528CE"/>
    <w:rsid w:val="00652AB1"/>
    <w:rsid w:val="0065377A"/>
    <w:rsid w:val="00654F7F"/>
    <w:rsid w:val="0065537C"/>
    <w:rsid w:val="006560E9"/>
    <w:rsid w:val="006563F4"/>
    <w:rsid w:val="006570BB"/>
    <w:rsid w:val="00657449"/>
    <w:rsid w:val="0065748A"/>
    <w:rsid w:val="006606F5"/>
    <w:rsid w:val="00661C36"/>
    <w:rsid w:val="006626E6"/>
    <w:rsid w:val="0066279F"/>
    <w:rsid w:val="00667653"/>
    <w:rsid w:val="006702B2"/>
    <w:rsid w:val="00670B7F"/>
    <w:rsid w:val="00670BF7"/>
    <w:rsid w:val="006722B5"/>
    <w:rsid w:val="006730D3"/>
    <w:rsid w:val="006732E2"/>
    <w:rsid w:val="00675CE2"/>
    <w:rsid w:val="00676083"/>
    <w:rsid w:val="0067711C"/>
    <w:rsid w:val="00677253"/>
    <w:rsid w:val="00677340"/>
    <w:rsid w:val="006774A2"/>
    <w:rsid w:val="00681581"/>
    <w:rsid w:val="00681BD3"/>
    <w:rsid w:val="00681CC2"/>
    <w:rsid w:val="006845E1"/>
    <w:rsid w:val="00684CA0"/>
    <w:rsid w:val="0068560E"/>
    <w:rsid w:val="00686500"/>
    <w:rsid w:val="00686A1D"/>
    <w:rsid w:val="006900DA"/>
    <w:rsid w:val="00690D39"/>
    <w:rsid w:val="00692C17"/>
    <w:rsid w:val="00693FF4"/>
    <w:rsid w:val="00694395"/>
    <w:rsid w:val="00694CB5"/>
    <w:rsid w:val="00696247"/>
    <w:rsid w:val="0069676A"/>
    <w:rsid w:val="006A0C96"/>
    <w:rsid w:val="006A198D"/>
    <w:rsid w:val="006A1F11"/>
    <w:rsid w:val="006A23FD"/>
    <w:rsid w:val="006A4AFB"/>
    <w:rsid w:val="006A6672"/>
    <w:rsid w:val="006A70C3"/>
    <w:rsid w:val="006A7C59"/>
    <w:rsid w:val="006B16CD"/>
    <w:rsid w:val="006B2E45"/>
    <w:rsid w:val="006B48D1"/>
    <w:rsid w:val="006B499F"/>
    <w:rsid w:val="006B55D9"/>
    <w:rsid w:val="006B68B1"/>
    <w:rsid w:val="006C18B8"/>
    <w:rsid w:val="006C1C86"/>
    <w:rsid w:val="006C1FBA"/>
    <w:rsid w:val="006C3851"/>
    <w:rsid w:val="006C4052"/>
    <w:rsid w:val="006C449A"/>
    <w:rsid w:val="006C685B"/>
    <w:rsid w:val="006C6F05"/>
    <w:rsid w:val="006C6F5E"/>
    <w:rsid w:val="006C796C"/>
    <w:rsid w:val="006D02C2"/>
    <w:rsid w:val="006D06E0"/>
    <w:rsid w:val="006D0E3F"/>
    <w:rsid w:val="006D5651"/>
    <w:rsid w:val="006D5712"/>
    <w:rsid w:val="006D61A9"/>
    <w:rsid w:val="006D70FC"/>
    <w:rsid w:val="006D7453"/>
    <w:rsid w:val="006E0539"/>
    <w:rsid w:val="006E0F6B"/>
    <w:rsid w:val="006E34A6"/>
    <w:rsid w:val="006E37C2"/>
    <w:rsid w:val="006E3825"/>
    <w:rsid w:val="006E69A4"/>
    <w:rsid w:val="006E6B40"/>
    <w:rsid w:val="006E76B5"/>
    <w:rsid w:val="006F3341"/>
    <w:rsid w:val="006F3D1D"/>
    <w:rsid w:val="006F729C"/>
    <w:rsid w:val="006F797F"/>
    <w:rsid w:val="00700B69"/>
    <w:rsid w:val="007012BC"/>
    <w:rsid w:val="0070136A"/>
    <w:rsid w:val="007013C2"/>
    <w:rsid w:val="0070194B"/>
    <w:rsid w:val="00701BEB"/>
    <w:rsid w:val="0070205E"/>
    <w:rsid w:val="00703D2B"/>
    <w:rsid w:val="00704422"/>
    <w:rsid w:val="007105B7"/>
    <w:rsid w:val="00710677"/>
    <w:rsid w:val="007106D5"/>
    <w:rsid w:val="0071087B"/>
    <w:rsid w:val="0071396A"/>
    <w:rsid w:val="00713F34"/>
    <w:rsid w:val="00715302"/>
    <w:rsid w:val="00715466"/>
    <w:rsid w:val="00715F92"/>
    <w:rsid w:val="00716F05"/>
    <w:rsid w:val="00717132"/>
    <w:rsid w:val="007201EF"/>
    <w:rsid w:val="007203A5"/>
    <w:rsid w:val="0072391E"/>
    <w:rsid w:val="00723C6B"/>
    <w:rsid w:val="007242D9"/>
    <w:rsid w:val="00727D33"/>
    <w:rsid w:val="00727FB9"/>
    <w:rsid w:val="0073022B"/>
    <w:rsid w:val="00731054"/>
    <w:rsid w:val="0073107A"/>
    <w:rsid w:val="00732455"/>
    <w:rsid w:val="00733389"/>
    <w:rsid w:val="00734110"/>
    <w:rsid w:val="0073411D"/>
    <w:rsid w:val="00734857"/>
    <w:rsid w:val="0073745F"/>
    <w:rsid w:val="007417D3"/>
    <w:rsid w:val="00741A65"/>
    <w:rsid w:val="00741BE9"/>
    <w:rsid w:val="0074225C"/>
    <w:rsid w:val="00743822"/>
    <w:rsid w:val="007449E6"/>
    <w:rsid w:val="00745475"/>
    <w:rsid w:val="00746BD3"/>
    <w:rsid w:val="00753176"/>
    <w:rsid w:val="00754058"/>
    <w:rsid w:val="0075468E"/>
    <w:rsid w:val="007551FA"/>
    <w:rsid w:val="00757F71"/>
    <w:rsid w:val="00760782"/>
    <w:rsid w:val="00760AFC"/>
    <w:rsid w:val="007623E1"/>
    <w:rsid w:val="007637F2"/>
    <w:rsid w:val="00764B68"/>
    <w:rsid w:val="00766B42"/>
    <w:rsid w:val="00767E7D"/>
    <w:rsid w:val="007701A5"/>
    <w:rsid w:val="00770974"/>
    <w:rsid w:val="00770C37"/>
    <w:rsid w:val="00771399"/>
    <w:rsid w:val="00771B75"/>
    <w:rsid w:val="007733E8"/>
    <w:rsid w:val="0077430C"/>
    <w:rsid w:val="007747DF"/>
    <w:rsid w:val="00774F2B"/>
    <w:rsid w:val="00776269"/>
    <w:rsid w:val="00777B44"/>
    <w:rsid w:val="0078154E"/>
    <w:rsid w:val="0078237E"/>
    <w:rsid w:val="007824EF"/>
    <w:rsid w:val="007856F5"/>
    <w:rsid w:val="00786795"/>
    <w:rsid w:val="00793380"/>
    <w:rsid w:val="007937E4"/>
    <w:rsid w:val="007938DF"/>
    <w:rsid w:val="00794EB2"/>
    <w:rsid w:val="007951C5"/>
    <w:rsid w:val="007963D7"/>
    <w:rsid w:val="0079644B"/>
    <w:rsid w:val="0079672B"/>
    <w:rsid w:val="007979E7"/>
    <w:rsid w:val="007A01D3"/>
    <w:rsid w:val="007A21E7"/>
    <w:rsid w:val="007A3604"/>
    <w:rsid w:val="007A466C"/>
    <w:rsid w:val="007A5BC2"/>
    <w:rsid w:val="007A5C26"/>
    <w:rsid w:val="007A5F63"/>
    <w:rsid w:val="007A6353"/>
    <w:rsid w:val="007A6926"/>
    <w:rsid w:val="007A6BB9"/>
    <w:rsid w:val="007A7C6B"/>
    <w:rsid w:val="007B15AB"/>
    <w:rsid w:val="007B1ADD"/>
    <w:rsid w:val="007B2B3D"/>
    <w:rsid w:val="007B33D6"/>
    <w:rsid w:val="007B3D36"/>
    <w:rsid w:val="007B4692"/>
    <w:rsid w:val="007B4D8C"/>
    <w:rsid w:val="007B4FD1"/>
    <w:rsid w:val="007B5210"/>
    <w:rsid w:val="007B5971"/>
    <w:rsid w:val="007B5C4C"/>
    <w:rsid w:val="007B7D9A"/>
    <w:rsid w:val="007C27B7"/>
    <w:rsid w:val="007C296A"/>
    <w:rsid w:val="007C3FF9"/>
    <w:rsid w:val="007C50D1"/>
    <w:rsid w:val="007C7D1C"/>
    <w:rsid w:val="007D1403"/>
    <w:rsid w:val="007D16CD"/>
    <w:rsid w:val="007D1A9D"/>
    <w:rsid w:val="007D2847"/>
    <w:rsid w:val="007D2BD5"/>
    <w:rsid w:val="007D32E0"/>
    <w:rsid w:val="007D3FA7"/>
    <w:rsid w:val="007D6AF0"/>
    <w:rsid w:val="007D734F"/>
    <w:rsid w:val="007E1670"/>
    <w:rsid w:val="007E2CA3"/>
    <w:rsid w:val="007E57FB"/>
    <w:rsid w:val="007E60B7"/>
    <w:rsid w:val="007E66C4"/>
    <w:rsid w:val="007E6A4D"/>
    <w:rsid w:val="007E7678"/>
    <w:rsid w:val="007F047C"/>
    <w:rsid w:val="007F0C7B"/>
    <w:rsid w:val="007F1F8F"/>
    <w:rsid w:val="007F2BB8"/>
    <w:rsid w:val="007F3103"/>
    <w:rsid w:val="007F3620"/>
    <w:rsid w:val="007F3904"/>
    <w:rsid w:val="007F3F1F"/>
    <w:rsid w:val="007F5099"/>
    <w:rsid w:val="007F5C0A"/>
    <w:rsid w:val="007F5D22"/>
    <w:rsid w:val="007F6485"/>
    <w:rsid w:val="007F66F9"/>
    <w:rsid w:val="007F6F3A"/>
    <w:rsid w:val="007F7553"/>
    <w:rsid w:val="007F789F"/>
    <w:rsid w:val="0080086B"/>
    <w:rsid w:val="00800ADA"/>
    <w:rsid w:val="00802911"/>
    <w:rsid w:val="00802928"/>
    <w:rsid w:val="008039FF"/>
    <w:rsid w:val="008045BD"/>
    <w:rsid w:val="0080465B"/>
    <w:rsid w:val="008047B8"/>
    <w:rsid w:val="00804C91"/>
    <w:rsid w:val="00804D22"/>
    <w:rsid w:val="00805742"/>
    <w:rsid w:val="00805838"/>
    <w:rsid w:val="0080773E"/>
    <w:rsid w:val="00807B99"/>
    <w:rsid w:val="00807C36"/>
    <w:rsid w:val="00807F4B"/>
    <w:rsid w:val="008102F2"/>
    <w:rsid w:val="00810DCC"/>
    <w:rsid w:val="00812A7E"/>
    <w:rsid w:val="00812FEF"/>
    <w:rsid w:val="008132AC"/>
    <w:rsid w:val="00813827"/>
    <w:rsid w:val="0081397F"/>
    <w:rsid w:val="00813E4E"/>
    <w:rsid w:val="00815163"/>
    <w:rsid w:val="00817D9A"/>
    <w:rsid w:val="008211F5"/>
    <w:rsid w:val="00821EE2"/>
    <w:rsid w:val="00821FD8"/>
    <w:rsid w:val="00822536"/>
    <w:rsid w:val="008225EC"/>
    <w:rsid w:val="008241CE"/>
    <w:rsid w:val="00824BD7"/>
    <w:rsid w:val="00824FD5"/>
    <w:rsid w:val="00825ED3"/>
    <w:rsid w:val="00827B02"/>
    <w:rsid w:val="00827C6D"/>
    <w:rsid w:val="0083110D"/>
    <w:rsid w:val="008313F7"/>
    <w:rsid w:val="00836D83"/>
    <w:rsid w:val="00840AC5"/>
    <w:rsid w:val="00842FC4"/>
    <w:rsid w:val="008437E3"/>
    <w:rsid w:val="008438DB"/>
    <w:rsid w:val="00843BE4"/>
    <w:rsid w:val="008469B4"/>
    <w:rsid w:val="00850597"/>
    <w:rsid w:val="00851136"/>
    <w:rsid w:val="008517A0"/>
    <w:rsid w:val="00851C43"/>
    <w:rsid w:val="00854AF5"/>
    <w:rsid w:val="008563A6"/>
    <w:rsid w:val="0085650E"/>
    <w:rsid w:val="00856BF2"/>
    <w:rsid w:val="00861E05"/>
    <w:rsid w:val="008624B4"/>
    <w:rsid w:val="0086325F"/>
    <w:rsid w:val="00864E0A"/>
    <w:rsid w:val="00866DD1"/>
    <w:rsid w:val="00870A0F"/>
    <w:rsid w:val="008713EB"/>
    <w:rsid w:val="008721C9"/>
    <w:rsid w:val="0087232D"/>
    <w:rsid w:val="00872382"/>
    <w:rsid w:val="00872D63"/>
    <w:rsid w:val="00882BD6"/>
    <w:rsid w:val="00883409"/>
    <w:rsid w:val="00883C4C"/>
    <w:rsid w:val="00884AE5"/>
    <w:rsid w:val="008900EB"/>
    <w:rsid w:val="008911AF"/>
    <w:rsid w:val="00891585"/>
    <w:rsid w:val="00893390"/>
    <w:rsid w:val="0089467C"/>
    <w:rsid w:val="008952DF"/>
    <w:rsid w:val="0089614C"/>
    <w:rsid w:val="0089721C"/>
    <w:rsid w:val="0089772D"/>
    <w:rsid w:val="008A11BC"/>
    <w:rsid w:val="008A26F5"/>
    <w:rsid w:val="008A3D88"/>
    <w:rsid w:val="008A5B60"/>
    <w:rsid w:val="008B03C8"/>
    <w:rsid w:val="008B151F"/>
    <w:rsid w:val="008B27C6"/>
    <w:rsid w:val="008B31A3"/>
    <w:rsid w:val="008B5C36"/>
    <w:rsid w:val="008C1605"/>
    <w:rsid w:val="008C1D5A"/>
    <w:rsid w:val="008C586E"/>
    <w:rsid w:val="008C70C0"/>
    <w:rsid w:val="008D27DB"/>
    <w:rsid w:val="008D31FE"/>
    <w:rsid w:val="008D444E"/>
    <w:rsid w:val="008D571C"/>
    <w:rsid w:val="008D60DB"/>
    <w:rsid w:val="008D66F5"/>
    <w:rsid w:val="008D7B30"/>
    <w:rsid w:val="008E1011"/>
    <w:rsid w:val="008E1894"/>
    <w:rsid w:val="008E18B0"/>
    <w:rsid w:val="008E2CCB"/>
    <w:rsid w:val="008E59DB"/>
    <w:rsid w:val="008E6F9F"/>
    <w:rsid w:val="008E753C"/>
    <w:rsid w:val="008F0594"/>
    <w:rsid w:val="008F0D7F"/>
    <w:rsid w:val="008F1A88"/>
    <w:rsid w:val="008F3125"/>
    <w:rsid w:val="008F31E1"/>
    <w:rsid w:val="008F365E"/>
    <w:rsid w:val="008F4282"/>
    <w:rsid w:val="008F436D"/>
    <w:rsid w:val="008F4CD5"/>
    <w:rsid w:val="008F5FB7"/>
    <w:rsid w:val="008F7BEA"/>
    <w:rsid w:val="00900D73"/>
    <w:rsid w:val="00901241"/>
    <w:rsid w:val="00901BD4"/>
    <w:rsid w:val="009022D0"/>
    <w:rsid w:val="00902415"/>
    <w:rsid w:val="00902969"/>
    <w:rsid w:val="00902E8B"/>
    <w:rsid w:val="00903436"/>
    <w:rsid w:val="00904E54"/>
    <w:rsid w:val="009053B6"/>
    <w:rsid w:val="00906AE4"/>
    <w:rsid w:val="00910023"/>
    <w:rsid w:val="00910684"/>
    <w:rsid w:val="00911BD4"/>
    <w:rsid w:val="009121EF"/>
    <w:rsid w:val="009129AE"/>
    <w:rsid w:val="00913E7B"/>
    <w:rsid w:val="00914D3B"/>
    <w:rsid w:val="00917D47"/>
    <w:rsid w:val="00920C9F"/>
    <w:rsid w:val="00920D3D"/>
    <w:rsid w:val="00921E93"/>
    <w:rsid w:val="0092232E"/>
    <w:rsid w:val="009228B8"/>
    <w:rsid w:val="00922BB4"/>
    <w:rsid w:val="00923083"/>
    <w:rsid w:val="009244B1"/>
    <w:rsid w:val="00924F25"/>
    <w:rsid w:val="00925E93"/>
    <w:rsid w:val="009260A8"/>
    <w:rsid w:val="00926DC2"/>
    <w:rsid w:val="00926E4D"/>
    <w:rsid w:val="00927E9F"/>
    <w:rsid w:val="00927EFE"/>
    <w:rsid w:val="0093009B"/>
    <w:rsid w:val="00930869"/>
    <w:rsid w:val="00931F57"/>
    <w:rsid w:val="00933374"/>
    <w:rsid w:val="00933F7A"/>
    <w:rsid w:val="0093482E"/>
    <w:rsid w:val="00934E79"/>
    <w:rsid w:val="009355DF"/>
    <w:rsid w:val="00936590"/>
    <w:rsid w:val="0093664E"/>
    <w:rsid w:val="00936F40"/>
    <w:rsid w:val="0094156A"/>
    <w:rsid w:val="00941727"/>
    <w:rsid w:val="00941DFA"/>
    <w:rsid w:val="00942485"/>
    <w:rsid w:val="00945739"/>
    <w:rsid w:val="00945E97"/>
    <w:rsid w:val="00946F10"/>
    <w:rsid w:val="009479A9"/>
    <w:rsid w:val="00950193"/>
    <w:rsid w:val="009504E7"/>
    <w:rsid w:val="009510E0"/>
    <w:rsid w:val="00952357"/>
    <w:rsid w:val="00954DB5"/>
    <w:rsid w:val="009555DD"/>
    <w:rsid w:val="00955DBC"/>
    <w:rsid w:val="00956689"/>
    <w:rsid w:val="0096007D"/>
    <w:rsid w:val="009613D0"/>
    <w:rsid w:val="00962660"/>
    <w:rsid w:val="00962AEC"/>
    <w:rsid w:val="00963A3F"/>
    <w:rsid w:val="0096418B"/>
    <w:rsid w:val="00964637"/>
    <w:rsid w:val="00964CAE"/>
    <w:rsid w:val="00965444"/>
    <w:rsid w:val="00966735"/>
    <w:rsid w:val="00966B97"/>
    <w:rsid w:val="00967269"/>
    <w:rsid w:val="00973E04"/>
    <w:rsid w:val="00973F1D"/>
    <w:rsid w:val="00975602"/>
    <w:rsid w:val="009756D9"/>
    <w:rsid w:val="00975E62"/>
    <w:rsid w:val="00976EBC"/>
    <w:rsid w:val="0097781C"/>
    <w:rsid w:val="0098054E"/>
    <w:rsid w:val="009819EC"/>
    <w:rsid w:val="0098231B"/>
    <w:rsid w:val="0098287F"/>
    <w:rsid w:val="00983C28"/>
    <w:rsid w:val="009850F4"/>
    <w:rsid w:val="00987FE1"/>
    <w:rsid w:val="00990833"/>
    <w:rsid w:val="00991D6F"/>
    <w:rsid w:val="009926E0"/>
    <w:rsid w:val="0099364E"/>
    <w:rsid w:val="009938E9"/>
    <w:rsid w:val="009945E5"/>
    <w:rsid w:val="00994C09"/>
    <w:rsid w:val="00994C0C"/>
    <w:rsid w:val="009959C9"/>
    <w:rsid w:val="00995D10"/>
    <w:rsid w:val="00996D6D"/>
    <w:rsid w:val="00996EA3"/>
    <w:rsid w:val="009979B0"/>
    <w:rsid w:val="009A0FE8"/>
    <w:rsid w:val="009A27E9"/>
    <w:rsid w:val="009A3285"/>
    <w:rsid w:val="009A3788"/>
    <w:rsid w:val="009A4D44"/>
    <w:rsid w:val="009A554B"/>
    <w:rsid w:val="009A5620"/>
    <w:rsid w:val="009A67A4"/>
    <w:rsid w:val="009B0964"/>
    <w:rsid w:val="009B20D8"/>
    <w:rsid w:val="009B2A2B"/>
    <w:rsid w:val="009B3C7A"/>
    <w:rsid w:val="009B49F4"/>
    <w:rsid w:val="009B519F"/>
    <w:rsid w:val="009B6932"/>
    <w:rsid w:val="009B6F9D"/>
    <w:rsid w:val="009C0DB8"/>
    <w:rsid w:val="009C0E21"/>
    <w:rsid w:val="009C10E2"/>
    <w:rsid w:val="009C2D1F"/>
    <w:rsid w:val="009C4DC4"/>
    <w:rsid w:val="009C684C"/>
    <w:rsid w:val="009C6ACE"/>
    <w:rsid w:val="009C7DBA"/>
    <w:rsid w:val="009D0472"/>
    <w:rsid w:val="009D0578"/>
    <w:rsid w:val="009D07B8"/>
    <w:rsid w:val="009D1DDD"/>
    <w:rsid w:val="009D3234"/>
    <w:rsid w:val="009D3272"/>
    <w:rsid w:val="009D33DF"/>
    <w:rsid w:val="009D3DB6"/>
    <w:rsid w:val="009D5869"/>
    <w:rsid w:val="009D68F5"/>
    <w:rsid w:val="009D6AD4"/>
    <w:rsid w:val="009D71A9"/>
    <w:rsid w:val="009E0921"/>
    <w:rsid w:val="009E1C8A"/>
    <w:rsid w:val="009E1F2E"/>
    <w:rsid w:val="009E2818"/>
    <w:rsid w:val="009E2CC9"/>
    <w:rsid w:val="009E3E7F"/>
    <w:rsid w:val="009E4379"/>
    <w:rsid w:val="009E4E72"/>
    <w:rsid w:val="009E557F"/>
    <w:rsid w:val="009E59F1"/>
    <w:rsid w:val="009E5E1E"/>
    <w:rsid w:val="009E73D5"/>
    <w:rsid w:val="009F0911"/>
    <w:rsid w:val="009F127C"/>
    <w:rsid w:val="009F1A84"/>
    <w:rsid w:val="009F1EDD"/>
    <w:rsid w:val="009F2D22"/>
    <w:rsid w:val="009F30D9"/>
    <w:rsid w:val="009F31B1"/>
    <w:rsid w:val="009F36FC"/>
    <w:rsid w:val="009F48E3"/>
    <w:rsid w:val="009F5791"/>
    <w:rsid w:val="009F6D40"/>
    <w:rsid w:val="00A00597"/>
    <w:rsid w:val="00A005EF"/>
    <w:rsid w:val="00A00F65"/>
    <w:rsid w:val="00A01256"/>
    <w:rsid w:val="00A01BDC"/>
    <w:rsid w:val="00A01BF2"/>
    <w:rsid w:val="00A02711"/>
    <w:rsid w:val="00A03F01"/>
    <w:rsid w:val="00A04A94"/>
    <w:rsid w:val="00A057BC"/>
    <w:rsid w:val="00A0599C"/>
    <w:rsid w:val="00A068A2"/>
    <w:rsid w:val="00A06C37"/>
    <w:rsid w:val="00A075C3"/>
    <w:rsid w:val="00A0782B"/>
    <w:rsid w:val="00A07858"/>
    <w:rsid w:val="00A1031F"/>
    <w:rsid w:val="00A10A7F"/>
    <w:rsid w:val="00A13F17"/>
    <w:rsid w:val="00A14343"/>
    <w:rsid w:val="00A15751"/>
    <w:rsid w:val="00A17500"/>
    <w:rsid w:val="00A227F8"/>
    <w:rsid w:val="00A22AB5"/>
    <w:rsid w:val="00A2323A"/>
    <w:rsid w:val="00A243CF"/>
    <w:rsid w:val="00A24C1A"/>
    <w:rsid w:val="00A25175"/>
    <w:rsid w:val="00A26478"/>
    <w:rsid w:val="00A315D4"/>
    <w:rsid w:val="00A3246D"/>
    <w:rsid w:val="00A3278C"/>
    <w:rsid w:val="00A33F3C"/>
    <w:rsid w:val="00A3547B"/>
    <w:rsid w:val="00A36420"/>
    <w:rsid w:val="00A37B0E"/>
    <w:rsid w:val="00A4081B"/>
    <w:rsid w:val="00A41BFB"/>
    <w:rsid w:val="00A42999"/>
    <w:rsid w:val="00A43A3B"/>
    <w:rsid w:val="00A442D6"/>
    <w:rsid w:val="00A44A32"/>
    <w:rsid w:val="00A44D30"/>
    <w:rsid w:val="00A458FF"/>
    <w:rsid w:val="00A45A7A"/>
    <w:rsid w:val="00A4778E"/>
    <w:rsid w:val="00A51E77"/>
    <w:rsid w:val="00A526A7"/>
    <w:rsid w:val="00A54712"/>
    <w:rsid w:val="00A54BC2"/>
    <w:rsid w:val="00A55705"/>
    <w:rsid w:val="00A559D8"/>
    <w:rsid w:val="00A655DD"/>
    <w:rsid w:val="00A677D2"/>
    <w:rsid w:val="00A71303"/>
    <w:rsid w:val="00A7235B"/>
    <w:rsid w:val="00A72C6C"/>
    <w:rsid w:val="00A72EF5"/>
    <w:rsid w:val="00A7362C"/>
    <w:rsid w:val="00A74EF2"/>
    <w:rsid w:val="00A7501B"/>
    <w:rsid w:val="00A75C77"/>
    <w:rsid w:val="00A75D55"/>
    <w:rsid w:val="00A75E84"/>
    <w:rsid w:val="00A773A1"/>
    <w:rsid w:val="00A77CE5"/>
    <w:rsid w:val="00A801D1"/>
    <w:rsid w:val="00A82584"/>
    <w:rsid w:val="00A826B2"/>
    <w:rsid w:val="00A856D9"/>
    <w:rsid w:val="00A86290"/>
    <w:rsid w:val="00A87363"/>
    <w:rsid w:val="00A87C15"/>
    <w:rsid w:val="00A914AF"/>
    <w:rsid w:val="00A923EA"/>
    <w:rsid w:val="00A93A85"/>
    <w:rsid w:val="00A954DB"/>
    <w:rsid w:val="00A955D2"/>
    <w:rsid w:val="00A97406"/>
    <w:rsid w:val="00A97B05"/>
    <w:rsid w:val="00A97D0C"/>
    <w:rsid w:val="00AA0E7F"/>
    <w:rsid w:val="00AA2B86"/>
    <w:rsid w:val="00AA2F18"/>
    <w:rsid w:val="00AA52BF"/>
    <w:rsid w:val="00AA54F1"/>
    <w:rsid w:val="00AA5618"/>
    <w:rsid w:val="00AB1C6F"/>
    <w:rsid w:val="00AB2174"/>
    <w:rsid w:val="00AB2290"/>
    <w:rsid w:val="00AB3283"/>
    <w:rsid w:val="00AB4017"/>
    <w:rsid w:val="00AB4FAD"/>
    <w:rsid w:val="00AB502C"/>
    <w:rsid w:val="00AB6CD3"/>
    <w:rsid w:val="00AB6EC5"/>
    <w:rsid w:val="00AB7143"/>
    <w:rsid w:val="00AC14BC"/>
    <w:rsid w:val="00AC181A"/>
    <w:rsid w:val="00AC1EDB"/>
    <w:rsid w:val="00AC24CD"/>
    <w:rsid w:val="00AC26E6"/>
    <w:rsid w:val="00AC2F07"/>
    <w:rsid w:val="00AC414C"/>
    <w:rsid w:val="00AC4BA9"/>
    <w:rsid w:val="00AC5640"/>
    <w:rsid w:val="00AC7B62"/>
    <w:rsid w:val="00AD0682"/>
    <w:rsid w:val="00AD1A21"/>
    <w:rsid w:val="00AD222F"/>
    <w:rsid w:val="00AD2CFC"/>
    <w:rsid w:val="00AD5494"/>
    <w:rsid w:val="00AD6C8C"/>
    <w:rsid w:val="00AD709A"/>
    <w:rsid w:val="00AE019A"/>
    <w:rsid w:val="00AE0430"/>
    <w:rsid w:val="00AE1430"/>
    <w:rsid w:val="00AE2124"/>
    <w:rsid w:val="00AE2674"/>
    <w:rsid w:val="00AE34BA"/>
    <w:rsid w:val="00AE3CC3"/>
    <w:rsid w:val="00AE4255"/>
    <w:rsid w:val="00AE5BB4"/>
    <w:rsid w:val="00AE623B"/>
    <w:rsid w:val="00AE62B9"/>
    <w:rsid w:val="00AF0483"/>
    <w:rsid w:val="00AF10C6"/>
    <w:rsid w:val="00AF1446"/>
    <w:rsid w:val="00AF2796"/>
    <w:rsid w:val="00AF27D5"/>
    <w:rsid w:val="00AF31A2"/>
    <w:rsid w:val="00AF4654"/>
    <w:rsid w:val="00AF47A0"/>
    <w:rsid w:val="00AF5FD6"/>
    <w:rsid w:val="00AF65DF"/>
    <w:rsid w:val="00AF6637"/>
    <w:rsid w:val="00AF707F"/>
    <w:rsid w:val="00B02010"/>
    <w:rsid w:val="00B02748"/>
    <w:rsid w:val="00B03702"/>
    <w:rsid w:val="00B038C4"/>
    <w:rsid w:val="00B03A83"/>
    <w:rsid w:val="00B03CA6"/>
    <w:rsid w:val="00B0419A"/>
    <w:rsid w:val="00B048C2"/>
    <w:rsid w:val="00B05241"/>
    <w:rsid w:val="00B05D69"/>
    <w:rsid w:val="00B05F75"/>
    <w:rsid w:val="00B06405"/>
    <w:rsid w:val="00B069D9"/>
    <w:rsid w:val="00B11069"/>
    <w:rsid w:val="00B13437"/>
    <w:rsid w:val="00B13748"/>
    <w:rsid w:val="00B13A11"/>
    <w:rsid w:val="00B162BF"/>
    <w:rsid w:val="00B17E30"/>
    <w:rsid w:val="00B21294"/>
    <w:rsid w:val="00B21DB3"/>
    <w:rsid w:val="00B21E4F"/>
    <w:rsid w:val="00B22B33"/>
    <w:rsid w:val="00B2329B"/>
    <w:rsid w:val="00B23DDF"/>
    <w:rsid w:val="00B24D6B"/>
    <w:rsid w:val="00B25B37"/>
    <w:rsid w:val="00B27A0E"/>
    <w:rsid w:val="00B30676"/>
    <w:rsid w:val="00B311D6"/>
    <w:rsid w:val="00B3172A"/>
    <w:rsid w:val="00B31739"/>
    <w:rsid w:val="00B328D2"/>
    <w:rsid w:val="00B33383"/>
    <w:rsid w:val="00B34B06"/>
    <w:rsid w:val="00B3705E"/>
    <w:rsid w:val="00B37A74"/>
    <w:rsid w:val="00B37D1E"/>
    <w:rsid w:val="00B37EA8"/>
    <w:rsid w:val="00B413F7"/>
    <w:rsid w:val="00B423B8"/>
    <w:rsid w:val="00B42CCE"/>
    <w:rsid w:val="00B42EAE"/>
    <w:rsid w:val="00B430A3"/>
    <w:rsid w:val="00B46D7E"/>
    <w:rsid w:val="00B46E15"/>
    <w:rsid w:val="00B46F04"/>
    <w:rsid w:val="00B47354"/>
    <w:rsid w:val="00B47448"/>
    <w:rsid w:val="00B500EA"/>
    <w:rsid w:val="00B5326E"/>
    <w:rsid w:val="00B5429C"/>
    <w:rsid w:val="00B55BF2"/>
    <w:rsid w:val="00B566B8"/>
    <w:rsid w:val="00B56E7C"/>
    <w:rsid w:val="00B62003"/>
    <w:rsid w:val="00B62344"/>
    <w:rsid w:val="00B62F1A"/>
    <w:rsid w:val="00B63429"/>
    <w:rsid w:val="00B64EB6"/>
    <w:rsid w:val="00B661B8"/>
    <w:rsid w:val="00B662AA"/>
    <w:rsid w:val="00B66656"/>
    <w:rsid w:val="00B6748E"/>
    <w:rsid w:val="00B6756D"/>
    <w:rsid w:val="00B67E26"/>
    <w:rsid w:val="00B7153E"/>
    <w:rsid w:val="00B72E8A"/>
    <w:rsid w:val="00B73515"/>
    <w:rsid w:val="00B735D8"/>
    <w:rsid w:val="00B7575F"/>
    <w:rsid w:val="00B75CAC"/>
    <w:rsid w:val="00B76BE7"/>
    <w:rsid w:val="00B76CF4"/>
    <w:rsid w:val="00B80FF3"/>
    <w:rsid w:val="00B81648"/>
    <w:rsid w:val="00B83236"/>
    <w:rsid w:val="00B83AF1"/>
    <w:rsid w:val="00B83E04"/>
    <w:rsid w:val="00B83E4C"/>
    <w:rsid w:val="00B85025"/>
    <w:rsid w:val="00B86FF0"/>
    <w:rsid w:val="00B87BE2"/>
    <w:rsid w:val="00B910A2"/>
    <w:rsid w:val="00B9339F"/>
    <w:rsid w:val="00B93BBA"/>
    <w:rsid w:val="00B93C0F"/>
    <w:rsid w:val="00B953DD"/>
    <w:rsid w:val="00B9556F"/>
    <w:rsid w:val="00B95E5C"/>
    <w:rsid w:val="00B97A5D"/>
    <w:rsid w:val="00BA289C"/>
    <w:rsid w:val="00BA2A24"/>
    <w:rsid w:val="00BA3067"/>
    <w:rsid w:val="00BA5632"/>
    <w:rsid w:val="00BA6965"/>
    <w:rsid w:val="00BA6DC3"/>
    <w:rsid w:val="00BB0015"/>
    <w:rsid w:val="00BB225C"/>
    <w:rsid w:val="00BB2F2E"/>
    <w:rsid w:val="00BB30BC"/>
    <w:rsid w:val="00BB3A6D"/>
    <w:rsid w:val="00BB4CC8"/>
    <w:rsid w:val="00BB5F0D"/>
    <w:rsid w:val="00BB65FB"/>
    <w:rsid w:val="00BB6F8F"/>
    <w:rsid w:val="00BB6F93"/>
    <w:rsid w:val="00BB7417"/>
    <w:rsid w:val="00BC1FBB"/>
    <w:rsid w:val="00BC20CE"/>
    <w:rsid w:val="00BC2814"/>
    <w:rsid w:val="00BC5311"/>
    <w:rsid w:val="00BC65C9"/>
    <w:rsid w:val="00BC6D53"/>
    <w:rsid w:val="00BD01E1"/>
    <w:rsid w:val="00BD370B"/>
    <w:rsid w:val="00BD6242"/>
    <w:rsid w:val="00BE091C"/>
    <w:rsid w:val="00BE0BC5"/>
    <w:rsid w:val="00BE1500"/>
    <w:rsid w:val="00BE2D66"/>
    <w:rsid w:val="00BE3311"/>
    <w:rsid w:val="00BE3806"/>
    <w:rsid w:val="00BE4429"/>
    <w:rsid w:val="00BF07FF"/>
    <w:rsid w:val="00BF086A"/>
    <w:rsid w:val="00BF0F7E"/>
    <w:rsid w:val="00BF20B0"/>
    <w:rsid w:val="00BF2AEB"/>
    <w:rsid w:val="00BF48B4"/>
    <w:rsid w:val="00BF4A5B"/>
    <w:rsid w:val="00BF5B6C"/>
    <w:rsid w:val="00BF5D5D"/>
    <w:rsid w:val="00BF6A11"/>
    <w:rsid w:val="00C00917"/>
    <w:rsid w:val="00C01C4F"/>
    <w:rsid w:val="00C01EDA"/>
    <w:rsid w:val="00C02796"/>
    <w:rsid w:val="00C05BA6"/>
    <w:rsid w:val="00C05BF9"/>
    <w:rsid w:val="00C0638C"/>
    <w:rsid w:val="00C06F5C"/>
    <w:rsid w:val="00C074BA"/>
    <w:rsid w:val="00C10AC3"/>
    <w:rsid w:val="00C119F9"/>
    <w:rsid w:val="00C1307A"/>
    <w:rsid w:val="00C138BF"/>
    <w:rsid w:val="00C14FE8"/>
    <w:rsid w:val="00C1587E"/>
    <w:rsid w:val="00C178AE"/>
    <w:rsid w:val="00C20227"/>
    <w:rsid w:val="00C2084F"/>
    <w:rsid w:val="00C2092C"/>
    <w:rsid w:val="00C2147E"/>
    <w:rsid w:val="00C219C6"/>
    <w:rsid w:val="00C21F9A"/>
    <w:rsid w:val="00C229E4"/>
    <w:rsid w:val="00C22EB4"/>
    <w:rsid w:val="00C23F82"/>
    <w:rsid w:val="00C2409D"/>
    <w:rsid w:val="00C24EB7"/>
    <w:rsid w:val="00C254D6"/>
    <w:rsid w:val="00C31701"/>
    <w:rsid w:val="00C33665"/>
    <w:rsid w:val="00C336CB"/>
    <w:rsid w:val="00C344A1"/>
    <w:rsid w:val="00C3461B"/>
    <w:rsid w:val="00C34A50"/>
    <w:rsid w:val="00C3535A"/>
    <w:rsid w:val="00C35E80"/>
    <w:rsid w:val="00C3676D"/>
    <w:rsid w:val="00C374E5"/>
    <w:rsid w:val="00C4016A"/>
    <w:rsid w:val="00C4091A"/>
    <w:rsid w:val="00C40935"/>
    <w:rsid w:val="00C40C25"/>
    <w:rsid w:val="00C43A8F"/>
    <w:rsid w:val="00C44767"/>
    <w:rsid w:val="00C44AAC"/>
    <w:rsid w:val="00C44D82"/>
    <w:rsid w:val="00C46B1A"/>
    <w:rsid w:val="00C47D33"/>
    <w:rsid w:val="00C50E06"/>
    <w:rsid w:val="00C50EF9"/>
    <w:rsid w:val="00C51480"/>
    <w:rsid w:val="00C51D3F"/>
    <w:rsid w:val="00C52462"/>
    <w:rsid w:val="00C54AD4"/>
    <w:rsid w:val="00C55293"/>
    <w:rsid w:val="00C55FB5"/>
    <w:rsid w:val="00C56336"/>
    <w:rsid w:val="00C57D54"/>
    <w:rsid w:val="00C600C3"/>
    <w:rsid w:val="00C609BC"/>
    <w:rsid w:val="00C60D12"/>
    <w:rsid w:val="00C61FA3"/>
    <w:rsid w:val="00C629AD"/>
    <w:rsid w:val="00C64F48"/>
    <w:rsid w:val="00C654B3"/>
    <w:rsid w:val="00C6648F"/>
    <w:rsid w:val="00C71329"/>
    <w:rsid w:val="00C72EDA"/>
    <w:rsid w:val="00C74BE7"/>
    <w:rsid w:val="00C75730"/>
    <w:rsid w:val="00C75AE9"/>
    <w:rsid w:val="00C80E59"/>
    <w:rsid w:val="00C80E7F"/>
    <w:rsid w:val="00C81EB8"/>
    <w:rsid w:val="00C83028"/>
    <w:rsid w:val="00C83902"/>
    <w:rsid w:val="00C857B0"/>
    <w:rsid w:val="00C85AF4"/>
    <w:rsid w:val="00C86A86"/>
    <w:rsid w:val="00C8771F"/>
    <w:rsid w:val="00C91212"/>
    <w:rsid w:val="00C927F6"/>
    <w:rsid w:val="00C9359A"/>
    <w:rsid w:val="00C96594"/>
    <w:rsid w:val="00CA1F36"/>
    <w:rsid w:val="00CA231E"/>
    <w:rsid w:val="00CA35C7"/>
    <w:rsid w:val="00CA3975"/>
    <w:rsid w:val="00CA4DA7"/>
    <w:rsid w:val="00CB0B46"/>
    <w:rsid w:val="00CB0EC6"/>
    <w:rsid w:val="00CB18F4"/>
    <w:rsid w:val="00CB1F0D"/>
    <w:rsid w:val="00CB248C"/>
    <w:rsid w:val="00CB2CC0"/>
    <w:rsid w:val="00CB2D7F"/>
    <w:rsid w:val="00CB4073"/>
    <w:rsid w:val="00CB429C"/>
    <w:rsid w:val="00CB59D2"/>
    <w:rsid w:val="00CB6907"/>
    <w:rsid w:val="00CC07E8"/>
    <w:rsid w:val="00CC0AA1"/>
    <w:rsid w:val="00CC15A4"/>
    <w:rsid w:val="00CC18B7"/>
    <w:rsid w:val="00CC1940"/>
    <w:rsid w:val="00CC3C9D"/>
    <w:rsid w:val="00CC417F"/>
    <w:rsid w:val="00CC47D7"/>
    <w:rsid w:val="00CC697C"/>
    <w:rsid w:val="00CC6D69"/>
    <w:rsid w:val="00CC7847"/>
    <w:rsid w:val="00CC7E94"/>
    <w:rsid w:val="00CD0A15"/>
    <w:rsid w:val="00CD2827"/>
    <w:rsid w:val="00CD2A33"/>
    <w:rsid w:val="00CD5AC6"/>
    <w:rsid w:val="00CD5EAE"/>
    <w:rsid w:val="00CD619A"/>
    <w:rsid w:val="00CE1193"/>
    <w:rsid w:val="00CE12F0"/>
    <w:rsid w:val="00CE4516"/>
    <w:rsid w:val="00CE4A32"/>
    <w:rsid w:val="00CE4A54"/>
    <w:rsid w:val="00CE4DBC"/>
    <w:rsid w:val="00CE6115"/>
    <w:rsid w:val="00CE657A"/>
    <w:rsid w:val="00CE7FE4"/>
    <w:rsid w:val="00CF249E"/>
    <w:rsid w:val="00CF2A44"/>
    <w:rsid w:val="00CF304D"/>
    <w:rsid w:val="00CF3BAD"/>
    <w:rsid w:val="00CF5EB5"/>
    <w:rsid w:val="00CF68D4"/>
    <w:rsid w:val="00CF7BE6"/>
    <w:rsid w:val="00CF7F6A"/>
    <w:rsid w:val="00D011A1"/>
    <w:rsid w:val="00D015CF"/>
    <w:rsid w:val="00D01CEF"/>
    <w:rsid w:val="00D0210F"/>
    <w:rsid w:val="00D025BE"/>
    <w:rsid w:val="00D026D6"/>
    <w:rsid w:val="00D02E73"/>
    <w:rsid w:val="00D06676"/>
    <w:rsid w:val="00D07915"/>
    <w:rsid w:val="00D114FE"/>
    <w:rsid w:val="00D1180F"/>
    <w:rsid w:val="00D119F1"/>
    <w:rsid w:val="00D11D59"/>
    <w:rsid w:val="00D144BC"/>
    <w:rsid w:val="00D15748"/>
    <w:rsid w:val="00D17EDB"/>
    <w:rsid w:val="00D20C0D"/>
    <w:rsid w:val="00D236C3"/>
    <w:rsid w:val="00D23950"/>
    <w:rsid w:val="00D2480E"/>
    <w:rsid w:val="00D25DD1"/>
    <w:rsid w:val="00D26B06"/>
    <w:rsid w:val="00D27892"/>
    <w:rsid w:val="00D27EAB"/>
    <w:rsid w:val="00D30F43"/>
    <w:rsid w:val="00D32046"/>
    <w:rsid w:val="00D32F15"/>
    <w:rsid w:val="00D3330A"/>
    <w:rsid w:val="00D3534D"/>
    <w:rsid w:val="00D3649A"/>
    <w:rsid w:val="00D3715C"/>
    <w:rsid w:val="00D37297"/>
    <w:rsid w:val="00D40B5A"/>
    <w:rsid w:val="00D41B27"/>
    <w:rsid w:val="00D422D2"/>
    <w:rsid w:val="00D43792"/>
    <w:rsid w:val="00D44415"/>
    <w:rsid w:val="00D449F0"/>
    <w:rsid w:val="00D46AF0"/>
    <w:rsid w:val="00D47DBE"/>
    <w:rsid w:val="00D5222F"/>
    <w:rsid w:val="00D52471"/>
    <w:rsid w:val="00D52503"/>
    <w:rsid w:val="00D53362"/>
    <w:rsid w:val="00D53CBE"/>
    <w:rsid w:val="00D53E32"/>
    <w:rsid w:val="00D540E5"/>
    <w:rsid w:val="00D54B55"/>
    <w:rsid w:val="00D55297"/>
    <w:rsid w:val="00D55549"/>
    <w:rsid w:val="00D5777A"/>
    <w:rsid w:val="00D57F17"/>
    <w:rsid w:val="00D62CF5"/>
    <w:rsid w:val="00D6550F"/>
    <w:rsid w:val="00D65744"/>
    <w:rsid w:val="00D65864"/>
    <w:rsid w:val="00D65ED8"/>
    <w:rsid w:val="00D661EA"/>
    <w:rsid w:val="00D6636E"/>
    <w:rsid w:val="00D6659A"/>
    <w:rsid w:val="00D67698"/>
    <w:rsid w:val="00D71699"/>
    <w:rsid w:val="00D72D02"/>
    <w:rsid w:val="00D74353"/>
    <w:rsid w:val="00D74CD0"/>
    <w:rsid w:val="00D74EC5"/>
    <w:rsid w:val="00D7579F"/>
    <w:rsid w:val="00D76A8F"/>
    <w:rsid w:val="00D80D2F"/>
    <w:rsid w:val="00D81947"/>
    <w:rsid w:val="00D82575"/>
    <w:rsid w:val="00D82D7E"/>
    <w:rsid w:val="00D84005"/>
    <w:rsid w:val="00D8451F"/>
    <w:rsid w:val="00D85035"/>
    <w:rsid w:val="00D86365"/>
    <w:rsid w:val="00D877DD"/>
    <w:rsid w:val="00D90748"/>
    <w:rsid w:val="00D94162"/>
    <w:rsid w:val="00D94317"/>
    <w:rsid w:val="00D9621C"/>
    <w:rsid w:val="00D9676A"/>
    <w:rsid w:val="00D96998"/>
    <w:rsid w:val="00D96F0C"/>
    <w:rsid w:val="00D9741D"/>
    <w:rsid w:val="00D97D0F"/>
    <w:rsid w:val="00DA0A57"/>
    <w:rsid w:val="00DA1413"/>
    <w:rsid w:val="00DA16AB"/>
    <w:rsid w:val="00DA1E82"/>
    <w:rsid w:val="00DA46D1"/>
    <w:rsid w:val="00DA4865"/>
    <w:rsid w:val="00DA4C1B"/>
    <w:rsid w:val="00DA500D"/>
    <w:rsid w:val="00DA73EE"/>
    <w:rsid w:val="00DB0513"/>
    <w:rsid w:val="00DB0B40"/>
    <w:rsid w:val="00DB1B1F"/>
    <w:rsid w:val="00DB1C2C"/>
    <w:rsid w:val="00DB255D"/>
    <w:rsid w:val="00DB26A9"/>
    <w:rsid w:val="00DB3949"/>
    <w:rsid w:val="00DB3D90"/>
    <w:rsid w:val="00DB7323"/>
    <w:rsid w:val="00DB7752"/>
    <w:rsid w:val="00DB77E3"/>
    <w:rsid w:val="00DC155C"/>
    <w:rsid w:val="00DC1F64"/>
    <w:rsid w:val="00DC2309"/>
    <w:rsid w:val="00DC260C"/>
    <w:rsid w:val="00DC2D89"/>
    <w:rsid w:val="00DC3E27"/>
    <w:rsid w:val="00DC48B1"/>
    <w:rsid w:val="00DC5778"/>
    <w:rsid w:val="00DC6766"/>
    <w:rsid w:val="00DC6886"/>
    <w:rsid w:val="00DD1E08"/>
    <w:rsid w:val="00DD23DF"/>
    <w:rsid w:val="00DD2583"/>
    <w:rsid w:val="00DD27F3"/>
    <w:rsid w:val="00DD331D"/>
    <w:rsid w:val="00DD487D"/>
    <w:rsid w:val="00DD581F"/>
    <w:rsid w:val="00DD647E"/>
    <w:rsid w:val="00DD79FA"/>
    <w:rsid w:val="00DE1561"/>
    <w:rsid w:val="00DE236D"/>
    <w:rsid w:val="00DE281C"/>
    <w:rsid w:val="00DE2A3D"/>
    <w:rsid w:val="00DE3FDE"/>
    <w:rsid w:val="00DE4445"/>
    <w:rsid w:val="00DE46FF"/>
    <w:rsid w:val="00DE6CC8"/>
    <w:rsid w:val="00DF0687"/>
    <w:rsid w:val="00DF5B11"/>
    <w:rsid w:val="00DF63EB"/>
    <w:rsid w:val="00DF6846"/>
    <w:rsid w:val="00DF6E03"/>
    <w:rsid w:val="00DF748D"/>
    <w:rsid w:val="00E0146F"/>
    <w:rsid w:val="00E0206E"/>
    <w:rsid w:val="00E0386E"/>
    <w:rsid w:val="00E054A8"/>
    <w:rsid w:val="00E13DB1"/>
    <w:rsid w:val="00E143CA"/>
    <w:rsid w:val="00E14541"/>
    <w:rsid w:val="00E148D8"/>
    <w:rsid w:val="00E15508"/>
    <w:rsid w:val="00E205D7"/>
    <w:rsid w:val="00E21D63"/>
    <w:rsid w:val="00E22865"/>
    <w:rsid w:val="00E22BB3"/>
    <w:rsid w:val="00E2342C"/>
    <w:rsid w:val="00E23778"/>
    <w:rsid w:val="00E24365"/>
    <w:rsid w:val="00E248EB"/>
    <w:rsid w:val="00E24DB5"/>
    <w:rsid w:val="00E27246"/>
    <w:rsid w:val="00E27649"/>
    <w:rsid w:val="00E27D86"/>
    <w:rsid w:val="00E30D7D"/>
    <w:rsid w:val="00E31606"/>
    <w:rsid w:val="00E3166E"/>
    <w:rsid w:val="00E338DD"/>
    <w:rsid w:val="00E34392"/>
    <w:rsid w:val="00E34DE3"/>
    <w:rsid w:val="00E35458"/>
    <w:rsid w:val="00E35673"/>
    <w:rsid w:val="00E359E6"/>
    <w:rsid w:val="00E367CC"/>
    <w:rsid w:val="00E37804"/>
    <w:rsid w:val="00E37900"/>
    <w:rsid w:val="00E41537"/>
    <w:rsid w:val="00E417D3"/>
    <w:rsid w:val="00E43C5D"/>
    <w:rsid w:val="00E43DA8"/>
    <w:rsid w:val="00E44F0C"/>
    <w:rsid w:val="00E454E6"/>
    <w:rsid w:val="00E456C8"/>
    <w:rsid w:val="00E47196"/>
    <w:rsid w:val="00E50508"/>
    <w:rsid w:val="00E53BCA"/>
    <w:rsid w:val="00E5432D"/>
    <w:rsid w:val="00E5473E"/>
    <w:rsid w:val="00E54823"/>
    <w:rsid w:val="00E54E83"/>
    <w:rsid w:val="00E54F15"/>
    <w:rsid w:val="00E5684F"/>
    <w:rsid w:val="00E57E70"/>
    <w:rsid w:val="00E60883"/>
    <w:rsid w:val="00E60B2E"/>
    <w:rsid w:val="00E622F5"/>
    <w:rsid w:val="00E62325"/>
    <w:rsid w:val="00E623F3"/>
    <w:rsid w:val="00E62694"/>
    <w:rsid w:val="00E63219"/>
    <w:rsid w:val="00E65E3F"/>
    <w:rsid w:val="00E66A42"/>
    <w:rsid w:val="00E67443"/>
    <w:rsid w:val="00E674D4"/>
    <w:rsid w:val="00E67805"/>
    <w:rsid w:val="00E70F55"/>
    <w:rsid w:val="00E7116F"/>
    <w:rsid w:val="00E7162C"/>
    <w:rsid w:val="00E71E8F"/>
    <w:rsid w:val="00E722B9"/>
    <w:rsid w:val="00E73964"/>
    <w:rsid w:val="00E748D9"/>
    <w:rsid w:val="00E80ED6"/>
    <w:rsid w:val="00E81782"/>
    <w:rsid w:val="00E81B1F"/>
    <w:rsid w:val="00E81FDB"/>
    <w:rsid w:val="00E820E1"/>
    <w:rsid w:val="00E827C3"/>
    <w:rsid w:val="00E83064"/>
    <w:rsid w:val="00E833E5"/>
    <w:rsid w:val="00E83974"/>
    <w:rsid w:val="00E861A6"/>
    <w:rsid w:val="00E8667E"/>
    <w:rsid w:val="00E87755"/>
    <w:rsid w:val="00E90F41"/>
    <w:rsid w:val="00E92A70"/>
    <w:rsid w:val="00E948C3"/>
    <w:rsid w:val="00E96A09"/>
    <w:rsid w:val="00E97430"/>
    <w:rsid w:val="00E97F32"/>
    <w:rsid w:val="00EA1E10"/>
    <w:rsid w:val="00EA1FE9"/>
    <w:rsid w:val="00EA355C"/>
    <w:rsid w:val="00EA3D12"/>
    <w:rsid w:val="00EA4475"/>
    <w:rsid w:val="00EA6314"/>
    <w:rsid w:val="00EA66FE"/>
    <w:rsid w:val="00EA7E62"/>
    <w:rsid w:val="00EA7EEE"/>
    <w:rsid w:val="00EB1064"/>
    <w:rsid w:val="00EB2059"/>
    <w:rsid w:val="00EB2AB0"/>
    <w:rsid w:val="00EB4736"/>
    <w:rsid w:val="00EB4A58"/>
    <w:rsid w:val="00EB4F8A"/>
    <w:rsid w:val="00EB5B73"/>
    <w:rsid w:val="00EC1DE6"/>
    <w:rsid w:val="00EC3F0D"/>
    <w:rsid w:val="00EC425D"/>
    <w:rsid w:val="00EC497F"/>
    <w:rsid w:val="00EC4C56"/>
    <w:rsid w:val="00EC6C3A"/>
    <w:rsid w:val="00ED085A"/>
    <w:rsid w:val="00ED3E3D"/>
    <w:rsid w:val="00ED4A7E"/>
    <w:rsid w:val="00ED5669"/>
    <w:rsid w:val="00ED6AF5"/>
    <w:rsid w:val="00ED755E"/>
    <w:rsid w:val="00ED7EC8"/>
    <w:rsid w:val="00EE1902"/>
    <w:rsid w:val="00EE34C8"/>
    <w:rsid w:val="00EE3CB6"/>
    <w:rsid w:val="00EE5320"/>
    <w:rsid w:val="00EE5625"/>
    <w:rsid w:val="00EE6348"/>
    <w:rsid w:val="00EE68DB"/>
    <w:rsid w:val="00EE69B3"/>
    <w:rsid w:val="00EE6EAA"/>
    <w:rsid w:val="00EF3633"/>
    <w:rsid w:val="00EF3793"/>
    <w:rsid w:val="00EF489A"/>
    <w:rsid w:val="00EF5825"/>
    <w:rsid w:val="00EF6E2A"/>
    <w:rsid w:val="00F013D2"/>
    <w:rsid w:val="00F0166B"/>
    <w:rsid w:val="00F023D4"/>
    <w:rsid w:val="00F04021"/>
    <w:rsid w:val="00F040C5"/>
    <w:rsid w:val="00F045BF"/>
    <w:rsid w:val="00F04B80"/>
    <w:rsid w:val="00F06D87"/>
    <w:rsid w:val="00F070C2"/>
    <w:rsid w:val="00F0772C"/>
    <w:rsid w:val="00F10C27"/>
    <w:rsid w:val="00F13F1D"/>
    <w:rsid w:val="00F144AC"/>
    <w:rsid w:val="00F14862"/>
    <w:rsid w:val="00F14E64"/>
    <w:rsid w:val="00F14F44"/>
    <w:rsid w:val="00F15CB7"/>
    <w:rsid w:val="00F200E9"/>
    <w:rsid w:val="00F214A0"/>
    <w:rsid w:val="00F21C46"/>
    <w:rsid w:val="00F2215D"/>
    <w:rsid w:val="00F22781"/>
    <w:rsid w:val="00F227EA"/>
    <w:rsid w:val="00F231DF"/>
    <w:rsid w:val="00F24206"/>
    <w:rsid w:val="00F2454F"/>
    <w:rsid w:val="00F24ABE"/>
    <w:rsid w:val="00F25E2F"/>
    <w:rsid w:val="00F25E6A"/>
    <w:rsid w:val="00F26326"/>
    <w:rsid w:val="00F27583"/>
    <w:rsid w:val="00F27B5C"/>
    <w:rsid w:val="00F30B0A"/>
    <w:rsid w:val="00F321D7"/>
    <w:rsid w:val="00F325BD"/>
    <w:rsid w:val="00F32F83"/>
    <w:rsid w:val="00F34E3F"/>
    <w:rsid w:val="00F35033"/>
    <w:rsid w:val="00F3657A"/>
    <w:rsid w:val="00F37CAA"/>
    <w:rsid w:val="00F4005A"/>
    <w:rsid w:val="00F40D6A"/>
    <w:rsid w:val="00F41BC8"/>
    <w:rsid w:val="00F433F3"/>
    <w:rsid w:val="00F44D1C"/>
    <w:rsid w:val="00F44D28"/>
    <w:rsid w:val="00F4540F"/>
    <w:rsid w:val="00F45EB3"/>
    <w:rsid w:val="00F4619A"/>
    <w:rsid w:val="00F46ACC"/>
    <w:rsid w:val="00F50CE3"/>
    <w:rsid w:val="00F53118"/>
    <w:rsid w:val="00F5341E"/>
    <w:rsid w:val="00F53FBC"/>
    <w:rsid w:val="00F542BF"/>
    <w:rsid w:val="00F555E0"/>
    <w:rsid w:val="00F56B5E"/>
    <w:rsid w:val="00F57363"/>
    <w:rsid w:val="00F57D5A"/>
    <w:rsid w:val="00F60F91"/>
    <w:rsid w:val="00F625AB"/>
    <w:rsid w:val="00F6294B"/>
    <w:rsid w:val="00F633E0"/>
    <w:rsid w:val="00F6474C"/>
    <w:rsid w:val="00F64884"/>
    <w:rsid w:val="00F64B1F"/>
    <w:rsid w:val="00F64E82"/>
    <w:rsid w:val="00F65270"/>
    <w:rsid w:val="00F6574C"/>
    <w:rsid w:val="00F6593C"/>
    <w:rsid w:val="00F65E0A"/>
    <w:rsid w:val="00F67017"/>
    <w:rsid w:val="00F67F0F"/>
    <w:rsid w:val="00F70B08"/>
    <w:rsid w:val="00F710CE"/>
    <w:rsid w:val="00F726F3"/>
    <w:rsid w:val="00F73073"/>
    <w:rsid w:val="00F730F0"/>
    <w:rsid w:val="00F73303"/>
    <w:rsid w:val="00F738BF"/>
    <w:rsid w:val="00F7534F"/>
    <w:rsid w:val="00F759C8"/>
    <w:rsid w:val="00F76546"/>
    <w:rsid w:val="00F76F0D"/>
    <w:rsid w:val="00F77A9D"/>
    <w:rsid w:val="00F77DF0"/>
    <w:rsid w:val="00F80228"/>
    <w:rsid w:val="00F83522"/>
    <w:rsid w:val="00F8664A"/>
    <w:rsid w:val="00F87211"/>
    <w:rsid w:val="00F878E8"/>
    <w:rsid w:val="00F90AC4"/>
    <w:rsid w:val="00F912D7"/>
    <w:rsid w:val="00F92002"/>
    <w:rsid w:val="00F9283E"/>
    <w:rsid w:val="00F931D6"/>
    <w:rsid w:val="00F96CC7"/>
    <w:rsid w:val="00F96FE0"/>
    <w:rsid w:val="00F97841"/>
    <w:rsid w:val="00FA2744"/>
    <w:rsid w:val="00FA2B8F"/>
    <w:rsid w:val="00FA46AE"/>
    <w:rsid w:val="00FA499F"/>
    <w:rsid w:val="00FA4E9D"/>
    <w:rsid w:val="00FA64C2"/>
    <w:rsid w:val="00FA661F"/>
    <w:rsid w:val="00FB0D86"/>
    <w:rsid w:val="00FB18D5"/>
    <w:rsid w:val="00FB23A7"/>
    <w:rsid w:val="00FB2AEA"/>
    <w:rsid w:val="00FB2E82"/>
    <w:rsid w:val="00FB3008"/>
    <w:rsid w:val="00FB45C3"/>
    <w:rsid w:val="00FB54D7"/>
    <w:rsid w:val="00FB5621"/>
    <w:rsid w:val="00FB632A"/>
    <w:rsid w:val="00FC0507"/>
    <w:rsid w:val="00FC4169"/>
    <w:rsid w:val="00FC4BC3"/>
    <w:rsid w:val="00FC4C2A"/>
    <w:rsid w:val="00FC5053"/>
    <w:rsid w:val="00FC5A3A"/>
    <w:rsid w:val="00FC5BA1"/>
    <w:rsid w:val="00FC68E5"/>
    <w:rsid w:val="00FC6A9F"/>
    <w:rsid w:val="00FC6CD1"/>
    <w:rsid w:val="00FC75AF"/>
    <w:rsid w:val="00FD0F07"/>
    <w:rsid w:val="00FD3820"/>
    <w:rsid w:val="00FD4252"/>
    <w:rsid w:val="00FD4782"/>
    <w:rsid w:val="00FD4EA7"/>
    <w:rsid w:val="00FD5749"/>
    <w:rsid w:val="00FD6B69"/>
    <w:rsid w:val="00FD6B9D"/>
    <w:rsid w:val="00FD7DE7"/>
    <w:rsid w:val="00FE157D"/>
    <w:rsid w:val="00FE1CD0"/>
    <w:rsid w:val="00FE2BB1"/>
    <w:rsid w:val="00FE3132"/>
    <w:rsid w:val="00FE37A1"/>
    <w:rsid w:val="00FE416E"/>
    <w:rsid w:val="00FE4590"/>
    <w:rsid w:val="00FE4814"/>
    <w:rsid w:val="00FE5142"/>
    <w:rsid w:val="00FE5A20"/>
    <w:rsid w:val="00FE6E2B"/>
    <w:rsid w:val="00FE7828"/>
    <w:rsid w:val="00FF0959"/>
    <w:rsid w:val="00FF1373"/>
    <w:rsid w:val="00FF149F"/>
    <w:rsid w:val="00FF165D"/>
    <w:rsid w:val="00FF30D2"/>
    <w:rsid w:val="00FF480A"/>
    <w:rsid w:val="00FF4DEA"/>
    <w:rsid w:val="00FF4FBD"/>
    <w:rsid w:val="00FF7A57"/>
    <w:rsid w:val="00FF7C5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E6D41B"/>
  <w15:docId w15:val="{AD5B7B55-FFE9-4C50-B49E-C5404130C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362C"/>
  </w:style>
  <w:style w:type="paragraph" w:styleId="Heading2">
    <w:name w:val="heading 2"/>
    <w:basedOn w:val="Normal"/>
    <w:link w:val="Heading2Char"/>
    <w:uiPriority w:val="9"/>
    <w:qFormat/>
    <w:rsid w:val="006D70F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A7362C"/>
    <w:pPr>
      <w:spacing w:after="0" w:line="240" w:lineRule="auto"/>
    </w:pPr>
    <w:rPr>
      <w:sz w:val="20"/>
      <w:szCs w:val="20"/>
    </w:rPr>
  </w:style>
  <w:style w:type="character" w:customStyle="1" w:styleId="FootnoteTextChar">
    <w:name w:val="Footnote Text Char"/>
    <w:basedOn w:val="DefaultParagraphFont"/>
    <w:link w:val="FootnoteText"/>
    <w:rsid w:val="00A7362C"/>
    <w:rPr>
      <w:sz w:val="20"/>
      <w:szCs w:val="20"/>
    </w:rPr>
  </w:style>
  <w:style w:type="character" w:styleId="FootnoteReference">
    <w:name w:val="footnote reference"/>
    <w:basedOn w:val="DefaultParagraphFont"/>
    <w:unhideWhenUsed/>
    <w:rsid w:val="00A7362C"/>
    <w:rPr>
      <w:vertAlign w:val="superscript"/>
    </w:rPr>
  </w:style>
  <w:style w:type="table" w:styleId="TableGrid">
    <w:name w:val="Table Grid"/>
    <w:basedOn w:val="TableNormal"/>
    <w:uiPriority w:val="59"/>
    <w:rsid w:val="00A736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625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5A4"/>
    <w:rPr>
      <w:rFonts w:ascii="Tahoma" w:hAnsi="Tahoma" w:cs="Tahoma"/>
      <w:sz w:val="16"/>
      <w:szCs w:val="16"/>
    </w:rPr>
  </w:style>
  <w:style w:type="paragraph" w:styleId="ListParagraph">
    <w:name w:val="List Paragraph"/>
    <w:basedOn w:val="Normal"/>
    <w:uiPriority w:val="34"/>
    <w:qFormat/>
    <w:rsid w:val="008F4282"/>
    <w:pPr>
      <w:ind w:left="720"/>
      <w:contextualSpacing/>
    </w:pPr>
  </w:style>
  <w:style w:type="paragraph" w:styleId="Header">
    <w:name w:val="header"/>
    <w:basedOn w:val="Normal"/>
    <w:link w:val="HeaderChar"/>
    <w:uiPriority w:val="99"/>
    <w:unhideWhenUsed/>
    <w:rsid w:val="00527468"/>
    <w:pPr>
      <w:tabs>
        <w:tab w:val="center" w:pos="4153"/>
        <w:tab w:val="right" w:pos="8306"/>
      </w:tabs>
      <w:spacing w:after="0" w:line="240" w:lineRule="auto"/>
    </w:pPr>
  </w:style>
  <w:style w:type="character" w:customStyle="1" w:styleId="HeaderChar">
    <w:name w:val="Header Char"/>
    <w:basedOn w:val="DefaultParagraphFont"/>
    <w:link w:val="Header"/>
    <w:uiPriority w:val="99"/>
    <w:rsid w:val="00527468"/>
  </w:style>
  <w:style w:type="paragraph" w:styleId="Footer">
    <w:name w:val="footer"/>
    <w:basedOn w:val="Normal"/>
    <w:link w:val="FooterChar"/>
    <w:uiPriority w:val="99"/>
    <w:unhideWhenUsed/>
    <w:rsid w:val="00527468"/>
    <w:pPr>
      <w:tabs>
        <w:tab w:val="center" w:pos="4153"/>
        <w:tab w:val="right" w:pos="8306"/>
      </w:tabs>
      <w:spacing w:after="0" w:line="240" w:lineRule="auto"/>
    </w:pPr>
  </w:style>
  <w:style w:type="character" w:customStyle="1" w:styleId="FooterChar">
    <w:name w:val="Footer Char"/>
    <w:basedOn w:val="DefaultParagraphFont"/>
    <w:link w:val="Footer"/>
    <w:uiPriority w:val="99"/>
    <w:rsid w:val="00527468"/>
  </w:style>
  <w:style w:type="character" w:customStyle="1" w:styleId="apple-converted-space">
    <w:name w:val="apple-converted-space"/>
    <w:basedOn w:val="DefaultParagraphFont"/>
    <w:rsid w:val="00C81EB8"/>
  </w:style>
  <w:style w:type="character" w:styleId="Strong">
    <w:name w:val="Strong"/>
    <w:basedOn w:val="DefaultParagraphFont"/>
    <w:uiPriority w:val="22"/>
    <w:qFormat/>
    <w:rsid w:val="00C81EB8"/>
    <w:rPr>
      <w:b/>
      <w:bCs/>
    </w:rPr>
  </w:style>
  <w:style w:type="character" w:styleId="Emphasis">
    <w:name w:val="Emphasis"/>
    <w:basedOn w:val="DefaultParagraphFont"/>
    <w:uiPriority w:val="20"/>
    <w:qFormat/>
    <w:rsid w:val="00C81EB8"/>
    <w:rPr>
      <w:i/>
      <w:iCs/>
    </w:rPr>
  </w:style>
  <w:style w:type="paragraph" w:styleId="Caption">
    <w:name w:val="caption"/>
    <w:basedOn w:val="Normal"/>
    <w:next w:val="Normal"/>
    <w:uiPriority w:val="35"/>
    <w:unhideWhenUsed/>
    <w:qFormat/>
    <w:rsid w:val="00454448"/>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65748A"/>
    <w:pPr>
      <w:spacing w:after="0"/>
      <w:jc w:val="center"/>
    </w:pPr>
    <w:rPr>
      <w:rFonts w:ascii="Calibri" w:hAnsi="Calibri"/>
      <w:noProof/>
    </w:rPr>
  </w:style>
  <w:style w:type="character" w:customStyle="1" w:styleId="EndNoteBibliographyTitleChar">
    <w:name w:val="EndNote Bibliography Title Char"/>
    <w:basedOn w:val="FootnoteTextChar"/>
    <w:link w:val="EndNoteBibliographyTitle"/>
    <w:rsid w:val="0065748A"/>
    <w:rPr>
      <w:rFonts w:ascii="Calibri" w:hAnsi="Calibri"/>
      <w:noProof/>
      <w:sz w:val="20"/>
      <w:szCs w:val="20"/>
    </w:rPr>
  </w:style>
  <w:style w:type="paragraph" w:customStyle="1" w:styleId="EndNoteBibliography">
    <w:name w:val="EndNote Bibliography"/>
    <w:basedOn w:val="Normal"/>
    <w:link w:val="EndNoteBibliographyChar"/>
    <w:rsid w:val="0065748A"/>
    <w:pPr>
      <w:spacing w:line="240" w:lineRule="auto"/>
    </w:pPr>
    <w:rPr>
      <w:rFonts w:ascii="Calibri" w:hAnsi="Calibri"/>
      <w:noProof/>
    </w:rPr>
  </w:style>
  <w:style w:type="character" w:customStyle="1" w:styleId="EndNoteBibliographyChar">
    <w:name w:val="EndNote Bibliography Char"/>
    <w:basedOn w:val="FootnoteTextChar"/>
    <w:link w:val="EndNoteBibliography"/>
    <w:rsid w:val="0065748A"/>
    <w:rPr>
      <w:rFonts w:ascii="Calibri" w:hAnsi="Calibri"/>
      <w:noProof/>
      <w:sz w:val="20"/>
      <w:szCs w:val="20"/>
    </w:rPr>
  </w:style>
  <w:style w:type="character" w:customStyle="1" w:styleId="hps">
    <w:name w:val="hps"/>
    <w:basedOn w:val="DefaultParagraphFont"/>
    <w:rsid w:val="00933374"/>
  </w:style>
  <w:style w:type="character" w:styleId="Hyperlink">
    <w:name w:val="Hyperlink"/>
    <w:basedOn w:val="DefaultParagraphFont"/>
    <w:uiPriority w:val="99"/>
    <w:unhideWhenUsed/>
    <w:rsid w:val="007A6353"/>
    <w:rPr>
      <w:color w:val="0000FF" w:themeColor="hyperlink"/>
      <w:u w:val="single"/>
    </w:rPr>
  </w:style>
  <w:style w:type="paragraph" w:styleId="NormalWeb">
    <w:name w:val="Normal (Web)"/>
    <w:basedOn w:val="Normal"/>
    <w:uiPriority w:val="99"/>
    <w:semiHidden/>
    <w:unhideWhenUsed/>
    <w:rsid w:val="00147467"/>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B048C2"/>
    <w:rPr>
      <w:sz w:val="18"/>
      <w:szCs w:val="18"/>
    </w:rPr>
  </w:style>
  <w:style w:type="paragraph" w:styleId="CommentText">
    <w:name w:val="annotation text"/>
    <w:basedOn w:val="Normal"/>
    <w:link w:val="CommentTextChar"/>
    <w:uiPriority w:val="99"/>
    <w:unhideWhenUsed/>
    <w:rsid w:val="00B048C2"/>
    <w:pPr>
      <w:spacing w:line="240" w:lineRule="auto"/>
    </w:pPr>
    <w:rPr>
      <w:rFonts w:ascii="Times New Roman" w:hAnsi="Times New Roman" w:cs="Times New Roman"/>
      <w:sz w:val="24"/>
      <w:szCs w:val="24"/>
    </w:rPr>
  </w:style>
  <w:style w:type="character" w:customStyle="1" w:styleId="CommentTextChar">
    <w:name w:val="Comment Text Char"/>
    <w:basedOn w:val="DefaultParagraphFont"/>
    <w:link w:val="CommentText"/>
    <w:uiPriority w:val="99"/>
    <w:rsid w:val="00B048C2"/>
    <w:rPr>
      <w:rFonts w:ascii="Times New Roman" w:hAnsi="Times New Roman" w:cs="Times New Roman"/>
      <w:sz w:val="24"/>
      <w:szCs w:val="24"/>
    </w:rPr>
  </w:style>
  <w:style w:type="paragraph" w:styleId="NoSpacing">
    <w:name w:val="No Spacing"/>
    <w:link w:val="NoSpacingChar"/>
    <w:uiPriority w:val="1"/>
    <w:qFormat/>
    <w:rsid w:val="00B048C2"/>
    <w:pPr>
      <w:spacing w:after="0" w:line="240" w:lineRule="auto"/>
    </w:pPr>
    <w:rPr>
      <w:rFonts w:ascii="Times New Roman" w:eastAsia="MS Mincho" w:hAnsi="Times New Roman" w:cs="Times New Roman"/>
      <w:sz w:val="24"/>
      <w:szCs w:val="24"/>
      <w:lang w:eastAsia="ja-JP"/>
    </w:rPr>
  </w:style>
  <w:style w:type="character" w:customStyle="1" w:styleId="NoSpacingChar">
    <w:name w:val="No Spacing Char"/>
    <w:link w:val="NoSpacing"/>
    <w:uiPriority w:val="1"/>
    <w:rsid w:val="00B048C2"/>
    <w:rPr>
      <w:rFonts w:ascii="Times New Roman" w:eastAsia="MS Mincho" w:hAnsi="Times New Roman" w:cs="Times New Roman"/>
      <w:sz w:val="24"/>
      <w:szCs w:val="24"/>
      <w:lang w:eastAsia="ja-JP"/>
    </w:rPr>
  </w:style>
  <w:style w:type="paragraph" w:styleId="CommentSubject">
    <w:name w:val="annotation subject"/>
    <w:basedOn w:val="CommentText"/>
    <w:next w:val="CommentText"/>
    <w:link w:val="CommentSubjectChar"/>
    <w:uiPriority w:val="99"/>
    <w:semiHidden/>
    <w:unhideWhenUsed/>
    <w:rsid w:val="008A26F5"/>
    <w:rPr>
      <w:rFonts w:ascii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8A26F5"/>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E12F0"/>
    <w:rPr>
      <w:color w:val="800080" w:themeColor="followedHyperlink"/>
      <w:u w:val="single"/>
    </w:rPr>
  </w:style>
  <w:style w:type="character" w:customStyle="1" w:styleId="Heading2Char">
    <w:name w:val="Heading 2 Char"/>
    <w:basedOn w:val="DefaultParagraphFont"/>
    <w:link w:val="Heading2"/>
    <w:uiPriority w:val="9"/>
    <w:rsid w:val="006D70FC"/>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311790">
      <w:bodyDiv w:val="1"/>
      <w:marLeft w:val="0"/>
      <w:marRight w:val="0"/>
      <w:marTop w:val="0"/>
      <w:marBottom w:val="0"/>
      <w:divBdr>
        <w:top w:val="none" w:sz="0" w:space="0" w:color="auto"/>
        <w:left w:val="none" w:sz="0" w:space="0" w:color="auto"/>
        <w:bottom w:val="none" w:sz="0" w:space="0" w:color="auto"/>
        <w:right w:val="none" w:sz="0" w:space="0" w:color="auto"/>
      </w:divBdr>
      <w:divsChild>
        <w:div w:id="1913078350">
          <w:marLeft w:val="0"/>
          <w:marRight w:val="0"/>
          <w:marTop w:val="0"/>
          <w:marBottom w:val="0"/>
          <w:divBdr>
            <w:top w:val="none" w:sz="0" w:space="0" w:color="auto"/>
            <w:left w:val="none" w:sz="0" w:space="0" w:color="auto"/>
            <w:bottom w:val="none" w:sz="0" w:space="0" w:color="auto"/>
            <w:right w:val="none" w:sz="0" w:space="0" w:color="auto"/>
          </w:divBdr>
        </w:div>
        <w:div w:id="1079013937">
          <w:marLeft w:val="0"/>
          <w:marRight w:val="0"/>
          <w:marTop w:val="0"/>
          <w:marBottom w:val="0"/>
          <w:divBdr>
            <w:top w:val="none" w:sz="0" w:space="0" w:color="auto"/>
            <w:left w:val="none" w:sz="0" w:space="0" w:color="auto"/>
            <w:bottom w:val="none" w:sz="0" w:space="0" w:color="auto"/>
            <w:right w:val="none" w:sz="0" w:space="0" w:color="auto"/>
          </w:divBdr>
        </w:div>
        <w:div w:id="1562593374">
          <w:marLeft w:val="0"/>
          <w:marRight w:val="0"/>
          <w:marTop w:val="0"/>
          <w:marBottom w:val="0"/>
          <w:divBdr>
            <w:top w:val="none" w:sz="0" w:space="0" w:color="auto"/>
            <w:left w:val="none" w:sz="0" w:space="0" w:color="auto"/>
            <w:bottom w:val="none" w:sz="0" w:space="0" w:color="auto"/>
            <w:right w:val="none" w:sz="0" w:space="0" w:color="auto"/>
          </w:divBdr>
        </w:div>
        <w:div w:id="1608275093">
          <w:marLeft w:val="0"/>
          <w:marRight w:val="0"/>
          <w:marTop w:val="0"/>
          <w:marBottom w:val="0"/>
          <w:divBdr>
            <w:top w:val="none" w:sz="0" w:space="0" w:color="auto"/>
            <w:left w:val="none" w:sz="0" w:space="0" w:color="auto"/>
            <w:bottom w:val="none" w:sz="0" w:space="0" w:color="auto"/>
            <w:right w:val="none" w:sz="0" w:space="0" w:color="auto"/>
          </w:divBdr>
        </w:div>
        <w:div w:id="9527196">
          <w:marLeft w:val="0"/>
          <w:marRight w:val="0"/>
          <w:marTop w:val="0"/>
          <w:marBottom w:val="0"/>
          <w:divBdr>
            <w:top w:val="none" w:sz="0" w:space="0" w:color="auto"/>
            <w:left w:val="none" w:sz="0" w:space="0" w:color="auto"/>
            <w:bottom w:val="none" w:sz="0" w:space="0" w:color="auto"/>
            <w:right w:val="none" w:sz="0" w:space="0" w:color="auto"/>
          </w:divBdr>
        </w:div>
      </w:divsChild>
    </w:div>
    <w:div w:id="442194226">
      <w:bodyDiv w:val="1"/>
      <w:marLeft w:val="0"/>
      <w:marRight w:val="0"/>
      <w:marTop w:val="0"/>
      <w:marBottom w:val="0"/>
      <w:divBdr>
        <w:top w:val="none" w:sz="0" w:space="0" w:color="auto"/>
        <w:left w:val="none" w:sz="0" w:space="0" w:color="auto"/>
        <w:bottom w:val="none" w:sz="0" w:space="0" w:color="auto"/>
        <w:right w:val="none" w:sz="0" w:space="0" w:color="auto"/>
      </w:divBdr>
    </w:div>
    <w:div w:id="489030300">
      <w:bodyDiv w:val="1"/>
      <w:marLeft w:val="0"/>
      <w:marRight w:val="0"/>
      <w:marTop w:val="0"/>
      <w:marBottom w:val="0"/>
      <w:divBdr>
        <w:top w:val="none" w:sz="0" w:space="0" w:color="auto"/>
        <w:left w:val="none" w:sz="0" w:space="0" w:color="auto"/>
        <w:bottom w:val="none" w:sz="0" w:space="0" w:color="auto"/>
        <w:right w:val="none" w:sz="0" w:space="0" w:color="auto"/>
      </w:divBdr>
    </w:div>
    <w:div w:id="594678158">
      <w:bodyDiv w:val="1"/>
      <w:marLeft w:val="0"/>
      <w:marRight w:val="0"/>
      <w:marTop w:val="0"/>
      <w:marBottom w:val="0"/>
      <w:divBdr>
        <w:top w:val="none" w:sz="0" w:space="0" w:color="auto"/>
        <w:left w:val="none" w:sz="0" w:space="0" w:color="auto"/>
        <w:bottom w:val="none" w:sz="0" w:space="0" w:color="auto"/>
        <w:right w:val="none" w:sz="0" w:space="0" w:color="auto"/>
      </w:divBdr>
      <w:divsChild>
        <w:div w:id="1751921356">
          <w:marLeft w:val="0"/>
          <w:marRight w:val="0"/>
          <w:marTop w:val="0"/>
          <w:marBottom w:val="0"/>
          <w:divBdr>
            <w:top w:val="none" w:sz="0" w:space="0" w:color="auto"/>
            <w:left w:val="none" w:sz="0" w:space="0" w:color="auto"/>
            <w:bottom w:val="none" w:sz="0" w:space="0" w:color="auto"/>
            <w:right w:val="none" w:sz="0" w:space="0" w:color="auto"/>
          </w:divBdr>
        </w:div>
        <w:div w:id="1544173800">
          <w:marLeft w:val="0"/>
          <w:marRight w:val="0"/>
          <w:marTop w:val="0"/>
          <w:marBottom w:val="0"/>
          <w:divBdr>
            <w:top w:val="none" w:sz="0" w:space="0" w:color="auto"/>
            <w:left w:val="none" w:sz="0" w:space="0" w:color="auto"/>
            <w:bottom w:val="none" w:sz="0" w:space="0" w:color="auto"/>
            <w:right w:val="none" w:sz="0" w:space="0" w:color="auto"/>
          </w:divBdr>
        </w:div>
        <w:div w:id="983116961">
          <w:marLeft w:val="0"/>
          <w:marRight w:val="0"/>
          <w:marTop w:val="0"/>
          <w:marBottom w:val="0"/>
          <w:divBdr>
            <w:top w:val="none" w:sz="0" w:space="0" w:color="auto"/>
            <w:left w:val="none" w:sz="0" w:space="0" w:color="auto"/>
            <w:bottom w:val="none" w:sz="0" w:space="0" w:color="auto"/>
            <w:right w:val="none" w:sz="0" w:space="0" w:color="auto"/>
          </w:divBdr>
        </w:div>
        <w:div w:id="1009715674">
          <w:marLeft w:val="0"/>
          <w:marRight w:val="0"/>
          <w:marTop w:val="0"/>
          <w:marBottom w:val="0"/>
          <w:divBdr>
            <w:top w:val="none" w:sz="0" w:space="0" w:color="auto"/>
            <w:left w:val="none" w:sz="0" w:space="0" w:color="auto"/>
            <w:bottom w:val="none" w:sz="0" w:space="0" w:color="auto"/>
            <w:right w:val="none" w:sz="0" w:space="0" w:color="auto"/>
          </w:divBdr>
        </w:div>
        <w:div w:id="1909419507">
          <w:marLeft w:val="0"/>
          <w:marRight w:val="0"/>
          <w:marTop w:val="0"/>
          <w:marBottom w:val="0"/>
          <w:divBdr>
            <w:top w:val="none" w:sz="0" w:space="0" w:color="auto"/>
            <w:left w:val="none" w:sz="0" w:space="0" w:color="auto"/>
            <w:bottom w:val="none" w:sz="0" w:space="0" w:color="auto"/>
            <w:right w:val="none" w:sz="0" w:space="0" w:color="auto"/>
          </w:divBdr>
        </w:div>
      </w:divsChild>
    </w:div>
    <w:div w:id="677999133">
      <w:bodyDiv w:val="1"/>
      <w:marLeft w:val="0"/>
      <w:marRight w:val="0"/>
      <w:marTop w:val="0"/>
      <w:marBottom w:val="0"/>
      <w:divBdr>
        <w:top w:val="none" w:sz="0" w:space="0" w:color="auto"/>
        <w:left w:val="none" w:sz="0" w:space="0" w:color="auto"/>
        <w:bottom w:val="none" w:sz="0" w:space="0" w:color="auto"/>
        <w:right w:val="none" w:sz="0" w:space="0" w:color="auto"/>
      </w:divBdr>
    </w:div>
    <w:div w:id="826747629">
      <w:bodyDiv w:val="1"/>
      <w:marLeft w:val="0"/>
      <w:marRight w:val="0"/>
      <w:marTop w:val="0"/>
      <w:marBottom w:val="0"/>
      <w:divBdr>
        <w:top w:val="none" w:sz="0" w:space="0" w:color="auto"/>
        <w:left w:val="none" w:sz="0" w:space="0" w:color="auto"/>
        <w:bottom w:val="none" w:sz="0" w:space="0" w:color="auto"/>
        <w:right w:val="none" w:sz="0" w:space="0" w:color="auto"/>
      </w:divBdr>
      <w:divsChild>
        <w:div w:id="156311854">
          <w:marLeft w:val="0"/>
          <w:marRight w:val="0"/>
          <w:marTop w:val="0"/>
          <w:marBottom w:val="0"/>
          <w:divBdr>
            <w:top w:val="none" w:sz="0" w:space="0" w:color="auto"/>
            <w:left w:val="none" w:sz="0" w:space="0" w:color="auto"/>
            <w:bottom w:val="none" w:sz="0" w:space="0" w:color="auto"/>
            <w:right w:val="none" w:sz="0" w:space="0" w:color="auto"/>
          </w:divBdr>
        </w:div>
        <w:div w:id="1676687775">
          <w:marLeft w:val="0"/>
          <w:marRight w:val="0"/>
          <w:marTop w:val="0"/>
          <w:marBottom w:val="0"/>
          <w:divBdr>
            <w:top w:val="none" w:sz="0" w:space="0" w:color="auto"/>
            <w:left w:val="none" w:sz="0" w:space="0" w:color="auto"/>
            <w:bottom w:val="none" w:sz="0" w:space="0" w:color="auto"/>
            <w:right w:val="none" w:sz="0" w:space="0" w:color="auto"/>
          </w:divBdr>
        </w:div>
        <w:div w:id="447238394">
          <w:marLeft w:val="0"/>
          <w:marRight w:val="0"/>
          <w:marTop w:val="0"/>
          <w:marBottom w:val="0"/>
          <w:divBdr>
            <w:top w:val="none" w:sz="0" w:space="0" w:color="auto"/>
            <w:left w:val="none" w:sz="0" w:space="0" w:color="auto"/>
            <w:bottom w:val="none" w:sz="0" w:space="0" w:color="auto"/>
            <w:right w:val="none" w:sz="0" w:space="0" w:color="auto"/>
          </w:divBdr>
        </w:div>
        <w:div w:id="369304241">
          <w:marLeft w:val="0"/>
          <w:marRight w:val="0"/>
          <w:marTop w:val="0"/>
          <w:marBottom w:val="0"/>
          <w:divBdr>
            <w:top w:val="none" w:sz="0" w:space="0" w:color="auto"/>
            <w:left w:val="none" w:sz="0" w:space="0" w:color="auto"/>
            <w:bottom w:val="none" w:sz="0" w:space="0" w:color="auto"/>
            <w:right w:val="none" w:sz="0" w:space="0" w:color="auto"/>
          </w:divBdr>
        </w:div>
        <w:div w:id="1969772194">
          <w:marLeft w:val="0"/>
          <w:marRight w:val="0"/>
          <w:marTop w:val="0"/>
          <w:marBottom w:val="0"/>
          <w:divBdr>
            <w:top w:val="none" w:sz="0" w:space="0" w:color="auto"/>
            <w:left w:val="none" w:sz="0" w:space="0" w:color="auto"/>
            <w:bottom w:val="none" w:sz="0" w:space="0" w:color="auto"/>
            <w:right w:val="none" w:sz="0" w:space="0" w:color="auto"/>
          </w:divBdr>
        </w:div>
        <w:div w:id="404643793">
          <w:marLeft w:val="0"/>
          <w:marRight w:val="0"/>
          <w:marTop w:val="0"/>
          <w:marBottom w:val="0"/>
          <w:divBdr>
            <w:top w:val="none" w:sz="0" w:space="0" w:color="auto"/>
            <w:left w:val="none" w:sz="0" w:space="0" w:color="auto"/>
            <w:bottom w:val="none" w:sz="0" w:space="0" w:color="auto"/>
            <w:right w:val="none" w:sz="0" w:space="0" w:color="auto"/>
          </w:divBdr>
        </w:div>
        <w:div w:id="2134445209">
          <w:marLeft w:val="0"/>
          <w:marRight w:val="0"/>
          <w:marTop w:val="0"/>
          <w:marBottom w:val="0"/>
          <w:divBdr>
            <w:top w:val="none" w:sz="0" w:space="0" w:color="auto"/>
            <w:left w:val="none" w:sz="0" w:space="0" w:color="auto"/>
            <w:bottom w:val="none" w:sz="0" w:space="0" w:color="auto"/>
            <w:right w:val="none" w:sz="0" w:space="0" w:color="auto"/>
          </w:divBdr>
        </w:div>
        <w:div w:id="1206260755">
          <w:marLeft w:val="0"/>
          <w:marRight w:val="0"/>
          <w:marTop w:val="0"/>
          <w:marBottom w:val="0"/>
          <w:divBdr>
            <w:top w:val="none" w:sz="0" w:space="0" w:color="auto"/>
            <w:left w:val="none" w:sz="0" w:space="0" w:color="auto"/>
            <w:bottom w:val="none" w:sz="0" w:space="0" w:color="auto"/>
            <w:right w:val="none" w:sz="0" w:space="0" w:color="auto"/>
          </w:divBdr>
        </w:div>
        <w:div w:id="670910962">
          <w:marLeft w:val="0"/>
          <w:marRight w:val="0"/>
          <w:marTop w:val="0"/>
          <w:marBottom w:val="0"/>
          <w:divBdr>
            <w:top w:val="none" w:sz="0" w:space="0" w:color="auto"/>
            <w:left w:val="none" w:sz="0" w:space="0" w:color="auto"/>
            <w:bottom w:val="none" w:sz="0" w:space="0" w:color="auto"/>
            <w:right w:val="none" w:sz="0" w:space="0" w:color="auto"/>
          </w:divBdr>
        </w:div>
        <w:div w:id="1893729815">
          <w:marLeft w:val="0"/>
          <w:marRight w:val="0"/>
          <w:marTop w:val="0"/>
          <w:marBottom w:val="0"/>
          <w:divBdr>
            <w:top w:val="none" w:sz="0" w:space="0" w:color="auto"/>
            <w:left w:val="none" w:sz="0" w:space="0" w:color="auto"/>
            <w:bottom w:val="none" w:sz="0" w:space="0" w:color="auto"/>
            <w:right w:val="none" w:sz="0" w:space="0" w:color="auto"/>
          </w:divBdr>
        </w:div>
        <w:div w:id="883324273">
          <w:marLeft w:val="0"/>
          <w:marRight w:val="0"/>
          <w:marTop w:val="0"/>
          <w:marBottom w:val="0"/>
          <w:divBdr>
            <w:top w:val="none" w:sz="0" w:space="0" w:color="auto"/>
            <w:left w:val="none" w:sz="0" w:space="0" w:color="auto"/>
            <w:bottom w:val="none" w:sz="0" w:space="0" w:color="auto"/>
            <w:right w:val="none" w:sz="0" w:space="0" w:color="auto"/>
          </w:divBdr>
        </w:div>
        <w:div w:id="727462852">
          <w:marLeft w:val="0"/>
          <w:marRight w:val="0"/>
          <w:marTop w:val="0"/>
          <w:marBottom w:val="0"/>
          <w:divBdr>
            <w:top w:val="none" w:sz="0" w:space="0" w:color="auto"/>
            <w:left w:val="none" w:sz="0" w:space="0" w:color="auto"/>
            <w:bottom w:val="none" w:sz="0" w:space="0" w:color="auto"/>
            <w:right w:val="none" w:sz="0" w:space="0" w:color="auto"/>
          </w:divBdr>
        </w:div>
        <w:div w:id="131138797">
          <w:marLeft w:val="0"/>
          <w:marRight w:val="0"/>
          <w:marTop w:val="0"/>
          <w:marBottom w:val="0"/>
          <w:divBdr>
            <w:top w:val="none" w:sz="0" w:space="0" w:color="auto"/>
            <w:left w:val="none" w:sz="0" w:space="0" w:color="auto"/>
            <w:bottom w:val="none" w:sz="0" w:space="0" w:color="auto"/>
            <w:right w:val="none" w:sz="0" w:space="0" w:color="auto"/>
          </w:divBdr>
        </w:div>
        <w:div w:id="2136093001">
          <w:marLeft w:val="0"/>
          <w:marRight w:val="0"/>
          <w:marTop w:val="0"/>
          <w:marBottom w:val="0"/>
          <w:divBdr>
            <w:top w:val="none" w:sz="0" w:space="0" w:color="auto"/>
            <w:left w:val="none" w:sz="0" w:space="0" w:color="auto"/>
            <w:bottom w:val="none" w:sz="0" w:space="0" w:color="auto"/>
            <w:right w:val="none" w:sz="0" w:space="0" w:color="auto"/>
          </w:divBdr>
        </w:div>
        <w:div w:id="1341394012">
          <w:marLeft w:val="0"/>
          <w:marRight w:val="0"/>
          <w:marTop w:val="0"/>
          <w:marBottom w:val="0"/>
          <w:divBdr>
            <w:top w:val="none" w:sz="0" w:space="0" w:color="auto"/>
            <w:left w:val="none" w:sz="0" w:space="0" w:color="auto"/>
            <w:bottom w:val="none" w:sz="0" w:space="0" w:color="auto"/>
            <w:right w:val="none" w:sz="0" w:space="0" w:color="auto"/>
          </w:divBdr>
        </w:div>
      </w:divsChild>
    </w:div>
    <w:div w:id="885222100">
      <w:bodyDiv w:val="1"/>
      <w:marLeft w:val="0"/>
      <w:marRight w:val="0"/>
      <w:marTop w:val="0"/>
      <w:marBottom w:val="0"/>
      <w:divBdr>
        <w:top w:val="none" w:sz="0" w:space="0" w:color="auto"/>
        <w:left w:val="none" w:sz="0" w:space="0" w:color="auto"/>
        <w:bottom w:val="none" w:sz="0" w:space="0" w:color="auto"/>
        <w:right w:val="none" w:sz="0" w:space="0" w:color="auto"/>
      </w:divBdr>
    </w:div>
    <w:div w:id="1039162438">
      <w:bodyDiv w:val="1"/>
      <w:marLeft w:val="0"/>
      <w:marRight w:val="0"/>
      <w:marTop w:val="0"/>
      <w:marBottom w:val="0"/>
      <w:divBdr>
        <w:top w:val="none" w:sz="0" w:space="0" w:color="auto"/>
        <w:left w:val="none" w:sz="0" w:space="0" w:color="auto"/>
        <w:bottom w:val="none" w:sz="0" w:space="0" w:color="auto"/>
        <w:right w:val="none" w:sz="0" w:space="0" w:color="auto"/>
      </w:divBdr>
      <w:divsChild>
        <w:div w:id="12336">
          <w:marLeft w:val="0"/>
          <w:marRight w:val="0"/>
          <w:marTop w:val="0"/>
          <w:marBottom w:val="0"/>
          <w:divBdr>
            <w:top w:val="none" w:sz="0" w:space="0" w:color="auto"/>
            <w:left w:val="none" w:sz="0" w:space="0" w:color="auto"/>
            <w:bottom w:val="none" w:sz="0" w:space="0" w:color="auto"/>
            <w:right w:val="none" w:sz="0" w:space="0" w:color="auto"/>
          </w:divBdr>
        </w:div>
        <w:div w:id="924925062">
          <w:marLeft w:val="0"/>
          <w:marRight w:val="0"/>
          <w:marTop w:val="0"/>
          <w:marBottom w:val="0"/>
          <w:divBdr>
            <w:top w:val="none" w:sz="0" w:space="0" w:color="auto"/>
            <w:left w:val="none" w:sz="0" w:space="0" w:color="auto"/>
            <w:bottom w:val="none" w:sz="0" w:space="0" w:color="auto"/>
            <w:right w:val="none" w:sz="0" w:space="0" w:color="auto"/>
          </w:divBdr>
        </w:div>
        <w:div w:id="167133746">
          <w:marLeft w:val="0"/>
          <w:marRight w:val="0"/>
          <w:marTop w:val="0"/>
          <w:marBottom w:val="0"/>
          <w:divBdr>
            <w:top w:val="none" w:sz="0" w:space="0" w:color="auto"/>
            <w:left w:val="none" w:sz="0" w:space="0" w:color="auto"/>
            <w:bottom w:val="none" w:sz="0" w:space="0" w:color="auto"/>
            <w:right w:val="none" w:sz="0" w:space="0" w:color="auto"/>
          </w:divBdr>
        </w:div>
        <w:div w:id="545678026">
          <w:marLeft w:val="0"/>
          <w:marRight w:val="0"/>
          <w:marTop w:val="0"/>
          <w:marBottom w:val="0"/>
          <w:divBdr>
            <w:top w:val="none" w:sz="0" w:space="0" w:color="auto"/>
            <w:left w:val="none" w:sz="0" w:space="0" w:color="auto"/>
            <w:bottom w:val="none" w:sz="0" w:space="0" w:color="auto"/>
            <w:right w:val="none" w:sz="0" w:space="0" w:color="auto"/>
          </w:divBdr>
        </w:div>
        <w:div w:id="855383898">
          <w:marLeft w:val="0"/>
          <w:marRight w:val="0"/>
          <w:marTop w:val="0"/>
          <w:marBottom w:val="0"/>
          <w:divBdr>
            <w:top w:val="none" w:sz="0" w:space="0" w:color="auto"/>
            <w:left w:val="none" w:sz="0" w:space="0" w:color="auto"/>
            <w:bottom w:val="none" w:sz="0" w:space="0" w:color="auto"/>
            <w:right w:val="none" w:sz="0" w:space="0" w:color="auto"/>
          </w:divBdr>
          <w:divsChild>
            <w:div w:id="1918510839">
              <w:marLeft w:val="0"/>
              <w:marRight w:val="0"/>
              <w:marTop w:val="0"/>
              <w:marBottom w:val="0"/>
              <w:divBdr>
                <w:top w:val="none" w:sz="0" w:space="0" w:color="auto"/>
                <w:left w:val="none" w:sz="0" w:space="0" w:color="auto"/>
                <w:bottom w:val="none" w:sz="0" w:space="0" w:color="auto"/>
                <w:right w:val="none" w:sz="0" w:space="0" w:color="auto"/>
              </w:divBdr>
            </w:div>
            <w:div w:id="2000426590">
              <w:marLeft w:val="0"/>
              <w:marRight w:val="0"/>
              <w:marTop w:val="0"/>
              <w:marBottom w:val="0"/>
              <w:divBdr>
                <w:top w:val="none" w:sz="0" w:space="0" w:color="auto"/>
                <w:left w:val="none" w:sz="0" w:space="0" w:color="auto"/>
                <w:bottom w:val="none" w:sz="0" w:space="0" w:color="auto"/>
                <w:right w:val="none" w:sz="0" w:space="0" w:color="auto"/>
              </w:divBdr>
            </w:div>
            <w:div w:id="69962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455781">
      <w:bodyDiv w:val="1"/>
      <w:marLeft w:val="0"/>
      <w:marRight w:val="0"/>
      <w:marTop w:val="0"/>
      <w:marBottom w:val="0"/>
      <w:divBdr>
        <w:top w:val="none" w:sz="0" w:space="0" w:color="auto"/>
        <w:left w:val="none" w:sz="0" w:space="0" w:color="auto"/>
        <w:bottom w:val="none" w:sz="0" w:space="0" w:color="auto"/>
        <w:right w:val="none" w:sz="0" w:space="0" w:color="auto"/>
      </w:divBdr>
    </w:div>
    <w:div w:id="1667125813">
      <w:bodyDiv w:val="1"/>
      <w:marLeft w:val="0"/>
      <w:marRight w:val="0"/>
      <w:marTop w:val="0"/>
      <w:marBottom w:val="0"/>
      <w:divBdr>
        <w:top w:val="none" w:sz="0" w:space="0" w:color="auto"/>
        <w:left w:val="none" w:sz="0" w:space="0" w:color="auto"/>
        <w:bottom w:val="none" w:sz="0" w:space="0" w:color="auto"/>
        <w:right w:val="none" w:sz="0" w:space="0" w:color="auto"/>
      </w:divBdr>
    </w:div>
    <w:div w:id="205287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_rels/footnotes.xml.rels><?xml version="1.0" encoding="UTF-8" standalone="yes"?>
<Relationships xmlns="http://schemas.openxmlformats.org/package/2006/relationships"><Relationship Id="rId3" Type="http://schemas.openxmlformats.org/officeDocument/2006/relationships/hyperlink" Target="http://www.huffingtonpost.com/fu-ying/china-global-order_b_8537918.html?utm_hp_ref=world" TargetMode="External"/><Relationship Id="rId7" Type="http://schemas.openxmlformats.org/officeDocument/2006/relationships/hyperlink" Target="http://paper.people.com.cn/rmrb/html/2013-08/12/nw.D110000renmrb_20130812_2-03.htm" TargetMode="External"/><Relationship Id="rId2" Type="http://schemas.openxmlformats.org/officeDocument/2006/relationships/hyperlink" Target="http://paper.people.com.cn/rmrb/html/2013-05/28/nw.D110000renmrb_20130528_4-01.htm" TargetMode="External"/><Relationship Id="rId1" Type="http://schemas.openxmlformats.org/officeDocument/2006/relationships/hyperlink" Target="http://news.xinhuanet.com/english/2009-05/21/content_11409799.htm" TargetMode="External"/><Relationship Id="rId6" Type="http://schemas.openxmlformats.org/officeDocument/2006/relationships/hyperlink" Target="https://sites.google.com/site/zengjinghan/data" TargetMode="External"/><Relationship Id="rId5" Type="http://schemas.openxmlformats.org/officeDocument/2006/relationships/hyperlink" Target="http://us2.campaign-archive2.com/?u=3fd756a9629015f7becc6e127&amp;id=822399aaaa&amp;e=a045660cf1" TargetMode="External"/><Relationship Id="rId4" Type="http://schemas.openxmlformats.org/officeDocument/2006/relationships/hyperlink" Target="http://www.thechicagocouncil.org/event/us-china-shared-vision-global-economic-partnership"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invertIfNegative val="0"/>
          <c:dLbls>
            <c:dLbl>
              <c:idx val="0"/>
              <c:delete val="1"/>
              <c:extLst>
                <c:ext xmlns:c15="http://schemas.microsoft.com/office/drawing/2012/chart" uri="{CE6537A1-D6FC-4f65-9D91-7224C49458BB}"/>
              </c:extLst>
            </c:dLbl>
            <c:dLbl>
              <c:idx val="5"/>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China as great power</c:v>
                </c:pt>
                <c:pt idx="1">
                  <c:v>China as emerging/rising power</c:v>
                </c:pt>
                <c:pt idx="2">
                  <c:v>China as world power</c:v>
                </c:pt>
                <c:pt idx="3">
                  <c:v>China as No. 2</c:v>
                </c:pt>
                <c:pt idx="4">
                  <c:v>China as superpower</c:v>
                </c:pt>
              </c:strCache>
            </c:strRef>
          </c:cat>
          <c:val>
            <c:numRef>
              <c:f>Sheet1!$B$2:$B$6</c:f>
              <c:numCache>
                <c:formatCode>0%</c:formatCode>
                <c:ptCount val="5"/>
                <c:pt idx="0">
                  <c:v>1</c:v>
                </c:pt>
                <c:pt idx="1">
                  <c:v>0.87229999999999996</c:v>
                </c:pt>
                <c:pt idx="2" formatCode="0.00%">
                  <c:v>0.1134</c:v>
                </c:pt>
                <c:pt idx="3" formatCode="0.00%">
                  <c:v>9.2100000000000001E-2</c:v>
                </c:pt>
                <c:pt idx="4" formatCode="0.00%">
                  <c:v>1.41844E-2</c:v>
                </c:pt>
              </c:numCache>
            </c:numRef>
          </c:val>
        </c:ser>
        <c:dLbls>
          <c:showLegendKey val="0"/>
          <c:showVal val="0"/>
          <c:showCatName val="0"/>
          <c:showSerName val="0"/>
          <c:showPercent val="0"/>
          <c:showBubbleSize val="0"/>
        </c:dLbls>
        <c:gapWidth val="150"/>
        <c:axId val="300108728"/>
        <c:axId val="300107944"/>
      </c:barChart>
      <c:catAx>
        <c:axId val="300108728"/>
        <c:scaling>
          <c:orientation val="minMax"/>
        </c:scaling>
        <c:delete val="0"/>
        <c:axPos val="b"/>
        <c:numFmt formatCode="General" sourceLinked="0"/>
        <c:majorTickMark val="out"/>
        <c:minorTickMark val="none"/>
        <c:tickLblPos val="nextTo"/>
        <c:crossAx val="300107944"/>
        <c:crosses val="autoZero"/>
        <c:auto val="1"/>
        <c:lblAlgn val="ctr"/>
        <c:lblOffset val="100"/>
        <c:noMultiLvlLbl val="0"/>
      </c:catAx>
      <c:valAx>
        <c:axId val="300107944"/>
        <c:scaling>
          <c:orientation val="minMax"/>
          <c:max val="1"/>
          <c:min val="0"/>
        </c:scaling>
        <c:delete val="0"/>
        <c:axPos val="l"/>
        <c:numFmt formatCode="0%" sourceLinked="1"/>
        <c:majorTickMark val="out"/>
        <c:minorTickMark val="none"/>
        <c:tickLblPos val="nextTo"/>
        <c:crossAx val="30010872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invertIfNegative val="0"/>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24</c:f>
              <c:strCache>
                <c:ptCount val="23"/>
                <c:pt idx="0">
                  <c:v>No country</c:v>
                </c:pt>
                <c:pt idx="1">
                  <c:v>Bangladesh</c:v>
                </c:pt>
                <c:pt idx="2">
                  <c:v>Nigeria</c:v>
                </c:pt>
                <c:pt idx="3">
                  <c:v>Mexico</c:v>
                </c:pt>
                <c:pt idx="4">
                  <c:v>Philippines</c:v>
                </c:pt>
                <c:pt idx="5">
                  <c:v>Indonesia</c:v>
                </c:pt>
                <c:pt idx="6">
                  <c:v>Canada</c:v>
                </c:pt>
                <c:pt idx="7">
                  <c:v>German</c:v>
                </c:pt>
                <c:pt idx="8">
                  <c:v>France</c:v>
                </c:pt>
                <c:pt idx="9">
                  <c:v>UK</c:v>
                </c:pt>
                <c:pt idx="10">
                  <c:v>South Africa</c:v>
                </c:pt>
                <c:pt idx="11">
                  <c:v>Pakistan</c:v>
                </c:pt>
                <c:pt idx="12">
                  <c:v>Brazil</c:v>
                </c:pt>
                <c:pt idx="13">
                  <c:v>Japan</c:v>
                </c:pt>
                <c:pt idx="14">
                  <c:v>India </c:v>
                </c:pt>
                <c:pt idx="15">
                  <c:v>Russia</c:v>
                </c:pt>
                <c:pt idx="16">
                  <c:v>US only</c:v>
                </c:pt>
                <c:pt idx="17">
                  <c:v>US</c:v>
                </c:pt>
                <c:pt idx="19">
                  <c:v>G8</c:v>
                </c:pt>
                <c:pt idx="20">
                  <c:v>G20</c:v>
                </c:pt>
                <c:pt idx="21">
                  <c:v>BRI(I)C(S)</c:v>
                </c:pt>
                <c:pt idx="22">
                  <c:v>EU</c:v>
                </c:pt>
              </c:strCache>
            </c:strRef>
          </c:cat>
          <c:val>
            <c:numRef>
              <c:f>Sheet1!$B$2:$B$24</c:f>
              <c:numCache>
                <c:formatCode>General</c:formatCode>
                <c:ptCount val="23"/>
                <c:pt idx="0">
                  <c:v>1.4184397E-2</c:v>
                </c:pt>
                <c:pt idx="1">
                  <c:v>7.0921999999999999E-3</c:v>
                </c:pt>
                <c:pt idx="2">
                  <c:v>7.0921999999999999E-3</c:v>
                </c:pt>
                <c:pt idx="3">
                  <c:v>7.0921999999999999E-3</c:v>
                </c:pt>
                <c:pt idx="4">
                  <c:v>7.0921999999999999E-3</c:v>
                </c:pt>
                <c:pt idx="5">
                  <c:v>7.0921999999999999E-3</c:v>
                </c:pt>
                <c:pt idx="6">
                  <c:v>7.0921999999999999E-3</c:v>
                </c:pt>
                <c:pt idx="7">
                  <c:v>1.4184397E-2</c:v>
                </c:pt>
                <c:pt idx="8">
                  <c:v>1.41844E-2</c:v>
                </c:pt>
                <c:pt idx="9">
                  <c:v>1.41844E-2</c:v>
                </c:pt>
                <c:pt idx="10">
                  <c:v>2.12766E-2</c:v>
                </c:pt>
                <c:pt idx="11">
                  <c:v>2.836E-2</c:v>
                </c:pt>
                <c:pt idx="12">
                  <c:v>4.9599999999999998E-2</c:v>
                </c:pt>
                <c:pt idx="13">
                  <c:v>9.2198582000000001E-2</c:v>
                </c:pt>
                <c:pt idx="14">
                  <c:v>0.10638</c:v>
                </c:pt>
                <c:pt idx="15">
                  <c:v>0.156028369</c:v>
                </c:pt>
                <c:pt idx="16" formatCode="0.00%">
                  <c:v>0.72299999999999998</c:v>
                </c:pt>
                <c:pt idx="17">
                  <c:v>0.93617021300000003</c:v>
                </c:pt>
                <c:pt idx="19">
                  <c:v>7.0921999999999999E-3</c:v>
                </c:pt>
                <c:pt idx="20">
                  <c:v>7.0921999999999999E-3</c:v>
                </c:pt>
                <c:pt idx="21">
                  <c:v>4.2549999999999998E-2</c:v>
                </c:pt>
                <c:pt idx="22">
                  <c:v>8.5106382999999994E-2</c:v>
                </c:pt>
              </c:numCache>
            </c:numRef>
          </c:val>
        </c:ser>
        <c:dLbls>
          <c:showLegendKey val="0"/>
          <c:showVal val="0"/>
          <c:showCatName val="0"/>
          <c:showSerName val="0"/>
          <c:showPercent val="0"/>
          <c:showBubbleSize val="0"/>
        </c:dLbls>
        <c:gapWidth val="150"/>
        <c:axId val="300107160"/>
        <c:axId val="300106768"/>
      </c:barChart>
      <c:catAx>
        <c:axId val="300107160"/>
        <c:scaling>
          <c:orientation val="minMax"/>
        </c:scaling>
        <c:delete val="0"/>
        <c:axPos val="l"/>
        <c:numFmt formatCode="General" sourceLinked="0"/>
        <c:majorTickMark val="out"/>
        <c:minorTickMark val="none"/>
        <c:tickLblPos val="nextTo"/>
        <c:crossAx val="300106768"/>
        <c:crosses val="autoZero"/>
        <c:auto val="1"/>
        <c:lblAlgn val="ctr"/>
        <c:lblOffset val="100"/>
        <c:noMultiLvlLbl val="0"/>
      </c:catAx>
      <c:valAx>
        <c:axId val="300106768"/>
        <c:scaling>
          <c:orientation val="minMax"/>
        </c:scaling>
        <c:delete val="0"/>
        <c:axPos val="b"/>
        <c:numFmt formatCode="0%" sourceLinked="0"/>
        <c:majorTickMark val="out"/>
        <c:minorTickMark val="none"/>
        <c:tickLblPos val="nextTo"/>
        <c:crossAx val="3001071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D77F2D-7FC0-4C6C-B98B-DE3C6EE71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333</Words>
  <Characters>47499</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55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han Zeng</dc:creator>
  <cp:keywords/>
  <dc:description/>
  <cp:lastModifiedBy>Brzozowska-Szczecina, Emilia</cp:lastModifiedBy>
  <cp:revision>2</cp:revision>
  <dcterms:created xsi:type="dcterms:W3CDTF">2015-12-09T14:36:00Z</dcterms:created>
  <dcterms:modified xsi:type="dcterms:W3CDTF">2015-12-09T14:36:00Z</dcterms:modified>
</cp:coreProperties>
</file>